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5A428301" w:rsidR="008B0ABC" w:rsidRPr="007E1CF6" w:rsidRDefault="00385AF3" w:rsidP="00B768F7">
      <w:pPr>
        <w:pStyle w:val="Balk1"/>
        <w:numPr>
          <w:ilvl w:val="0"/>
          <w:numId w:val="0"/>
        </w:numPr>
        <w:ind w:left="216"/>
        <w:jc w:val="center"/>
        <w:rPr>
          <w:noProof/>
        </w:rPr>
      </w:pPr>
      <w:r>
        <w:rPr>
          <w:noProof/>
        </w:rPr>
        <w:lastRenderedPageBreak/>
        <w:t xml:space="preserve"> </w:t>
      </w:r>
      <w:bookmarkStart w:id="1" w:name="_Toc10579738"/>
      <w:r w:rsidR="008B0ABC" w:rsidRPr="007E1CF6">
        <w:rPr>
          <w:noProof/>
        </w:rPr>
        <w:t>AB</w:t>
      </w:r>
      <w:r w:rsidR="008B0ABC" w:rsidRPr="007E1CF6">
        <w:rPr>
          <w:noProof/>
          <w:spacing w:val="1"/>
        </w:rPr>
        <w:t>S</w:t>
      </w:r>
      <w:r w:rsidR="008B0ABC" w:rsidRPr="007E1CF6">
        <w:rPr>
          <w:noProof/>
        </w:rPr>
        <w:t>TR</w:t>
      </w:r>
      <w:r w:rsidR="008B0ABC" w:rsidRPr="007E1CF6">
        <w:rPr>
          <w:noProof/>
          <w:spacing w:val="-1"/>
        </w:rPr>
        <w:t>A</w:t>
      </w:r>
      <w:r w:rsidR="008B0ABC"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bookmarkStart w:id="2" w:name="_Hlk9448736"/>
      <w:r w:rsidRPr="007E1CF6">
        <w:rPr>
          <w:noProof/>
          <w:szCs w:val="24"/>
        </w:rPr>
        <w:t>AUTOMATIC DETECTION OF CYBER SECURITY EVENTS FROM TURKISH TWITTER STREAM AND TURKISH NEWSPAPER DATA</w:t>
      </w:r>
    </w:p>
    <w:bookmarkEnd w:id="2"/>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629B6F2" w14:textId="2C8DF9E1" w:rsidR="005207A3" w:rsidRDefault="000B5B22" w:rsidP="000B5B22">
      <w:pPr>
        <w:ind w:firstLine="720"/>
        <w:jc w:val="both"/>
        <w:rPr>
          <w:noProof/>
          <w:szCs w:val="24"/>
        </w:rPr>
      </w:pPr>
      <w:r>
        <w:rPr>
          <w:noProof/>
          <w:szCs w:val="24"/>
        </w:rPr>
        <w:t>Cyber</w:t>
      </w:r>
      <w:r w:rsidR="004F6A3C" w:rsidRPr="007E1CF6">
        <w:rPr>
          <w:noProof/>
          <w:szCs w:val="24"/>
        </w:rPr>
        <w:t xml:space="preserve">security experts scan the internet and face security events that </w:t>
      </w:r>
      <w:r>
        <w:rPr>
          <w:noProof/>
          <w:szCs w:val="24"/>
        </w:rPr>
        <w:t>influence</w:t>
      </w:r>
      <w:r w:rsidRPr="007E1CF6">
        <w:rPr>
          <w:noProof/>
          <w:szCs w:val="24"/>
        </w:rPr>
        <w:t xml:space="preserve"> </w:t>
      </w:r>
      <w:r>
        <w:rPr>
          <w:noProof/>
          <w:szCs w:val="24"/>
        </w:rPr>
        <w:t>users</w:t>
      </w:r>
      <w:r w:rsidR="004F6A3C" w:rsidRPr="007E1CF6">
        <w:rPr>
          <w:noProof/>
          <w:szCs w:val="24"/>
        </w:rPr>
        <w:t>, institutions</w:t>
      </w:r>
      <w:r w:rsidR="00A7298B">
        <w:rPr>
          <w:noProof/>
          <w:szCs w:val="24"/>
        </w:rPr>
        <w:t>,</w:t>
      </w:r>
      <w:r w:rsidR="004F6A3C" w:rsidRPr="007E1CF6">
        <w:rPr>
          <w:noProof/>
          <w:szCs w:val="24"/>
        </w:rPr>
        <w:t xml:space="preserve"> and governments. </w:t>
      </w:r>
      <w:r w:rsidR="00B22DCD" w:rsidRPr="00B22DCD">
        <w:rPr>
          <w:noProof/>
          <w:szCs w:val="24"/>
        </w:rPr>
        <w:t>An information</w:t>
      </w:r>
      <w:r w:rsidR="004A1AA6">
        <w:rPr>
          <w:noProof/>
          <w:szCs w:val="24"/>
        </w:rPr>
        <w:t xml:space="preserve"> security</w:t>
      </w:r>
      <w:r w:rsidR="00B22DCD" w:rsidRPr="00B22DCD">
        <w:rPr>
          <w:noProof/>
          <w:szCs w:val="24"/>
        </w:rPr>
        <w:t xml:space="preserve"> analyst regularly examines sources to stay up to date on security events</w:t>
      </w:r>
      <w:r>
        <w:rPr>
          <w:noProof/>
          <w:szCs w:val="24"/>
        </w:rPr>
        <w:t xml:space="preserve"> in her/his domain of expertise</w:t>
      </w:r>
      <w:r w:rsidR="00B22DCD" w:rsidRPr="00B22DCD">
        <w:rPr>
          <w:noProof/>
          <w:szCs w:val="24"/>
        </w:rPr>
        <w:t xml:space="preserve">. This may lead to a heavy workload for the information analysts if they </w:t>
      </w:r>
      <w:r>
        <w:rPr>
          <w:noProof/>
          <w:szCs w:val="24"/>
        </w:rPr>
        <w:t xml:space="preserve">do not have </w:t>
      </w:r>
      <w:r w:rsidR="00B22DCD" w:rsidRPr="00B22DCD">
        <w:rPr>
          <w:noProof/>
          <w:szCs w:val="24"/>
        </w:rPr>
        <w:t>proper tools</w:t>
      </w:r>
      <w:r>
        <w:rPr>
          <w:noProof/>
          <w:szCs w:val="24"/>
        </w:rPr>
        <w:t xml:space="preserve"> for security event investigation</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w:t>
      </w:r>
      <w:r>
        <w:rPr>
          <w:noProof/>
          <w:szCs w:val="24"/>
        </w:rPr>
        <w:t>ev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w:t>
      </w:r>
      <w:r>
        <w:rPr>
          <w:noProof/>
          <w:szCs w:val="24"/>
        </w:rPr>
        <w:t xml:space="preserve">(Distributed Denial of Service) </w:t>
      </w:r>
      <w:r w:rsidR="004F6A3C" w:rsidRPr="007E1CF6">
        <w:rPr>
          <w:noProof/>
          <w:szCs w:val="24"/>
        </w:rPr>
        <w:t xml:space="preserve">attack on a government agency website. </w:t>
      </w:r>
      <w:r w:rsidR="005B4AB8" w:rsidRPr="005B4AB8">
        <w:rPr>
          <w:noProof/>
          <w:szCs w:val="24"/>
        </w:rPr>
        <w:t xml:space="preserve">The earlier they detect and understand the threats, the longer time remaining to alleviate the obstacle and to investigate the </w:t>
      </w:r>
      <w:r>
        <w:rPr>
          <w:noProof/>
          <w:szCs w:val="24"/>
        </w:rPr>
        <w:t>event</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w:t>
      </w:r>
      <w:r>
        <w:rPr>
          <w:noProof/>
          <w:szCs w:val="24"/>
        </w:rPr>
        <w:t xml:space="preserve">and keep </w:t>
      </w:r>
      <w:r w:rsidR="005B4AB8" w:rsidRPr="007E1CF6">
        <w:rPr>
          <w:noProof/>
          <w:szCs w:val="24"/>
        </w:rPr>
        <w:t>situation</w:t>
      </w:r>
      <w:r w:rsidR="00D52E84">
        <w:rPr>
          <w:noProof/>
          <w:szCs w:val="24"/>
        </w:rPr>
        <w:t>al</w:t>
      </w:r>
      <w:r w:rsidR="005B4AB8" w:rsidRPr="007E1CF6">
        <w:rPr>
          <w:noProof/>
          <w:szCs w:val="24"/>
        </w:rPr>
        <w:t xml:space="preserve"> awareness </w:t>
      </w:r>
      <w:r>
        <w:rPr>
          <w:noProof/>
          <w:szCs w:val="24"/>
        </w:rPr>
        <w:t>active about</w:t>
      </w:r>
      <w:r w:rsidRPr="007E1CF6">
        <w:rPr>
          <w:noProof/>
          <w:szCs w:val="24"/>
        </w:rPr>
        <w:t xml:space="preserve"> </w:t>
      </w:r>
      <w:r w:rsidR="005B4AB8" w:rsidRPr="007E1CF6">
        <w:rPr>
          <w:noProof/>
          <w:szCs w:val="24"/>
        </w:rPr>
        <w:t xml:space="preserve">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w:t>
      </w:r>
      <w:r>
        <w:rPr>
          <w:noProof/>
          <w:szCs w:val="24"/>
        </w:rPr>
        <w:t>timely</w:t>
      </w:r>
      <w:r w:rsidR="005B4AB8" w:rsidRPr="005B4AB8">
        <w:rPr>
          <w:noProof/>
          <w:szCs w:val="24"/>
        </w:rPr>
        <w:t xml:space="preserve">. </w:t>
      </w:r>
      <w:r w:rsidR="00B22DCD" w:rsidRPr="00B22DCD">
        <w:rPr>
          <w:noProof/>
          <w:szCs w:val="24"/>
        </w:rPr>
        <w:t xml:space="preserve">There </w:t>
      </w:r>
      <w:r>
        <w:rPr>
          <w:noProof/>
          <w:szCs w:val="24"/>
        </w:rPr>
        <w:t>have been</w:t>
      </w:r>
      <w:r w:rsidR="00B22DCD" w:rsidRPr="00B22DCD">
        <w:rPr>
          <w:noProof/>
          <w:szCs w:val="24"/>
        </w:rPr>
        <w:t xml:space="preserve"> </w:t>
      </w:r>
      <w:r>
        <w:rPr>
          <w:noProof/>
          <w:szCs w:val="24"/>
        </w:rPr>
        <w:t xml:space="preserve">attempts </w:t>
      </w:r>
      <w:r w:rsidR="00B22DCD" w:rsidRPr="00B22DCD">
        <w:rPr>
          <w:noProof/>
          <w:szCs w:val="24"/>
        </w:rPr>
        <w:t>to solve this problem</w:t>
      </w:r>
      <w:r>
        <w:rPr>
          <w:noProof/>
          <w:szCs w:val="24"/>
        </w:rPr>
        <w:t xml:space="preserve"> </w:t>
      </w:r>
      <w:r w:rsidR="00397A95">
        <w:rPr>
          <w:noProof/>
          <w:szCs w:val="24"/>
        </w:rPr>
        <w:t xml:space="preserve">both </w:t>
      </w:r>
      <w:r>
        <w:rPr>
          <w:noProof/>
          <w:szCs w:val="24"/>
        </w:rPr>
        <w:t>from an academic perspective and engineering purposes</w:t>
      </w:r>
      <w:r w:rsidR="00B22DCD" w:rsidRPr="00B22DCD">
        <w:rPr>
          <w:noProof/>
          <w:szCs w:val="24"/>
        </w:rPr>
        <w:t xml:space="preserve">. </w:t>
      </w:r>
      <w:r>
        <w:rPr>
          <w:noProof/>
          <w:szCs w:val="24"/>
        </w:rPr>
        <w:t>A recent challenge in this domain is that</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 different languages to share information</w:t>
      </w:r>
      <w:r w:rsidR="00E801B1">
        <w:rPr>
          <w:noProof/>
          <w:szCs w:val="24"/>
        </w:rPr>
        <w:t xml:space="preserve">. </w:t>
      </w:r>
      <w:r w:rsidR="00B22DCD" w:rsidRPr="00B22DCD">
        <w:rPr>
          <w:noProof/>
          <w:szCs w:val="24"/>
        </w:rPr>
        <w:t xml:space="preserve">For instance, information about security events in Turkey </w:t>
      </w:r>
      <w:r w:rsidR="00BF1933">
        <w:rPr>
          <w:noProof/>
          <w:szCs w:val="24"/>
        </w:rPr>
        <w:t>is</w:t>
      </w:r>
      <w:r w:rsidR="00B22DCD" w:rsidRPr="00B22DCD">
        <w:rPr>
          <w:noProof/>
          <w:szCs w:val="24"/>
        </w:rPr>
        <w:t xml:space="preserve"> </w:t>
      </w:r>
      <w:r w:rsidR="00344DB2">
        <w:rPr>
          <w:noProof/>
          <w:szCs w:val="24"/>
        </w:rPr>
        <w:t xml:space="preserve">mostly </w:t>
      </w:r>
      <w:r w:rsidR="00B22DCD" w:rsidRPr="00B22DCD">
        <w:rPr>
          <w:noProof/>
          <w:szCs w:val="24"/>
        </w:rPr>
        <w:t xml:space="preserve">shared on the internet in Turkish. The present thesis investigates </w:t>
      </w:r>
      <w:r w:rsidR="009E0E58">
        <w:rPr>
          <w:noProof/>
          <w:szCs w:val="24"/>
        </w:rPr>
        <w:t xml:space="preserve">the </w:t>
      </w:r>
      <w:r w:rsidR="00B22DCD"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00B22DCD" w:rsidRPr="00B22DCD">
        <w:rPr>
          <w:noProof/>
          <w:szCs w:val="24"/>
        </w:rPr>
        <w:t xml:space="preserve"> detect cybersecurity events in real time.</w:t>
      </w:r>
    </w:p>
    <w:p w14:paraId="4DE3E108" w14:textId="77777777" w:rsidR="005207A3" w:rsidRDefault="005207A3" w:rsidP="00AD263E">
      <w:pPr>
        <w:ind w:firstLine="720"/>
        <w:jc w:val="both"/>
        <w:rPr>
          <w:noProof/>
          <w:szCs w:val="24"/>
        </w:rPr>
      </w:pPr>
    </w:p>
    <w:p w14:paraId="3EEBD6D1" w14:textId="77777777" w:rsidR="00584234" w:rsidRPr="007E1CF6" w:rsidRDefault="008B0ABC" w:rsidP="00AD263E">
      <w:pPr>
        <w:jc w:val="both"/>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3" w:name="_Toc8858414"/>
      <w:bookmarkStart w:id="4" w:name="_Toc9467312"/>
      <w:bookmarkStart w:id="5" w:name="_Toc9467394"/>
      <w:bookmarkStart w:id="6" w:name="_Toc9467475"/>
      <w:bookmarkStart w:id="7" w:name="_Toc10579739"/>
      <w:r w:rsidRPr="007E1CF6">
        <w:rPr>
          <w:noProof/>
        </w:rPr>
        <w:lastRenderedPageBreak/>
        <w:t>ÖZ</w:t>
      </w:r>
      <w:bookmarkEnd w:id="3"/>
      <w:bookmarkEnd w:id="4"/>
      <w:bookmarkEnd w:id="5"/>
      <w:bookmarkEnd w:id="6"/>
      <w:bookmarkEnd w:id="7"/>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37A506D0" w14:textId="36448555" w:rsidR="00A811CA" w:rsidRDefault="00BF1933" w:rsidP="00A811CA">
      <w:pPr>
        <w:ind w:firstLine="720"/>
        <w:jc w:val="both"/>
        <w:rPr>
          <w:noProof/>
        </w:rPr>
      </w:pPr>
      <w:r>
        <w:rPr>
          <w:noProof/>
        </w:rPr>
        <w:t>Siber g</w:t>
      </w:r>
      <w:r w:rsidR="00F417EC">
        <w:rPr>
          <w:noProof/>
        </w:rPr>
        <w:t>üvenlik uzmanları interneti tar</w:t>
      </w:r>
      <w:r w:rsidR="005F6123">
        <w:rPr>
          <w:noProof/>
        </w:rPr>
        <w:t>amakta</w:t>
      </w:r>
      <w:r w:rsidR="00F417EC">
        <w:rPr>
          <w:noProof/>
        </w:rPr>
        <w:t xml:space="preserve"> ve </w:t>
      </w:r>
      <w:r>
        <w:rPr>
          <w:noProof/>
        </w:rPr>
        <w:t>kullanıcıları</w:t>
      </w:r>
      <w:r w:rsidR="00F417EC">
        <w:rPr>
          <w:noProof/>
        </w:rPr>
        <w:t>, kurumları ve hükümetleri etkileyen güvenlik olaylarıyla karşı karşıya kal</w:t>
      </w:r>
      <w:r w:rsidR="005F6123">
        <w:rPr>
          <w:noProof/>
        </w:rPr>
        <w:t>maktalar</w:t>
      </w:r>
      <w:r w:rsidR="00A811CA" w:rsidRPr="00A811CA">
        <w:t xml:space="preserve"> </w:t>
      </w:r>
      <w:r w:rsidR="00A811CA" w:rsidRPr="00A811CA">
        <w:rPr>
          <w:noProof/>
        </w:rPr>
        <w:t>Bir bilgi güvenliği analisti, kendi uzmanlık alanındaki güvenlik olaylarından haberdar olmak için kaynakları düzenli olarak inceler.</w:t>
      </w:r>
      <w:r w:rsidR="00A811CA">
        <w:rPr>
          <w:noProof/>
        </w:rPr>
        <w:t xml:space="preserve"> Bu, güvenlik olay incelemesi için uygun araçları yoksa, bilgi analistleri için ağır bir iş yüküne yol açabilir. Örneğin, bir bilgi analisti, bir devlet kurumu web sitesine yapılan </w:t>
      </w:r>
      <w:r w:rsidR="00A811CA" w:rsidRPr="00A811CA">
        <w:t>DDoS</w:t>
      </w:r>
      <w:r w:rsidR="00A811CA">
        <w:rPr>
          <w:noProof/>
        </w:rPr>
        <w:t xml:space="preserve"> (Dağıtılmış Hizmet Reddi) saldırısı gibi siber güvenlik olaylarından haberdar kalmak isteyebilir. Tehditleri ne kadar erken saptar ve anlarsa, engeli azaltmak ve olayı araştırmak için o kadar uzun süresi kalır. Bu nedenle, bilgi güvenliği analistlerinin, güvenlik olayları ve muhtemel etkileri hakkında durumsal farkındalığını oluşturması ve aktif tutması gerekir. Bununla birlikte, büyük miktarda bilgi akışı nedeniyle, güvenlik analistlerinin ve araştırmacıların güvenlik olaylarını zamanında tespit etmesi ve analiz etmesi zor olabilir. Bu sorunu hem akademik açıdan hem de mühendislik amaçlı çözme girişimleri olmuştur.</w:t>
      </w:r>
    </w:p>
    <w:p w14:paraId="51031E1F" w14:textId="77777777" w:rsidR="00A811CA" w:rsidRDefault="00A811CA" w:rsidP="00A811CA">
      <w:pPr>
        <w:ind w:firstLine="720"/>
        <w:jc w:val="both"/>
        <w:rPr>
          <w:noProof/>
        </w:rPr>
      </w:pPr>
    </w:p>
    <w:p w14:paraId="1DC8D5EF" w14:textId="7D42D9F2" w:rsidR="00A8529F" w:rsidRDefault="00A811CA" w:rsidP="00A811CA">
      <w:pPr>
        <w:ind w:firstLine="720"/>
        <w:jc w:val="both"/>
        <w:rPr>
          <w:noProof/>
        </w:rPr>
      </w:pPr>
      <w:r>
        <w:rPr>
          <w:noProof/>
        </w:rPr>
        <w:t>Bu alandaki son zorluk, internet camiasının bilgi paylaşmak için farklı diller kullanmasıdır. Örneğin, Türkiye'deki güvenlik olaylarıyla ilgili bilgiler çoğunlukla internette Türkçe olarak paylaşılmaktadır. Bu tez, Twitter ve haber medya kaynakları</w:t>
      </w:r>
      <w:r w:rsidR="00305E48">
        <w:rPr>
          <w:noProof/>
        </w:rPr>
        <w:t>ndaki</w:t>
      </w:r>
      <w:r>
        <w:rPr>
          <w:noProof/>
        </w:rPr>
        <w:t xml:space="preserve"> Tür</w:t>
      </w:r>
      <w:r w:rsidR="00305E48">
        <w:rPr>
          <w:noProof/>
        </w:rPr>
        <w:t>kçe metinleri işleyerek</w:t>
      </w:r>
      <w:r>
        <w:rPr>
          <w:noProof/>
        </w:rPr>
        <w:t xml:space="preserve"> güvenlik olaylarının otomatik olarak </w:t>
      </w:r>
      <w:r w:rsidR="00305E48">
        <w:rPr>
          <w:noProof/>
        </w:rPr>
        <w:t>tespit edilmesini</w:t>
      </w:r>
      <w:r>
        <w:rPr>
          <w:noProof/>
        </w:rPr>
        <w:t xml:space="preserve"> araştır</w:t>
      </w:r>
      <w:r w:rsidR="00305E48">
        <w:rPr>
          <w:noProof/>
        </w:rPr>
        <w:t>maktadır</w:t>
      </w:r>
      <w:r>
        <w:rPr>
          <w:noProof/>
        </w:rPr>
        <w:t>. Siber güvenlik olaylarını gerçek zamanlı olarak tespit edebilen otomatik, Tür</w:t>
      </w:r>
      <w:r w:rsidR="00305E48">
        <w:rPr>
          <w:noProof/>
        </w:rPr>
        <w:t>kçe’ye</w:t>
      </w:r>
      <w:r>
        <w:rPr>
          <w:noProof/>
        </w:rPr>
        <w:t xml:space="preserve"> özgü bir yazılım sistemi önermektedir.</w:t>
      </w:r>
    </w:p>
    <w:p w14:paraId="468A9B3E" w14:textId="77777777" w:rsidR="00A8529F" w:rsidRDefault="00A8529F" w:rsidP="00AD263E">
      <w:pPr>
        <w:ind w:firstLine="720"/>
        <w:jc w:val="both"/>
        <w:rPr>
          <w:noProof/>
        </w:rPr>
      </w:pPr>
    </w:p>
    <w:p w14:paraId="61092156" w14:textId="601E7811" w:rsidR="004331FB" w:rsidRPr="007E1CF6" w:rsidRDefault="00EC1155" w:rsidP="00AD263E">
      <w:pPr>
        <w:jc w:val="both"/>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8" w:name="_Toc10579740"/>
      <w:r w:rsidRPr="007E1CF6">
        <w:rPr>
          <w:noProof/>
          <w:color w:val="FFFFFF" w:themeColor="background1"/>
        </w:rPr>
        <w:t>DEDICATION</w:t>
      </w:r>
      <w:bookmarkEnd w:id="8"/>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9" w:name="_Toc10579741"/>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9"/>
    </w:p>
    <w:p w14:paraId="5A64CE25" w14:textId="77777777" w:rsidR="00E9535E" w:rsidRPr="007E1CF6" w:rsidRDefault="00E9535E" w:rsidP="00233BE2">
      <w:pPr>
        <w:rPr>
          <w:noProof/>
        </w:rPr>
      </w:pPr>
    </w:p>
    <w:p w14:paraId="778E5995" w14:textId="77777777" w:rsidR="00776768" w:rsidRDefault="00776768" w:rsidP="00776768">
      <w:pPr>
        <w:jc w:val="both"/>
        <w:rPr>
          <w:noProof/>
        </w:rPr>
      </w:pPr>
      <w:r>
        <w:rPr>
          <w:noProof/>
        </w:rPr>
        <w:t>Firstly, I would like to thank my supervisor Asst. Prof. Dr. Cengiz ACARTÜRK</w:t>
      </w:r>
    </w:p>
    <w:p w14:paraId="2B0F8F55" w14:textId="2BA9F3B8" w:rsidR="00776768" w:rsidRDefault="00776768" w:rsidP="00776768">
      <w:pPr>
        <w:jc w:val="both"/>
        <w:rPr>
          <w:noProof/>
        </w:rPr>
      </w:pPr>
      <w:r>
        <w:rPr>
          <w:noProof/>
        </w:rPr>
        <w:t>for his guidance and support during my study.</w:t>
      </w:r>
    </w:p>
    <w:p w14:paraId="31F79B7B" w14:textId="77777777" w:rsidR="000F1535" w:rsidRDefault="000F1535" w:rsidP="00776768">
      <w:pPr>
        <w:jc w:val="both"/>
        <w:rPr>
          <w:noProof/>
        </w:rPr>
      </w:pPr>
    </w:p>
    <w:p w14:paraId="665AD30D" w14:textId="2547E681" w:rsidR="00776768" w:rsidRDefault="00776768" w:rsidP="00776768">
      <w:pPr>
        <w:jc w:val="both"/>
        <w:rPr>
          <w:noProof/>
        </w:rPr>
      </w:pPr>
      <w:r>
        <w:rPr>
          <w:noProof/>
        </w:rPr>
        <w:t>I would like to thank to my mother AY</w:t>
      </w:r>
      <w:r>
        <w:rPr>
          <w:noProof/>
          <w:lang w:val="tr-TR"/>
        </w:rPr>
        <w:t>ŞE URAL</w:t>
      </w:r>
      <w:r>
        <w:rPr>
          <w:noProof/>
        </w:rPr>
        <w:t>, my father MUSTAFA URAL and my sister ÖZLEM URAL FATİHOĞLU for their support during every moment</w:t>
      </w:r>
      <w:r w:rsidR="00253064">
        <w:rPr>
          <w:noProof/>
        </w:rPr>
        <w:t xml:space="preserve"> </w:t>
      </w:r>
      <w:r>
        <w:rPr>
          <w:noProof/>
        </w:rPr>
        <w:t>of my life.</w:t>
      </w:r>
    </w:p>
    <w:p w14:paraId="5262998F" w14:textId="77777777" w:rsidR="000F1535" w:rsidRDefault="000F1535" w:rsidP="00776768">
      <w:pPr>
        <w:jc w:val="both"/>
        <w:rPr>
          <w:noProof/>
        </w:rPr>
      </w:pPr>
    </w:p>
    <w:p w14:paraId="3EEBD6F6" w14:textId="10E110A3" w:rsidR="0072137F" w:rsidRPr="00253064" w:rsidRDefault="00776768" w:rsidP="00776768">
      <w:pPr>
        <w:jc w:val="both"/>
        <w:rPr>
          <w:noProof/>
        </w:rPr>
      </w:pPr>
      <w:r>
        <w:rPr>
          <w:noProof/>
        </w:rPr>
        <w:t xml:space="preserve">I would also like to thank to my friends </w:t>
      </w:r>
      <w:r w:rsidR="00253064">
        <w:rPr>
          <w:noProof/>
        </w:rPr>
        <w:t>BURAK ÇELİK</w:t>
      </w:r>
      <w:r>
        <w:rPr>
          <w:noProof/>
        </w:rPr>
        <w:t xml:space="preserve"> for </w:t>
      </w:r>
      <w:r w:rsidR="000F1535">
        <w:rPr>
          <w:noProof/>
        </w:rPr>
        <w:t>his</w:t>
      </w:r>
      <w:r w:rsidR="00253064">
        <w:rPr>
          <w:noProof/>
        </w:rPr>
        <w:t xml:space="preserve"> </w:t>
      </w:r>
      <w:r>
        <w:rPr>
          <w:noProof/>
        </w:rPr>
        <w:t>support, review and comments for my thesis</w:t>
      </w:r>
      <w:r w:rsidR="000F1535">
        <w:rPr>
          <w:noProof/>
        </w:rPr>
        <w:t>.</w:t>
      </w:r>
      <w:r w:rsidR="0072137F"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10" w:name="_Toc10579742"/>
      <w:r w:rsidRPr="007E1CF6">
        <w:rPr>
          <w:noProof/>
        </w:rPr>
        <w:lastRenderedPageBreak/>
        <w:t>TABLE OF CONTENTS</w:t>
      </w:r>
      <w:bookmarkEnd w:id="10"/>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7A19C136" w14:textId="3ACC129F" w:rsidR="005E3323"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10579738" w:history="1">
            <w:r w:rsidR="005E3323" w:rsidRPr="00F74747">
              <w:rPr>
                <w:rStyle w:val="Kpr"/>
                <w:noProof/>
              </w:rPr>
              <w:t>AB</w:t>
            </w:r>
            <w:r w:rsidR="005E3323" w:rsidRPr="00F74747">
              <w:rPr>
                <w:rStyle w:val="Kpr"/>
                <w:noProof/>
                <w:spacing w:val="1"/>
              </w:rPr>
              <w:t>S</w:t>
            </w:r>
            <w:r w:rsidR="005E3323" w:rsidRPr="00F74747">
              <w:rPr>
                <w:rStyle w:val="Kpr"/>
                <w:noProof/>
              </w:rPr>
              <w:t>TR</w:t>
            </w:r>
            <w:r w:rsidR="005E3323" w:rsidRPr="00F74747">
              <w:rPr>
                <w:rStyle w:val="Kpr"/>
                <w:noProof/>
                <w:spacing w:val="-1"/>
              </w:rPr>
              <w:t>A</w:t>
            </w:r>
            <w:r w:rsidR="005E3323" w:rsidRPr="00F74747">
              <w:rPr>
                <w:rStyle w:val="Kpr"/>
                <w:noProof/>
              </w:rPr>
              <w:t>CT</w:t>
            </w:r>
            <w:r w:rsidR="005E3323">
              <w:rPr>
                <w:noProof/>
                <w:webHidden/>
              </w:rPr>
              <w:tab/>
            </w:r>
            <w:r w:rsidR="005E3323">
              <w:rPr>
                <w:noProof/>
                <w:webHidden/>
              </w:rPr>
              <w:fldChar w:fldCharType="begin"/>
            </w:r>
            <w:r w:rsidR="005E3323">
              <w:rPr>
                <w:noProof/>
                <w:webHidden/>
              </w:rPr>
              <w:instrText xml:space="preserve"> PAGEREF _Toc10579738 \h </w:instrText>
            </w:r>
            <w:r w:rsidR="005E3323">
              <w:rPr>
                <w:noProof/>
                <w:webHidden/>
              </w:rPr>
            </w:r>
            <w:r w:rsidR="005E3323">
              <w:rPr>
                <w:noProof/>
                <w:webHidden/>
              </w:rPr>
              <w:fldChar w:fldCharType="separate"/>
            </w:r>
            <w:r w:rsidR="005E3323">
              <w:rPr>
                <w:noProof/>
                <w:webHidden/>
              </w:rPr>
              <w:t>iv</w:t>
            </w:r>
            <w:r w:rsidR="005E3323">
              <w:rPr>
                <w:noProof/>
                <w:webHidden/>
              </w:rPr>
              <w:fldChar w:fldCharType="end"/>
            </w:r>
          </w:hyperlink>
        </w:p>
        <w:p w14:paraId="49162FB9" w14:textId="3738022C" w:rsidR="005E3323" w:rsidRDefault="00776768">
          <w:pPr>
            <w:pStyle w:val="T1"/>
            <w:rPr>
              <w:rFonts w:asciiTheme="minorHAnsi" w:eastAsiaTheme="minorEastAsia" w:hAnsiTheme="minorHAnsi" w:cstheme="minorBidi"/>
              <w:noProof/>
              <w:sz w:val="22"/>
              <w:szCs w:val="22"/>
            </w:rPr>
          </w:pPr>
          <w:hyperlink w:anchor="_Toc10579739" w:history="1">
            <w:r w:rsidR="005E3323" w:rsidRPr="00F74747">
              <w:rPr>
                <w:rStyle w:val="Kpr"/>
                <w:noProof/>
              </w:rPr>
              <w:t>ÖZ</w:t>
            </w:r>
            <w:r w:rsidR="005E3323">
              <w:rPr>
                <w:noProof/>
                <w:webHidden/>
              </w:rPr>
              <w:tab/>
            </w:r>
            <w:r w:rsidR="005E3323">
              <w:rPr>
                <w:noProof/>
                <w:webHidden/>
              </w:rPr>
              <w:fldChar w:fldCharType="begin"/>
            </w:r>
            <w:r w:rsidR="005E3323">
              <w:rPr>
                <w:noProof/>
                <w:webHidden/>
              </w:rPr>
              <w:instrText xml:space="preserve"> PAGEREF _Toc10579739 \h </w:instrText>
            </w:r>
            <w:r w:rsidR="005E3323">
              <w:rPr>
                <w:noProof/>
                <w:webHidden/>
              </w:rPr>
            </w:r>
            <w:r w:rsidR="005E3323">
              <w:rPr>
                <w:noProof/>
                <w:webHidden/>
              </w:rPr>
              <w:fldChar w:fldCharType="separate"/>
            </w:r>
            <w:r w:rsidR="005E3323">
              <w:rPr>
                <w:noProof/>
                <w:webHidden/>
              </w:rPr>
              <w:t>v</w:t>
            </w:r>
            <w:r w:rsidR="005E3323">
              <w:rPr>
                <w:noProof/>
                <w:webHidden/>
              </w:rPr>
              <w:fldChar w:fldCharType="end"/>
            </w:r>
          </w:hyperlink>
        </w:p>
        <w:p w14:paraId="7331B6D4" w14:textId="59C1BDD8" w:rsidR="005E3323" w:rsidRDefault="00776768">
          <w:pPr>
            <w:pStyle w:val="T1"/>
            <w:rPr>
              <w:rFonts w:asciiTheme="minorHAnsi" w:eastAsiaTheme="minorEastAsia" w:hAnsiTheme="minorHAnsi" w:cstheme="minorBidi"/>
              <w:noProof/>
              <w:sz w:val="22"/>
              <w:szCs w:val="22"/>
            </w:rPr>
          </w:pPr>
          <w:hyperlink w:anchor="_Toc10579740" w:history="1">
            <w:r w:rsidR="005E3323" w:rsidRPr="00F74747">
              <w:rPr>
                <w:rStyle w:val="Kpr"/>
                <w:noProof/>
              </w:rPr>
              <w:t>DEDICATION</w:t>
            </w:r>
            <w:r w:rsidR="005E3323">
              <w:rPr>
                <w:noProof/>
                <w:webHidden/>
              </w:rPr>
              <w:tab/>
            </w:r>
            <w:r w:rsidR="005E3323">
              <w:rPr>
                <w:noProof/>
                <w:webHidden/>
              </w:rPr>
              <w:fldChar w:fldCharType="begin"/>
            </w:r>
            <w:r w:rsidR="005E3323">
              <w:rPr>
                <w:noProof/>
                <w:webHidden/>
              </w:rPr>
              <w:instrText xml:space="preserve"> PAGEREF _Toc10579740 \h </w:instrText>
            </w:r>
            <w:r w:rsidR="005E3323">
              <w:rPr>
                <w:noProof/>
                <w:webHidden/>
              </w:rPr>
            </w:r>
            <w:r w:rsidR="005E3323">
              <w:rPr>
                <w:noProof/>
                <w:webHidden/>
              </w:rPr>
              <w:fldChar w:fldCharType="separate"/>
            </w:r>
            <w:r w:rsidR="005E3323">
              <w:rPr>
                <w:noProof/>
                <w:webHidden/>
              </w:rPr>
              <w:t>vi</w:t>
            </w:r>
            <w:r w:rsidR="005E3323">
              <w:rPr>
                <w:noProof/>
                <w:webHidden/>
              </w:rPr>
              <w:fldChar w:fldCharType="end"/>
            </w:r>
          </w:hyperlink>
        </w:p>
        <w:p w14:paraId="553FCF10" w14:textId="7B48D48C" w:rsidR="005E3323" w:rsidRDefault="00776768">
          <w:pPr>
            <w:pStyle w:val="T1"/>
            <w:rPr>
              <w:rFonts w:asciiTheme="minorHAnsi" w:eastAsiaTheme="minorEastAsia" w:hAnsiTheme="minorHAnsi" w:cstheme="minorBidi"/>
              <w:noProof/>
              <w:sz w:val="22"/>
              <w:szCs w:val="22"/>
            </w:rPr>
          </w:pPr>
          <w:hyperlink w:anchor="_Toc10579741" w:history="1">
            <w:r w:rsidR="005E3323" w:rsidRPr="00F74747">
              <w:rPr>
                <w:rStyle w:val="Kpr"/>
                <w:noProof/>
              </w:rPr>
              <w:t>A</w:t>
            </w:r>
            <w:r w:rsidR="005E3323" w:rsidRPr="00F74747">
              <w:rPr>
                <w:rStyle w:val="Kpr"/>
                <w:noProof/>
                <w:spacing w:val="-1"/>
              </w:rPr>
              <w:t>C</w:t>
            </w:r>
            <w:r w:rsidR="005E3323" w:rsidRPr="00F74747">
              <w:rPr>
                <w:rStyle w:val="Kpr"/>
                <w:noProof/>
                <w:spacing w:val="-2"/>
              </w:rPr>
              <w:t>K</w:t>
            </w:r>
            <w:r w:rsidR="005E3323" w:rsidRPr="00F74747">
              <w:rPr>
                <w:rStyle w:val="Kpr"/>
                <w:noProof/>
              </w:rPr>
              <w:t>NOWLE</w:t>
            </w:r>
            <w:r w:rsidR="005E3323" w:rsidRPr="00F74747">
              <w:rPr>
                <w:rStyle w:val="Kpr"/>
                <w:noProof/>
                <w:spacing w:val="2"/>
              </w:rPr>
              <w:t>D</w:t>
            </w:r>
            <w:r w:rsidR="005E3323" w:rsidRPr="00F74747">
              <w:rPr>
                <w:rStyle w:val="Kpr"/>
                <w:noProof/>
                <w:spacing w:val="-2"/>
              </w:rPr>
              <w:t>G</w:t>
            </w:r>
            <w:r w:rsidR="005E3323" w:rsidRPr="00F74747">
              <w:rPr>
                <w:rStyle w:val="Kpr"/>
                <w:noProof/>
                <w:spacing w:val="-1"/>
              </w:rPr>
              <w:t>M</w:t>
            </w:r>
            <w:r w:rsidR="005E3323" w:rsidRPr="00F74747">
              <w:rPr>
                <w:rStyle w:val="Kpr"/>
                <w:noProof/>
              </w:rPr>
              <w:t>E</w:t>
            </w:r>
            <w:r w:rsidR="005E3323" w:rsidRPr="00F74747">
              <w:rPr>
                <w:rStyle w:val="Kpr"/>
                <w:noProof/>
                <w:spacing w:val="2"/>
              </w:rPr>
              <w:t>N</w:t>
            </w:r>
            <w:r w:rsidR="005E3323" w:rsidRPr="00F74747">
              <w:rPr>
                <w:rStyle w:val="Kpr"/>
                <w:noProof/>
              </w:rPr>
              <w:t>TS</w:t>
            </w:r>
            <w:r w:rsidR="005E3323">
              <w:rPr>
                <w:noProof/>
                <w:webHidden/>
              </w:rPr>
              <w:tab/>
            </w:r>
            <w:r w:rsidR="005E3323">
              <w:rPr>
                <w:noProof/>
                <w:webHidden/>
              </w:rPr>
              <w:fldChar w:fldCharType="begin"/>
            </w:r>
            <w:r w:rsidR="005E3323">
              <w:rPr>
                <w:noProof/>
                <w:webHidden/>
              </w:rPr>
              <w:instrText xml:space="preserve"> PAGEREF _Toc10579741 \h </w:instrText>
            </w:r>
            <w:r w:rsidR="005E3323">
              <w:rPr>
                <w:noProof/>
                <w:webHidden/>
              </w:rPr>
            </w:r>
            <w:r w:rsidR="005E3323">
              <w:rPr>
                <w:noProof/>
                <w:webHidden/>
              </w:rPr>
              <w:fldChar w:fldCharType="separate"/>
            </w:r>
            <w:r w:rsidR="005E3323">
              <w:rPr>
                <w:noProof/>
                <w:webHidden/>
              </w:rPr>
              <w:t>vii</w:t>
            </w:r>
            <w:r w:rsidR="005E3323">
              <w:rPr>
                <w:noProof/>
                <w:webHidden/>
              </w:rPr>
              <w:fldChar w:fldCharType="end"/>
            </w:r>
          </w:hyperlink>
        </w:p>
        <w:p w14:paraId="0BF76FF5" w14:textId="3440199D" w:rsidR="005E3323" w:rsidRDefault="00776768">
          <w:pPr>
            <w:pStyle w:val="T1"/>
            <w:rPr>
              <w:rFonts w:asciiTheme="minorHAnsi" w:eastAsiaTheme="minorEastAsia" w:hAnsiTheme="minorHAnsi" w:cstheme="minorBidi"/>
              <w:noProof/>
              <w:sz w:val="22"/>
              <w:szCs w:val="22"/>
            </w:rPr>
          </w:pPr>
          <w:hyperlink w:anchor="_Toc10579742" w:history="1">
            <w:r w:rsidR="005E3323" w:rsidRPr="00F74747">
              <w:rPr>
                <w:rStyle w:val="Kpr"/>
                <w:noProof/>
              </w:rPr>
              <w:t>TABLE OF CONTENTS</w:t>
            </w:r>
            <w:r w:rsidR="005E3323">
              <w:rPr>
                <w:noProof/>
                <w:webHidden/>
              </w:rPr>
              <w:tab/>
            </w:r>
            <w:r w:rsidR="005E3323">
              <w:rPr>
                <w:noProof/>
                <w:webHidden/>
              </w:rPr>
              <w:fldChar w:fldCharType="begin"/>
            </w:r>
            <w:r w:rsidR="005E3323">
              <w:rPr>
                <w:noProof/>
                <w:webHidden/>
              </w:rPr>
              <w:instrText xml:space="preserve"> PAGEREF _Toc10579742 \h </w:instrText>
            </w:r>
            <w:r w:rsidR="005E3323">
              <w:rPr>
                <w:noProof/>
                <w:webHidden/>
              </w:rPr>
            </w:r>
            <w:r w:rsidR="005E3323">
              <w:rPr>
                <w:noProof/>
                <w:webHidden/>
              </w:rPr>
              <w:fldChar w:fldCharType="separate"/>
            </w:r>
            <w:r w:rsidR="005E3323">
              <w:rPr>
                <w:noProof/>
                <w:webHidden/>
              </w:rPr>
              <w:t>viii</w:t>
            </w:r>
            <w:r w:rsidR="005E3323">
              <w:rPr>
                <w:noProof/>
                <w:webHidden/>
              </w:rPr>
              <w:fldChar w:fldCharType="end"/>
            </w:r>
          </w:hyperlink>
        </w:p>
        <w:p w14:paraId="2E8EC6FF" w14:textId="682575F9" w:rsidR="005E3323" w:rsidRDefault="00776768">
          <w:pPr>
            <w:pStyle w:val="T1"/>
            <w:rPr>
              <w:rFonts w:asciiTheme="minorHAnsi" w:eastAsiaTheme="minorEastAsia" w:hAnsiTheme="minorHAnsi" w:cstheme="minorBidi"/>
              <w:noProof/>
              <w:sz w:val="22"/>
              <w:szCs w:val="22"/>
            </w:rPr>
          </w:pPr>
          <w:hyperlink w:anchor="_Toc10579743" w:history="1">
            <w:r w:rsidR="005E3323" w:rsidRPr="00F74747">
              <w:rPr>
                <w:rStyle w:val="Kpr"/>
                <w:noProof/>
              </w:rPr>
              <w:t>LIST OF TABLES</w:t>
            </w:r>
            <w:r w:rsidR="005E3323">
              <w:rPr>
                <w:noProof/>
                <w:webHidden/>
              </w:rPr>
              <w:tab/>
            </w:r>
            <w:r w:rsidR="005E3323">
              <w:rPr>
                <w:noProof/>
                <w:webHidden/>
              </w:rPr>
              <w:fldChar w:fldCharType="begin"/>
            </w:r>
            <w:r w:rsidR="005E3323">
              <w:rPr>
                <w:noProof/>
                <w:webHidden/>
              </w:rPr>
              <w:instrText xml:space="preserve"> PAGEREF _Toc10579743 \h </w:instrText>
            </w:r>
            <w:r w:rsidR="005E3323">
              <w:rPr>
                <w:noProof/>
                <w:webHidden/>
              </w:rPr>
            </w:r>
            <w:r w:rsidR="005E3323">
              <w:rPr>
                <w:noProof/>
                <w:webHidden/>
              </w:rPr>
              <w:fldChar w:fldCharType="separate"/>
            </w:r>
            <w:r w:rsidR="005E3323">
              <w:rPr>
                <w:noProof/>
                <w:webHidden/>
              </w:rPr>
              <w:t>xi</w:t>
            </w:r>
            <w:r w:rsidR="005E3323">
              <w:rPr>
                <w:noProof/>
                <w:webHidden/>
              </w:rPr>
              <w:fldChar w:fldCharType="end"/>
            </w:r>
          </w:hyperlink>
        </w:p>
        <w:p w14:paraId="3674F8EF" w14:textId="00A0F52B" w:rsidR="005E3323" w:rsidRDefault="00776768">
          <w:pPr>
            <w:pStyle w:val="T1"/>
            <w:rPr>
              <w:rFonts w:asciiTheme="minorHAnsi" w:eastAsiaTheme="minorEastAsia" w:hAnsiTheme="minorHAnsi" w:cstheme="minorBidi"/>
              <w:noProof/>
              <w:sz w:val="22"/>
              <w:szCs w:val="22"/>
            </w:rPr>
          </w:pPr>
          <w:hyperlink w:anchor="_Toc10579744" w:history="1">
            <w:r w:rsidR="005E3323" w:rsidRPr="00F74747">
              <w:rPr>
                <w:rStyle w:val="Kpr"/>
                <w:noProof/>
              </w:rPr>
              <w:t>LIST OF FIGURES</w:t>
            </w:r>
            <w:r w:rsidR="005E3323">
              <w:rPr>
                <w:noProof/>
                <w:webHidden/>
              </w:rPr>
              <w:tab/>
            </w:r>
            <w:r w:rsidR="005E3323">
              <w:rPr>
                <w:noProof/>
                <w:webHidden/>
              </w:rPr>
              <w:fldChar w:fldCharType="begin"/>
            </w:r>
            <w:r w:rsidR="005E3323">
              <w:rPr>
                <w:noProof/>
                <w:webHidden/>
              </w:rPr>
              <w:instrText xml:space="preserve"> PAGEREF _Toc10579744 \h </w:instrText>
            </w:r>
            <w:r w:rsidR="005E3323">
              <w:rPr>
                <w:noProof/>
                <w:webHidden/>
              </w:rPr>
            </w:r>
            <w:r w:rsidR="005E3323">
              <w:rPr>
                <w:noProof/>
                <w:webHidden/>
              </w:rPr>
              <w:fldChar w:fldCharType="separate"/>
            </w:r>
            <w:r w:rsidR="005E3323">
              <w:rPr>
                <w:noProof/>
                <w:webHidden/>
              </w:rPr>
              <w:t>xii</w:t>
            </w:r>
            <w:r w:rsidR="005E3323">
              <w:rPr>
                <w:noProof/>
                <w:webHidden/>
              </w:rPr>
              <w:fldChar w:fldCharType="end"/>
            </w:r>
          </w:hyperlink>
        </w:p>
        <w:p w14:paraId="407EA990" w14:textId="355605EF" w:rsidR="005E3323" w:rsidRDefault="00776768">
          <w:pPr>
            <w:pStyle w:val="T1"/>
            <w:rPr>
              <w:rFonts w:asciiTheme="minorHAnsi" w:eastAsiaTheme="minorEastAsia" w:hAnsiTheme="minorHAnsi" w:cstheme="minorBidi"/>
              <w:noProof/>
              <w:sz w:val="22"/>
              <w:szCs w:val="22"/>
            </w:rPr>
          </w:pPr>
          <w:hyperlink w:anchor="_Toc10579745" w:history="1">
            <w:r w:rsidR="005E3323" w:rsidRPr="00F74747">
              <w:rPr>
                <w:rStyle w:val="Kpr"/>
                <w:noProof/>
              </w:rPr>
              <w:t>LIST OF ABBREVIATIONS</w:t>
            </w:r>
            <w:r w:rsidR="005E3323">
              <w:rPr>
                <w:noProof/>
                <w:webHidden/>
              </w:rPr>
              <w:tab/>
            </w:r>
            <w:r w:rsidR="005E3323">
              <w:rPr>
                <w:noProof/>
                <w:webHidden/>
              </w:rPr>
              <w:fldChar w:fldCharType="begin"/>
            </w:r>
            <w:r w:rsidR="005E3323">
              <w:rPr>
                <w:noProof/>
                <w:webHidden/>
              </w:rPr>
              <w:instrText xml:space="preserve"> PAGEREF _Toc10579745 \h </w:instrText>
            </w:r>
            <w:r w:rsidR="005E3323">
              <w:rPr>
                <w:noProof/>
                <w:webHidden/>
              </w:rPr>
            </w:r>
            <w:r w:rsidR="005E3323">
              <w:rPr>
                <w:noProof/>
                <w:webHidden/>
              </w:rPr>
              <w:fldChar w:fldCharType="separate"/>
            </w:r>
            <w:r w:rsidR="005E3323">
              <w:rPr>
                <w:noProof/>
                <w:webHidden/>
              </w:rPr>
              <w:t>xiv</w:t>
            </w:r>
            <w:r w:rsidR="005E3323">
              <w:rPr>
                <w:noProof/>
                <w:webHidden/>
              </w:rPr>
              <w:fldChar w:fldCharType="end"/>
            </w:r>
          </w:hyperlink>
        </w:p>
        <w:p w14:paraId="563BD0C1" w14:textId="5A361869" w:rsidR="005E3323" w:rsidRDefault="00776768">
          <w:pPr>
            <w:pStyle w:val="T1"/>
            <w:rPr>
              <w:rFonts w:asciiTheme="minorHAnsi" w:eastAsiaTheme="minorEastAsia" w:hAnsiTheme="minorHAnsi" w:cstheme="minorBidi"/>
              <w:noProof/>
              <w:sz w:val="22"/>
              <w:szCs w:val="22"/>
            </w:rPr>
          </w:pPr>
          <w:hyperlink w:anchor="_Toc10579746" w:history="1">
            <w:r w:rsidR="005E3323" w:rsidRPr="00F74747">
              <w:rPr>
                <w:rStyle w:val="Kpr"/>
                <w:noProof/>
              </w:rPr>
              <w:t>1</w:t>
            </w:r>
            <w:r w:rsidR="005E3323">
              <w:rPr>
                <w:rFonts w:asciiTheme="minorHAnsi" w:eastAsiaTheme="minorEastAsia" w:hAnsiTheme="minorHAnsi" w:cstheme="minorBidi"/>
                <w:noProof/>
                <w:sz w:val="22"/>
                <w:szCs w:val="22"/>
              </w:rPr>
              <w:tab/>
            </w:r>
            <w:r w:rsidR="005E3323" w:rsidRPr="00F74747">
              <w:rPr>
                <w:rStyle w:val="Kpr"/>
                <w:noProof/>
              </w:rPr>
              <w:t>INTRODUCTION</w:t>
            </w:r>
            <w:r w:rsidR="005E3323">
              <w:rPr>
                <w:noProof/>
                <w:webHidden/>
              </w:rPr>
              <w:tab/>
            </w:r>
            <w:r w:rsidR="005E3323">
              <w:rPr>
                <w:noProof/>
                <w:webHidden/>
              </w:rPr>
              <w:fldChar w:fldCharType="begin"/>
            </w:r>
            <w:r w:rsidR="005E3323">
              <w:rPr>
                <w:noProof/>
                <w:webHidden/>
              </w:rPr>
              <w:instrText xml:space="preserve"> PAGEREF _Toc10579746 \h </w:instrText>
            </w:r>
            <w:r w:rsidR="005E3323">
              <w:rPr>
                <w:noProof/>
                <w:webHidden/>
              </w:rPr>
            </w:r>
            <w:r w:rsidR="005E3323">
              <w:rPr>
                <w:noProof/>
                <w:webHidden/>
              </w:rPr>
              <w:fldChar w:fldCharType="separate"/>
            </w:r>
            <w:r w:rsidR="005E3323">
              <w:rPr>
                <w:noProof/>
                <w:webHidden/>
              </w:rPr>
              <w:t>15</w:t>
            </w:r>
            <w:r w:rsidR="005E3323">
              <w:rPr>
                <w:noProof/>
                <w:webHidden/>
              </w:rPr>
              <w:fldChar w:fldCharType="end"/>
            </w:r>
          </w:hyperlink>
        </w:p>
        <w:p w14:paraId="4FC454FA" w14:textId="1F099FBA" w:rsidR="005E3323" w:rsidRDefault="00776768">
          <w:pPr>
            <w:pStyle w:val="T2"/>
            <w:rPr>
              <w:rFonts w:asciiTheme="minorHAnsi" w:eastAsiaTheme="minorEastAsia" w:hAnsiTheme="minorHAnsi" w:cstheme="minorBidi"/>
              <w:noProof/>
              <w:sz w:val="22"/>
              <w:szCs w:val="22"/>
            </w:rPr>
          </w:pPr>
          <w:hyperlink w:anchor="_Toc10579747" w:history="1">
            <w:r w:rsidR="005E3323" w:rsidRPr="00F74747">
              <w:rPr>
                <w:rStyle w:val="Kpr"/>
                <w:noProof/>
              </w:rPr>
              <w:t>1.1</w:t>
            </w:r>
            <w:r w:rsidR="005E3323">
              <w:rPr>
                <w:rFonts w:asciiTheme="minorHAnsi" w:eastAsiaTheme="minorEastAsia" w:hAnsiTheme="minorHAnsi" w:cstheme="minorBidi"/>
                <w:noProof/>
                <w:sz w:val="22"/>
                <w:szCs w:val="22"/>
              </w:rPr>
              <w:tab/>
            </w:r>
            <w:r w:rsidR="005E3323" w:rsidRPr="00F74747">
              <w:rPr>
                <w:rStyle w:val="Kpr"/>
                <w:noProof/>
              </w:rPr>
              <w:t>Motivation</w:t>
            </w:r>
            <w:r w:rsidR="005E3323">
              <w:rPr>
                <w:noProof/>
                <w:webHidden/>
              </w:rPr>
              <w:tab/>
            </w:r>
            <w:r w:rsidR="005E3323">
              <w:rPr>
                <w:noProof/>
                <w:webHidden/>
              </w:rPr>
              <w:fldChar w:fldCharType="begin"/>
            </w:r>
            <w:r w:rsidR="005E3323">
              <w:rPr>
                <w:noProof/>
                <w:webHidden/>
              </w:rPr>
              <w:instrText xml:space="preserve"> PAGEREF _Toc10579747 \h </w:instrText>
            </w:r>
            <w:r w:rsidR="005E3323">
              <w:rPr>
                <w:noProof/>
                <w:webHidden/>
              </w:rPr>
            </w:r>
            <w:r w:rsidR="005E3323">
              <w:rPr>
                <w:noProof/>
                <w:webHidden/>
              </w:rPr>
              <w:fldChar w:fldCharType="separate"/>
            </w:r>
            <w:r w:rsidR="005E3323">
              <w:rPr>
                <w:noProof/>
                <w:webHidden/>
              </w:rPr>
              <w:t>15</w:t>
            </w:r>
            <w:r w:rsidR="005E3323">
              <w:rPr>
                <w:noProof/>
                <w:webHidden/>
              </w:rPr>
              <w:fldChar w:fldCharType="end"/>
            </w:r>
          </w:hyperlink>
        </w:p>
        <w:p w14:paraId="39FCE4FF" w14:textId="31D36BB5" w:rsidR="005E3323" w:rsidRDefault="00776768">
          <w:pPr>
            <w:pStyle w:val="T2"/>
            <w:rPr>
              <w:rFonts w:asciiTheme="minorHAnsi" w:eastAsiaTheme="minorEastAsia" w:hAnsiTheme="minorHAnsi" w:cstheme="minorBidi"/>
              <w:noProof/>
              <w:sz w:val="22"/>
              <w:szCs w:val="22"/>
            </w:rPr>
          </w:pPr>
          <w:hyperlink w:anchor="_Toc10579748" w:history="1">
            <w:r w:rsidR="005E3323" w:rsidRPr="00F74747">
              <w:rPr>
                <w:rStyle w:val="Kpr"/>
                <w:noProof/>
              </w:rPr>
              <w:t>1.2</w:t>
            </w:r>
            <w:r w:rsidR="005E3323">
              <w:rPr>
                <w:rFonts w:asciiTheme="minorHAnsi" w:eastAsiaTheme="minorEastAsia" w:hAnsiTheme="minorHAnsi" w:cstheme="minorBidi"/>
                <w:noProof/>
                <w:sz w:val="22"/>
                <w:szCs w:val="22"/>
              </w:rPr>
              <w:tab/>
            </w:r>
            <w:r w:rsidR="005E3323" w:rsidRPr="00F74747">
              <w:rPr>
                <w:rStyle w:val="Kpr"/>
                <w:noProof/>
              </w:rPr>
              <w:t>Research Question and Objectives</w:t>
            </w:r>
            <w:r w:rsidR="005E3323">
              <w:rPr>
                <w:noProof/>
                <w:webHidden/>
              </w:rPr>
              <w:tab/>
            </w:r>
            <w:r w:rsidR="005E3323">
              <w:rPr>
                <w:noProof/>
                <w:webHidden/>
              </w:rPr>
              <w:fldChar w:fldCharType="begin"/>
            </w:r>
            <w:r w:rsidR="005E3323">
              <w:rPr>
                <w:noProof/>
                <w:webHidden/>
              </w:rPr>
              <w:instrText xml:space="preserve"> PAGEREF _Toc10579748 \h </w:instrText>
            </w:r>
            <w:r w:rsidR="005E3323">
              <w:rPr>
                <w:noProof/>
                <w:webHidden/>
              </w:rPr>
            </w:r>
            <w:r w:rsidR="005E3323">
              <w:rPr>
                <w:noProof/>
                <w:webHidden/>
              </w:rPr>
              <w:fldChar w:fldCharType="separate"/>
            </w:r>
            <w:r w:rsidR="005E3323">
              <w:rPr>
                <w:noProof/>
                <w:webHidden/>
              </w:rPr>
              <w:t>19</w:t>
            </w:r>
            <w:r w:rsidR="005E3323">
              <w:rPr>
                <w:noProof/>
                <w:webHidden/>
              </w:rPr>
              <w:fldChar w:fldCharType="end"/>
            </w:r>
          </w:hyperlink>
        </w:p>
        <w:p w14:paraId="35E9CCE0" w14:textId="60779818" w:rsidR="005E3323" w:rsidRDefault="00776768">
          <w:pPr>
            <w:pStyle w:val="T2"/>
            <w:rPr>
              <w:rFonts w:asciiTheme="minorHAnsi" w:eastAsiaTheme="minorEastAsia" w:hAnsiTheme="minorHAnsi" w:cstheme="minorBidi"/>
              <w:noProof/>
              <w:sz w:val="22"/>
              <w:szCs w:val="22"/>
            </w:rPr>
          </w:pPr>
          <w:hyperlink w:anchor="_Toc10579749" w:history="1">
            <w:r w:rsidR="005E3323" w:rsidRPr="00F74747">
              <w:rPr>
                <w:rStyle w:val="Kpr"/>
                <w:noProof/>
              </w:rPr>
              <w:t>1.3</w:t>
            </w:r>
            <w:r w:rsidR="005E3323">
              <w:rPr>
                <w:rFonts w:asciiTheme="minorHAnsi" w:eastAsiaTheme="minorEastAsia" w:hAnsiTheme="minorHAnsi" w:cstheme="minorBidi"/>
                <w:noProof/>
                <w:sz w:val="22"/>
                <w:szCs w:val="22"/>
              </w:rPr>
              <w:tab/>
            </w:r>
            <w:r w:rsidR="005E3323" w:rsidRPr="00F74747">
              <w:rPr>
                <w:rStyle w:val="Kpr"/>
                <w:noProof/>
              </w:rPr>
              <w:t>Use Cases</w:t>
            </w:r>
            <w:r w:rsidR="005E3323">
              <w:rPr>
                <w:noProof/>
                <w:webHidden/>
              </w:rPr>
              <w:tab/>
            </w:r>
            <w:r w:rsidR="005E3323">
              <w:rPr>
                <w:noProof/>
                <w:webHidden/>
              </w:rPr>
              <w:fldChar w:fldCharType="begin"/>
            </w:r>
            <w:r w:rsidR="005E3323">
              <w:rPr>
                <w:noProof/>
                <w:webHidden/>
              </w:rPr>
              <w:instrText xml:space="preserve"> PAGEREF _Toc10579749 \h </w:instrText>
            </w:r>
            <w:r w:rsidR="005E3323">
              <w:rPr>
                <w:noProof/>
                <w:webHidden/>
              </w:rPr>
            </w:r>
            <w:r w:rsidR="005E3323">
              <w:rPr>
                <w:noProof/>
                <w:webHidden/>
              </w:rPr>
              <w:fldChar w:fldCharType="separate"/>
            </w:r>
            <w:r w:rsidR="005E3323">
              <w:rPr>
                <w:noProof/>
                <w:webHidden/>
              </w:rPr>
              <w:t>20</w:t>
            </w:r>
            <w:r w:rsidR="005E3323">
              <w:rPr>
                <w:noProof/>
                <w:webHidden/>
              </w:rPr>
              <w:fldChar w:fldCharType="end"/>
            </w:r>
          </w:hyperlink>
        </w:p>
        <w:p w14:paraId="656576BA" w14:textId="7BE894D1" w:rsidR="005E3323" w:rsidRDefault="00776768">
          <w:pPr>
            <w:pStyle w:val="T2"/>
            <w:rPr>
              <w:rFonts w:asciiTheme="minorHAnsi" w:eastAsiaTheme="minorEastAsia" w:hAnsiTheme="minorHAnsi" w:cstheme="minorBidi"/>
              <w:noProof/>
              <w:sz w:val="22"/>
              <w:szCs w:val="22"/>
            </w:rPr>
          </w:pPr>
          <w:hyperlink w:anchor="_Toc10579750" w:history="1">
            <w:r w:rsidR="005E3323" w:rsidRPr="00F74747">
              <w:rPr>
                <w:rStyle w:val="Kpr"/>
                <w:noProof/>
              </w:rPr>
              <w:t>1.4</w:t>
            </w:r>
            <w:r w:rsidR="005E3323">
              <w:rPr>
                <w:rFonts w:asciiTheme="minorHAnsi" w:eastAsiaTheme="minorEastAsia" w:hAnsiTheme="minorHAnsi" w:cstheme="minorBidi"/>
                <w:noProof/>
                <w:sz w:val="22"/>
                <w:szCs w:val="22"/>
              </w:rPr>
              <w:tab/>
            </w:r>
            <w:r w:rsidR="005E3323" w:rsidRPr="00F74747">
              <w:rPr>
                <w:rStyle w:val="Kpr"/>
                <w:noProof/>
              </w:rPr>
              <w:t>Outline</w:t>
            </w:r>
            <w:r w:rsidR="005E3323">
              <w:rPr>
                <w:noProof/>
                <w:webHidden/>
              </w:rPr>
              <w:tab/>
            </w:r>
            <w:r w:rsidR="005E3323">
              <w:rPr>
                <w:noProof/>
                <w:webHidden/>
              </w:rPr>
              <w:fldChar w:fldCharType="begin"/>
            </w:r>
            <w:r w:rsidR="005E3323">
              <w:rPr>
                <w:noProof/>
                <w:webHidden/>
              </w:rPr>
              <w:instrText xml:space="preserve"> PAGEREF _Toc10579750 \h </w:instrText>
            </w:r>
            <w:r w:rsidR="005E3323">
              <w:rPr>
                <w:noProof/>
                <w:webHidden/>
              </w:rPr>
            </w:r>
            <w:r w:rsidR="005E3323">
              <w:rPr>
                <w:noProof/>
                <w:webHidden/>
              </w:rPr>
              <w:fldChar w:fldCharType="separate"/>
            </w:r>
            <w:r w:rsidR="005E3323">
              <w:rPr>
                <w:noProof/>
                <w:webHidden/>
              </w:rPr>
              <w:t>20</w:t>
            </w:r>
            <w:r w:rsidR="005E3323">
              <w:rPr>
                <w:noProof/>
                <w:webHidden/>
              </w:rPr>
              <w:fldChar w:fldCharType="end"/>
            </w:r>
          </w:hyperlink>
        </w:p>
        <w:p w14:paraId="0088B71C" w14:textId="45CEF617" w:rsidR="005E3323" w:rsidRDefault="00776768">
          <w:pPr>
            <w:pStyle w:val="T1"/>
            <w:rPr>
              <w:rFonts w:asciiTheme="minorHAnsi" w:eastAsiaTheme="minorEastAsia" w:hAnsiTheme="minorHAnsi" w:cstheme="minorBidi"/>
              <w:noProof/>
              <w:sz w:val="22"/>
              <w:szCs w:val="22"/>
            </w:rPr>
          </w:pPr>
          <w:hyperlink w:anchor="_Toc10579751" w:history="1">
            <w:r w:rsidR="005E3323" w:rsidRPr="00F74747">
              <w:rPr>
                <w:rStyle w:val="Kpr"/>
                <w:noProof/>
              </w:rPr>
              <w:t>2</w:t>
            </w:r>
            <w:r w:rsidR="005E3323">
              <w:rPr>
                <w:rFonts w:asciiTheme="minorHAnsi" w:eastAsiaTheme="minorEastAsia" w:hAnsiTheme="minorHAnsi" w:cstheme="minorBidi"/>
                <w:noProof/>
                <w:sz w:val="22"/>
                <w:szCs w:val="22"/>
              </w:rPr>
              <w:tab/>
            </w:r>
            <w:r w:rsidR="005E3323" w:rsidRPr="00F74747">
              <w:rPr>
                <w:rStyle w:val="Kpr"/>
                <w:noProof/>
              </w:rPr>
              <w:t>BACKGROUND INFORMATION</w:t>
            </w:r>
            <w:r w:rsidR="005E3323">
              <w:rPr>
                <w:noProof/>
                <w:webHidden/>
              </w:rPr>
              <w:tab/>
            </w:r>
            <w:r w:rsidR="005E3323">
              <w:rPr>
                <w:noProof/>
                <w:webHidden/>
              </w:rPr>
              <w:fldChar w:fldCharType="begin"/>
            </w:r>
            <w:r w:rsidR="005E3323">
              <w:rPr>
                <w:noProof/>
                <w:webHidden/>
              </w:rPr>
              <w:instrText xml:space="preserve"> PAGEREF _Toc10579751 \h </w:instrText>
            </w:r>
            <w:r w:rsidR="005E3323">
              <w:rPr>
                <w:noProof/>
                <w:webHidden/>
              </w:rPr>
            </w:r>
            <w:r w:rsidR="005E3323">
              <w:rPr>
                <w:noProof/>
                <w:webHidden/>
              </w:rPr>
              <w:fldChar w:fldCharType="separate"/>
            </w:r>
            <w:r w:rsidR="005E3323">
              <w:rPr>
                <w:noProof/>
                <w:webHidden/>
              </w:rPr>
              <w:t>21</w:t>
            </w:r>
            <w:r w:rsidR="005E3323">
              <w:rPr>
                <w:noProof/>
                <w:webHidden/>
              </w:rPr>
              <w:fldChar w:fldCharType="end"/>
            </w:r>
          </w:hyperlink>
        </w:p>
        <w:p w14:paraId="17E5521D" w14:textId="066FD2CD" w:rsidR="005E3323" w:rsidRDefault="00776768">
          <w:pPr>
            <w:pStyle w:val="T2"/>
            <w:rPr>
              <w:rFonts w:asciiTheme="minorHAnsi" w:eastAsiaTheme="minorEastAsia" w:hAnsiTheme="minorHAnsi" w:cstheme="minorBidi"/>
              <w:noProof/>
              <w:sz w:val="22"/>
              <w:szCs w:val="22"/>
            </w:rPr>
          </w:pPr>
          <w:hyperlink w:anchor="_Toc10579752" w:history="1">
            <w:r w:rsidR="005E3323" w:rsidRPr="00F74747">
              <w:rPr>
                <w:rStyle w:val="Kpr"/>
                <w:noProof/>
              </w:rPr>
              <w:t>2.1</w:t>
            </w:r>
            <w:r w:rsidR="005E3323">
              <w:rPr>
                <w:rFonts w:asciiTheme="minorHAnsi" w:eastAsiaTheme="minorEastAsia" w:hAnsiTheme="minorHAnsi" w:cstheme="minorBidi"/>
                <w:noProof/>
                <w:sz w:val="22"/>
                <w:szCs w:val="22"/>
              </w:rPr>
              <w:tab/>
            </w:r>
            <w:r w:rsidR="005E3323" w:rsidRPr="00F74747">
              <w:rPr>
                <w:rStyle w:val="Kpr"/>
                <w:noProof/>
              </w:rPr>
              <w:t>Routine Tasks of an Information Security Analyst</w:t>
            </w:r>
            <w:r w:rsidR="005E3323">
              <w:rPr>
                <w:noProof/>
                <w:webHidden/>
              </w:rPr>
              <w:tab/>
            </w:r>
            <w:r w:rsidR="005E3323">
              <w:rPr>
                <w:noProof/>
                <w:webHidden/>
              </w:rPr>
              <w:fldChar w:fldCharType="begin"/>
            </w:r>
            <w:r w:rsidR="005E3323">
              <w:rPr>
                <w:noProof/>
                <w:webHidden/>
              </w:rPr>
              <w:instrText xml:space="preserve"> PAGEREF _Toc10579752 \h </w:instrText>
            </w:r>
            <w:r w:rsidR="005E3323">
              <w:rPr>
                <w:noProof/>
                <w:webHidden/>
              </w:rPr>
            </w:r>
            <w:r w:rsidR="005E3323">
              <w:rPr>
                <w:noProof/>
                <w:webHidden/>
              </w:rPr>
              <w:fldChar w:fldCharType="separate"/>
            </w:r>
            <w:r w:rsidR="005E3323">
              <w:rPr>
                <w:noProof/>
                <w:webHidden/>
              </w:rPr>
              <w:t>21</w:t>
            </w:r>
            <w:r w:rsidR="005E3323">
              <w:rPr>
                <w:noProof/>
                <w:webHidden/>
              </w:rPr>
              <w:fldChar w:fldCharType="end"/>
            </w:r>
          </w:hyperlink>
        </w:p>
        <w:p w14:paraId="538BEB11" w14:textId="2C8DC37B" w:rsidR="005E3323" w:rsidRDefault="00776768">
          <w:pPr>
            <w:pStyle w:val="T2"/>
            <w:rPr>
              <w:rFonts w:asciiTheme="minorHAnsi" w:eastAsiaTheme="minorEastAsia" w:hAnsiTheme="minorHAnsi" w:cstheme="minorBidi"/>
              <w:noProof/>
              <w:sz w:val="22"/>
              <w:szCs w:val="22"/>
            </w:rPr>
          </w:pPr>
          <w:hyperlink w:anchor="_Toc10579753" w:history="1">
            <w:r w:rsidR="005E3323" w:rsidRPr="00F74747">
              <w:rPr>
                <w:rStyle w:val="Kpr"/>
                <w:noProof/>
              </w:rPr>
              <w:t>2.2</w:t>
            </w:r>
            <w:r w:rsidR="005E3323">
              <w:rPr>
                <w:rFonts w:asciiTheme="minorHAnsi" w:eastAsiaTheme="minorEastAsia" w:hAnsiTheme="minorHAnsi" w:cstheme="minorBidi"/>
                <w:noProof/>
                <w:sz w:val="22"/>
                <w:szCs w:val="22"/>
              </w:rPr>
              <w:tab/>
            </w:r>
            <w:r w:rsidR="005E3323" w:rsidRPr="00F74747">
              <w:rPr>
                <w:rStyle w:val="Kpr"/>
                <w:noProof/>
              </w:rPr>
              <w:t>What is Natural Language Processing?</w:t>
            </w:r>
            <w:r w:rsidR="005E3323">
              <w:rPr>
                <w:noProof/>
                <w:webHidden/>
              </w:rPr>
              <w:tab/>
            </w:r>
            <w:r w:rsidR="005E3323">
              <w:rPr>
                <w:noProof/>
                <w:webHidden/>
              </w:rPr>
              <w:fldChar w:fldCharType="begin"/>
            </w:r>
            <w:r w:rsidR="005E3323">
              <w:rPr>
                <w:noProof/>
                <w:webHidden/>
              </w:rPr>
              <w:instrText xml:space="preserve"> PAGEREF _Toc10579753 \h </w:instrText>
            </w:r>
            <w:r w:rsidR="005E3323">
              <w:rPr>
                <w:noProof/>
                <w:webHidden/>
              </w:rPr>
            </w:r>
            <w:r w:rsidR="005E3323">
              <w:rPr>
                <w:noProof/>
                <w:webHidden/>
              </w:rPr>
              <w:fldChar w:fldCharType="separate"/>
            </w:r>
            <w:r w:rsidR="005E3323">
              <w:rPr>
                <w:noProof/>
                <w:webHidden/>
              </w:rPr>
              <w:t>22</w:t>
            </w:r>
            <w:r w:rsidR="005E3323">
              <w:rPr>
                <w:noProof/>
                <w:webHidden/>
              </w:rPr>
              <w:fldChar w:fldCharType="end"/>
            </w:r>
          </w:hyperlink>
        </w:p>
        <w:p w14:paraId="39C5C9EC" w14:textId="19AB82F0" w:rsidR="005E3323" w:rsidRDefault="00776768">
          <w:pPr>
            <w:pStyle w:val="T2"/>
            <w:rPr>
              <w:rFonts w:asciiTheme="minorHAnsi" w:eastAsiaTheme="minorEastAsia" w:hAnsiTheme="minorHAnsi" w:cstheme="minorBidi"/>
              <w:noProof/>
              <w:sz w:val="22"/>
              <w:szCs w:val="22"/>
            </w:rPr>
          </w:pPr>
          <w:hyperlink w:anchor="_Toc10579754" w:history="1">
            <w:r w:rsidR="005E3323" w:rsidRPr="00F74747">
              <w:rPr>
                <w:rStyle w:val="Kpr"/>
                <w:noProof/>
              </w:rPr>
              <w:t>2.3</w:t>
            </w:r>
            <w:r w:rsidR="005E3323">
              <w:rPr>
                <w:rFonts w:asciiTheme="minorHAnsi" w:eastAsiaTheme="minorEastAsia" w:hAnsiTheme="minorHAnsi" w:cstheme="minorBidi"/>
                <w:noProof/>
                <w:sz w:val="22"/>
                <w:szCs w:val="22"/>
              </w:rPr>
              <w:tab/>
            </w:r>
            <w:r w:rsidR="005E3323" w:rsidRPr="00F74747">
              <w:rPr>
                <w:rStyle w:val="Kpr"/>
                <w:noProof/>
              </w:rPr>
              <w:t>What is Text Mining?</w:t>
            </w:r>
            <w:r w:rsidR="005E3323">
              <w:rPr>
                <w:noProof/>
                <w:webHidden/>
              </w:rPr>
              <w:tab/>
            </w:r>
            <w:r w:rsidR="005E3323">
              <w:rPr>
                <w:noProof/>
                <w:webHidden/>
              </w:rPr>
              <w:fldChar w:fldCharType="begin"/>
            </w:r>
            <w:r w:rsidR="005E3323">
              <w:rPr>
                <w:noProof/>
                <w:webHidden/>
              </w:rPr>
              <w:instrText xml:space="preserve"> PAGEREF _Toc10579754 \h </w:instrText>
            </w:r>
            <w:r w:rsidR="005E3323">
              <w:rPr>
                <w:noProof/>
                <w:webHidden/>
              </w:rPr>
            </w:r>
            <w:r w:rsidR="005E3323">
              <w:rPr>
                <w:noProof/>
                <w:webHidden/>
              </w:rPr>
              <w:fldChar w:fldCharType="separate"/>
            </w:r>
            <w:r w:rsidR="005E3323">
              <w:rPr>
                <w:noProof/>
                <w:webHidden/>
              </w:rPr>
              <w:t>23</w:t>
            </w:r>
            <w:r w:rsidR="005E3323">
              <w:rPr>
                <w:noProof/>
                <w:webHidden/>
              </w:rPr>
              <w:fldChar w:fldCharType="end"/>
            </w:r>
          </w:hyperlink>
        </w:p>
        <w:p w14:paraId="73E043B0" w14:textId="3BD5C242" w:rsidR="005E3323" w:rsidRDefault="00776768">
          <w:pPr>
            <w:pStyle w:val="T2"/>
            <w:rPr>
              <w:rFonts w:asciiTheme="minorHAnsi" w:eastAsiaTheme="minorEastAsia" w:hAnsiTheme="minorHAnsi" w:cstheme="minorBidi"/>
              <w:noProof/>
              <w:sz w:val="22"/>
              <w:szCs w:val="22"/>
            </w:rPr>
          </w:pPr>
          <w:hyperlink w:anchor="_Toc10579755" w:history="1">
            <w:r w:rsidR="005E3323" w:rsidRPr="00F74747">
              <w:rPr>
                <w:rStyle w:val="Kpr"/>
                <w:noProof/>
              </w:rPr>
              <w:t>2.4</w:t>
            </w:r>
            <w:r w:rsidR="005E3323">
              <w:rPr>
                <w:rFonts w:asciiTheme="minorHAnsi" w:eastAsiaTheme="minorEastAsia" w:hAnsiTheme="minorHAnsi" w:cstheme="minorBidi"/>
                <w:noProof/>
                <w:sz w:val="22"/>
                <w:szCs w:val="22"/>
              </w:rPr>
              <w:tab/>
            </w:r>
            <w:r w:rsidR="005E3323" w:rsidRPr="00F74747">
              <w:rPr>
                <w:rStyle w:val="Kpr"/>
                <w:noProof/>
              </w:rPr>
              <w:t>Twitter Social Network</w:t>
            </w:r>
            <w:r w:rsidR="005E3323">
              <w:rPr>
                <w:noProof/>
                <w:webHidden/>
              </w:rPr>
              <w:tab/>
            </w:r>
            <w:r w:rsidR="005E3323">
              <w:rPr>
                <w:noProof/>
                <w:webHidden/>
              </w:rPr>
              <w:fldChar w:fldCharType="begin"/>
            </w:r>
            <w:r w:rsidR="005E3323">
              <w:rPr>
                <w:noProof/>
                <w:webHidden/>
              </w:rPr>
              <w:instrText xml:space="preserve"> PAGEREF _Toc10579755 \h </w:instrText>
            </w:r>
            <w:r w:rsidR="005E3323">
              <w:rPr>
                <w:noProof/>
                <w:webHidden/>
              </w:rPr>
            </w:r>
            <w:r w:rsidR="005E3323">
              <w:rPr>
                <w:noProof/>
                <w:webHidden/>
              </w:rPr>
              <w:fldChar w:fldCharType="separate"/>
            </w:r>
            <w:r w:rsidR="005E3323">
              <w:rPr>
                <w:noProof/>
                <w:webHidden/>
              </w:rPr>
              <w:t>24</w:t>
            </w:r>
            <w:r w:rsidR="005E3323">
              <w:rPr>
                <w:noProof/>
                <w:webHidden/>
              </w:rPr>
              <w:fldChar w:fldCharType="end"/>
            </w:r>
          </w:hyperlink>
        </w:p>
        <w:p w14:paraId="7D91B8C9" w14:textId="42FC0B07"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56" w:history="1">
            <w:r w:rsidR="005E3323" w:rsidRPr="00F74747">
              <w:rPr>
                <w:rStyle w:val="Kpr"/>
                <w:noProof/>
                <w14:scene3d>
                  <w14:camera w14:prst="orthographicFront"/>
                  <w14:lightRig w14:rig="threePt" w14:dir="t">
                    <w14:rot w14:lat="0" w14:lon="0" w14:rev="0"/>
                  </w14:lightRig>
                </w14:scene3d>
              </w:rPr>
              <w:t>2.4.1</w:t>
            </w:r>
            <w:r w:rsidR="005E3323">
              <w:rPr>
                <w:rFonts w:asciiTheme="minorHAnsi" w:eastAsiaTheme="minorEastAsia" w:hAnsiTheme="minorHAnsi" w:cstheme="minorBidi"/>
                <w:noProof/>
                <w:sz w:val="22"/>
                <w:szCs w:val="22"/>
              </w:rPr>
              <w:tab/>
            </w:r>
            <w:r w:rsidR="005E3323" w:rsidRPr="00F74747">
              <w:rPr>
                <w:rStyle w:val="Kpr"/>
                <w:noProof/>
              </w:rPr>
              <w:t>What is Twitter?</w:t>
            </w:r>
            <w:r w:rsidR="005E3323">
              <w:rPr>
                <w:noProof/>
                <w:webHidden/>
              </w:rPr>
              <w:tab/>
            </w:r>
            <w:r w:rsidR="005E3323">
              <w:rPr>
                <w:noProof/>
                <w:webHidden/>
              </w:rPr>
              <w:fldChar w:fldCharType="begin"/>
            </w:r>
            <w:r w:rsidR="005E3323">
              <w:rPr>
                <w:noProof/>
                <w:webHidden/>
              </w:rPr>
              <w:instrText xml:space="preserve"> PAGEREF _Toc10579756 \h </w:instrText>
            </w:r>
            <w:r w:rsidR="005E3323">
              <w:rPr>
                <w:noProof/>
                <w:webHidden/>
              </w:rPr>
            </w:r>
            <w:r w:rsidR="005E3323">
              <w:rPr>
                <w:noProof/>
                <w:webHidden/>
              </w:rPr>
              <w:fldChar w:fldCharType="separate"/>
            </w:r>
            <w:r w:rsidR="005E3323">
              <w:rPr>
                <w:noProof/>
                <w:webHidden/>
              </w:rPr>
              <w:t>24</w:t>
            </w:r>
            <w:r w:rsidR="005E3323">
              <w:rPr>
                <w:noProof/>
                <w:webHidden/>
              </w:rPr>
              <w:fldChar w:fldCharType="end"/>
            </w:r>
          </w:hyperlink>
        </w:p>
        <w:p w14:paraId="5A6AEEFA" w14:textId="7D7351FB"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57" w:history="1">
            <w:r w:rsidR="005E3323" w:rsidRPr="00F74747">
              <w:rPr>
                <w:rStyle w:val="Kpr"/>
                <w:noProof/>
                <w14:scene3d>
                  <w14:camera w14:prst="orthographicFront"/>
                  <w14:lightRig w14:rig="threePt" w14:dir="t">
                    <w14:rot w14:lat="0" w14:lon="0" w14:rev="0"/>
                  </w14:lightRig>
                </w14:scene3d>
              </w:rPr>
              <w:t>2.4.2</w:t>
            </w:r>
            <w:r w:rsidR="005E3323">
              <w:rPr>
                <w:rFonts w:asciiTheme="minorHAnsi" w:eastAsiaTheme="minorEastAsia" w:hAnsiTheme="minorHAnsi" w:cstheme="minorBidi"/>
                <w:noProof/>
                <w:sz w:val="22"/>
                <w:szCs w:val="22"/>
              </w:rPr>
              <w:tab/>
            </w:r>
            <w:r w:rsidR="005E3323" w:rsidRPr="00F74747">
              <w:rPr>
                <w:rStyle w:val="Kpr"/>
                <w:noProof/>
              </w:rPr>
              <w:t>Twitter API</w:t>
            </w:r>
            <w:r w:rsidR="005E3323">
              <w:rPr>
                <w:noProof/>
                <w:webHidden/>
              </w:rPr>
              <w:tab/>
            </w:r>
            <w:r w:rsidR="005E3323">
              <w:rPr>
                <w:noProof/>
                <w:webHidden/>
              </w:rPr>
              <w:fldChar w:fldCharType="begin"/>
            </w:r>
            <w:r w:rsidR="005E3323">
              <w:rPr>
                <w:noProof/>
                <w:webHidden/>
              </w:rPr>
              <w:instrText xml:space="preserve"> PAGEREF _Toc10579757 \h </w:instrText>
            </w:r>
            <w:r w:rsidR="005E3323">
              <w:rPr>
                <w:noProof/>
                <w:webHidden/>
              </w:rPr>
            </w:r>
            <w:r w:rsidR="005E3323">
              <w:rPr>
                <w:noProof/>
                <w:webHidden/>
              </w:rPr>
              <w:fldChar w:fldCharType="separate"/>
            </w:r>
            <w:r w:rsidR="005E3323">
              <w:rPr>
                <w:noProof/>
                <w:webHidden/>
              </w:rPr>
              <w:t>25</w:t>
            </w:r>
            <w:r w:rsidR="005E3323">
              <w:rPr>
                <w:noProof/>
                <w:webHidden/>
              </w:rPr>
              <w:fldChar w:fldCharType="end"/>
            </w:r>
          </w:hyperlink>
        </w:p>
        <w:p w14:paraId="535EE5AE" w14:textId="48533B42" w:rsidR="005E3323" w:rsidRDefault="00776768">
          <w:pPr>
            <w:pStyle w:val="T2"/>
            <w:rPr>
              <w:rFonts w:asciiTheme="minorHAnsi" w:eastAsiaTheme="minorEastAsia" w:hAnsiTheme="minorHAnsi" w:cstheme="minorBidi"/>
              <w:noProof/>
              <w:sz w:val="22"/>
              <w:szCs w:val="22"/>
            </w:rPr>
          </w:pPr>
          <w:hyperlink w:anchor="_Toc10579758" w:history="1">
            <w:r w:rsidR="005E3323" w:rsidRPr="00F74747">
              <w:rPr>
                <w:rStyle w:val="Kpr"/>
                <w:noProof/>
              </w:rPr>
              <w:t>2.5</w:t>
            </w:r>
            <w:r w:rsidR="005E3323">
              <w:rPr>
                <w:rFonts w:asciiTheme="minorHAnsi" w:eastAsiaTheme="minorEastAsia" w:hAnsiTheme="minorHAnsi" w:cstheme="minorBidi"/>
                <w:noProof/>
                <w:sz w:val="22"/>
                <w:szCs w:val="22"/>
              </w:rPr>
              <w:tab/>
            </w:r>
            <w:r w:rsidR="005E3323" w:rsidRPr="00F74747">
              <w:rPr>
                <w:rStyle w:val="Kpr"/>
                <w:noProof/>
              </w:rPr>
              <w:t>Hürriyet Turkish Newspaper as a Data Source</w:t>
            </w:r>
            <w:r w:rsidR="005E3323">
              <w:rPr>
                <w:noProof/>
                <w:webHidden/>
              </w:rPr>
              <w:tab/>
            </w:r>
            <w:r w:rsidR="005E3323">
              <w:rPr>
                <w:noProof/>
                <w:webHidden/>
              </w:rPr>
              <w:fldChar w:fldCharType="begin"/>
            </w:r>
            <w:r w:rsidR="005E3323">
              <w:rPr>
                <w:noProof/>
                <w:webHidden/>
              </w:rPr>
              <w:instrText xml:space="preserve"> PAGEREF _Toc10579758 \h </w:instrText>
            </w:r>
            <w:r w:rsidR="005E3323">
              <w:rPr>
                <w:noProof/>
                <w:webHidden/>
              </w:rPr>
            </w:r>
            <w:r w:rsidR="005E3323">
              <w:rPr>
                <w:noProof/>
                <w:webHidden/>
              </w:rPr>
              <w:fldChar w:fldCharType="separate"/>
            </w:r>
            <w:r w:rsidR="005E3323">
              <w:rPr>
                <w:noProof/>
                <w:webHidden/>
              </w:rPr>
              <w:t>26</w:t>
            </w:r>
            <w:r w:rsidR="005E3323">
              <w:rPr>
                <w:noProof/>
                <w:webHidden/>
              </w:rPr>
              <w:fldChar w:fldCharType="end"/>
            </w:r>
          </w:hyperlink>
        </w:p>
        <w:p w14:paraId="7A9E1D86" w14:textId="5EA7B30B"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59" w:history="1">
            <w:r w:rsidR="005E3323" w:rsidRPr="00F74747">
              <w:rPr>
                <w:rStyle w:val="Kpr"/>
                <w:noProof/>
                <w14:scene3d>
                  <w14:camera w14:prst="orthographicFront"/>
                  <w14:lightRig w14:rig="threePt" w14:dir="t">
                    <w14:rot w14:lat="0" w14:lon="0" w14:rev="0"/>
                  </w14:lightRig>
                </w14:scene3d>
              </w:rPr>
              <w:t>2.5.1</w:t>
            </w:r>
            <w:r w:rsidR="005E3323">
              <w:rPr>
                <w:rFonts w:asciiTheme="minorHAnsi" w:eastAsiaTheme="minorEastAsia" w:hAnsiTheme="minorHAnsi" w:cstheme="minorBidi"/>
                <w:noProof/>
                <w:sz w:val="22"/>
                <w:szCs w:val="22"/>
              </w:rPr>
              <w:tab/>
            </w:r>
            <w:r w:rsidR="005E3323" w:rsidRPr="00F74747">
              <w:rPr>
                <w:rStyle w:val="Kpr"/>
                <w:noProof/>
              </w:rPr>
              <w:t>What is Hurriyet Newspaper?</w:t>
            </w:r>
            <w:r w:rsidR="005E3323">
              <w:rPr>
                <w:noProof/>
                <w:webHidden/>
              </w:rPr>
              <w:tab/>
            </w:r>
            <w:r w:rsidR="005E3323">
              <w:rPr>
                <w:noProof/>
                <w:webHidden/>
              </w:rPr>
              <w:fldChar w:fldCharType="begin"/>
            </w:r>
            <w:r w:rsidR="005E3323">
              <w:rPr>
                <w:noProof/>
                <w:webHidden/>
              </w:rPr>
              <w:instrText xml:space="preserve"> PAGEREF _Toc10579759 \h </w:instrText>
            </w:r>
            <w:r w:rsidR="005E3323">
              <w:rPr>
                <w:noProof/>
                <w:webHidden/>
              </w:rPr>
            </w:r>
            <w:r w:rsidR="005E3323">
              <w:rPr>
                <w:noProof/>
                <w:webHidden/>
              </w:rPr>
              <w:fldChar w:fldCharType="separate"/>
            </w:r>
            <w:r w:rsidR="005E3323">
              <w:rPr>
                <w:noProof/>
                <w:webHidden/>
              </w:rPr>
              <w:t>26</w:t>
            </w:r>
            <w:r w:rsidR="005E3323">
              <w:rPr>
                <w:noProof/>
                <w:webHidden/>
              </w:rPr>
              <w:fldChar w:fldCharType="end"/>
            </w:r>
          </w:hyperlink>
        </w:p>
        <w:p w14:paraId="1EDF8B4D" w14:textId="1EE38D9D"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60" w:history="1">
            <w:r w:rsidR="005E3323" w:rsidRPr="00F74747">
              <w:rPr>
                <w:rStyle w:val="Kpr"/>
                <w:noProof/>
                <w14:scene3d>
                  <w14:camera w14:prst="orthographicFront"/>
                  <w14:lightRig w14:rig="threePt" w14:dir="t">
                    <w14:rot w14:lat="0" w14:lon="0" w14:rev="0"/>
                  </w14:lightRig>
                </w14:scene3d>
              </w:rPr>
              <w:t>2.5.2</w:t>
            </w:r>
            <w:r w:rsidR="005E3323">
              <w:rPr>
                <w:rFonts w:asciiTheme="minorHAnsi" w:eastAsiaTheme="minorEastAsia" w:hAnsiTheme="minorHAnsi" w:cstheme="minorBidi"/>
                <w:noProof/>
                <w:sz w:val="22"/>
                <w:szCs w:val="22"/>
              </w:rPr>
              <w:tab/>
            </w:r>
            <w:r w:rsidR="005E3323" w:rsidRPr="00F74747">
              <w:rPr>
                <w:rStyle w:val="Kpr"/>
                <w:noProof/>
              </w:rPr>
              <w:t>Hurriyet Newspaper API</w:t>
            </w:r>
            <w:r w:rsidR="005E3323">
              <w:rPr>
                <w:noProof/>
                <w:webHidden/>
              </w:rPr>
              <w:tab/>
            </w:r>
            <w:r w:rsidR="005E3323">
              <w:rPr>
                <w:noProof/>
                <w:webHidden/>
              </w:rPr>
              <w:fldChar w:fldCharType="begin"/>
            </w:r>
            <w:r w:rsidR="005E3323">
              <w:rPr>
                <w:noProof/>
                <w:webHidden/>
              </w:rPr>
              <w:instrText xml:space="preserve"> PAGEREF _Toc10579760 \h </w:instrText>
            </w:r>
            <w:r w:rsidR="005E3323">
              <w:rPr>
                <w:noProof/>
                <w:webHidden/>
              </w:rPr>
            </w:r>
            <w:r w:rsidR="005E3323">
              <w:rPr>
                <w:noProof/>
                <w:webHidden/>
              </w:rPr>
              <w:fldChar w:fldCharType="separate"/>
            </w:r>
            <w:r w:rsidR="005E3323">
              <w:rPr>
                <w:noProof/>
                <w:webHidden/>
              </w:rPr>
              <w:t>26</w:t>
            </w:r>
            <w:r w:rsidR="005E3323">
              <w:rPr>
                <w:noProof/>
                <w:webHidden/>
              </w:rPr>
              <w:fldChar w:fldCharType="end"/>
            </w:r>
          </w:hyperlink>
        </w:p>
        <w:p w14:paraId="00EFD8ED" w14:textId="7C53D8FC"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61" w:history="1">
            <w:r w:rsidR="005E3323" w:rsidRPr="00F74747">
              <w:rPr>
                <w:rStyle w:val="Kpr"/>
                <w:noProof/>
                <w14:scene3d>
                  <w14:camera w14:prst="orthographicFront"/>
                  <w14:lightRig w14:rig="threePt" w14:dir="t">
                    <w14:rot w14:lat="0" w14:lon="0" w14:rev="0"/>
                  </w14:lightRig>
                </w14:scene3d>
              </w:rPr>
              <w:t>2.5.3</w:t>
            </w:r>
            <w:r w:rsidR="005E3323">
              <w:rPr>
                <w:rFonts w:asciiTheme="minorHAnsi" w:eastAsiaTheme="minorEastAsia" w:hAnsiTheme="minorHAnsi" w:cstheme="minorBidi"/>
                <w:noProof/>
                <w:sz w:val="22"/>
                <w:szCs w:val="22"/>
              </w:rPr>
              <w:tab/>
            </w:r>
            <w:r w:rsidR="005E3323" w:rsidRPr="00F74747">
              <w:rPr>
                <w:rStyle w:val="Kpr"/>
                <w:noProof/>
              </w:rPr>
              <w:t>What is OData</w:t>
            </w:r>
            <w:r w:rsidR="005E3323">
              <w:rPr>
                <w:noProof/>
                <w:webHidden/>
              </w:rPr>
              <w:tab/>
            </w:r>
            <w:r w:rsidR="005E3323">
              <w:rPr>
                <w:noProof/>
                <w:webHidden/>
              </w:rPr>
              <w:fldChar w:fldCharType="begin"/>
            </w:r>
            <w:r w:rsidR="005E3323">
              <w:rPr>
                <w:noProof/>
                <w:webHidden/>
              </w:rPr>
              <w:instrText xml:space="preserve"> PAGEREF _Toc10579761 \h </w:instrText>
            </w:r>
            <w:r w:rsidR="005E3323">
              <w:rPr>
                <w:noProof/>
                <w:webHidden/>
              </w:rPr>
            </w:r>
            <w:r w:rsidR="005E3323">
              <w:rPr>
                <w:noProof/>
                <w:webHidden/>
              </w:rPr>
              <w:fldChar w:fldCharType="separate"/>
            </w:r>
            <w:r w:rsidR="005E3323">
              <w:rPr>
                <w:noProof/>
                <w:webHidden/>
              </w:rPr>
              <w:t>26</w:t>
            </w:r>
            <w:r w:rsidR="005E3323">
              <w:rPr>
                <w:noProof/>
                <w:webHidden/>
              </w:rPr>
              <w:fldChar w:fldCharType="end"/>
            </w:r>
          </w:hyperlink>
        </w:p>
        <w:p w14:paraId="0C61A84F" w14:textId="6FA182D2"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62" w:history="1">
            <w:r w:rsidR="005E3323" w:rsidRPr="00F74747">
              <w:rPr>
                <w:rStyle w:val="Kpr"/>
                <w:noProof/>
                <w14:scene3d>
                  <w14:camera w14:prst="orthographicFront"/>
                  <w14:lightRig w14:rig="threePt" w14:dir="t">
                    <w14:rot w14:lat="0" w14:lon="0" w14:rev="0"/>
                  </w14:lightRig>
                </w14:scene3d>
              </w:rPr>
              <w:t>2.5.4</w:t>
            </w:r>
            <w:r w:rsidR="005E3323">
              <w:rPr>
                <w:rFonts w:asciiTheme="minorHAnsi" w:eastAsiaTheme="minorEastAsia" w:hAnsiTheme="minorHAnsi" w:cstheme="minorBidi"/>
                <w:noProof/>
                <w:sz w:val="22"/>
                <w:szCs w:val="22"/>
              </w:rPr>
              <w:tab/>
            </w:r>
            <w:r w:rsidR="005E3323" w:rsidRPr="00F74747">
              <w:rPr>
                <w:rStyle w:val="Kpr"/>
                <w:noProof/>
              </w:rPr>
              <w:t>Hürriyet API - OData Usage</w:t>
            </w:r>
            <w:r w:rsidR="005E3323">
              <w:rPr>
                <w:noProof/>
                <w:webHidden/>
              </w:rPr>
              <w:tab/>
            </w:r>
            <w:r w:rsidR="005E3323">
              <w:rPr>
                <w:noProof/>
                <w:webHidden/>
              </w:rPr>
              <w:fldChar w:fldCharType="begin"/>
            </w:r>
            <w:r w:rsidR="005E3323">
              <w:rPr>
                <w:noProof/>
                <w:webHidden/>
              </w:rPr>
              <w:instrText xml:space="preserve"> PAGEREF _Toc10579762 \h </w:instrText>
            </w:r>
            <w:r w:rsidR="005E3323">
              <w:rPr>
                <w:noProof/>
                <w:webHidden/>
              </w:rPr>
            </w:r>
            <w:r w:rsidR="005E3323">
              <w:rPr>
                <w:noProof/>
                <w:webHidden/>
              </w:rPr>
              <w:fldChar w:fldCharType="separate"/>
            </w:r>
            <w:r w:rsidR="005E3323">
              <w:rPr>
                <w:noProof/>
                <w:webHidden/>
              </w:rPr>
              <w:t>27</w:t>
            </w:r>
            <w:r w:rsidR="005E3323">
              <w:rPr>
                <w:noProof/>
                <w:webHidden/>
              </w:rPr>
              <w:fldChar w:fldCharType="end"/>
            </w:r>
          </w:hyperlink>
        </w:p>
        <w:p w14:paraId="1982989F" w14:textId="4ADC45E9" w:rsidR="005E3323" w:rsidRDefault="00776768">
          <w:pPr>
            <w:pStyle w:val="T2"/>
            <w:rPr>
              <w:rFonts w:asciiTheme="minorHAnsi" w:eastAsiaTheme="minorEastAsia" w:hAnsiTheme="minorHAnsi" w:cstheme="minorBidi"/>
              <w:noProof/>
              <w:sz w:val="22"/>
              <w:szCs w:val="22"/>
            </w:rPr>
          </w:pPr>
          <w:hyperlink w:anchor="_Toc10579763" w:history="1">
            <w:r w:rsidR="005E3323" w:rsidRPr="00F74747">
              <w:rPr>
                <w:rStyle w:val="Kpr"/>
                <w:noProof/>
              </w:rPr>
              <w:t>2.6</w:t>
            </w:r>
            <w:r w:rsidR="005E3323">
              <w:rPr>
                <w:rFonts w:asciiTheme="minorHAnsi" w:eastAsiaTheme="minorEastAsia" w:hAnsiTheme="minorHAnsi" w:cstheme="minorBidi"/>
                <w:noProof/>
                <w:sz w:val="22"/>
                <w:szCs w:val="22"/>
              </w:rPr>
              <w:tab/>
            </w:r>
            <w:r w:rsidR="005E3323" w:rsidRPr="00F74747">
              <w:rPr>
                <w:rStyle w:val="Kpr"/>
                <w:noProof/>
              </w:rPr>
              <w:t>Python Programming Language</w:t>
            </w:r>
            <w:r w:rsidR="005E3323">
              <w:rPr>
                <w:noProof/>
                <w:webHidden/>
              </w:rPr>
              <w:tab/>
            </w:r>
            <w:r w:rsidR="005E3323">
              <w:rPr>
                <w:noProof/>
                <w:webHidden/>
              </w:rPr>
              <w:fldChar w:fldCharType="begin"/>
            </w:r>
            <w:r w:rsidR="005E3323">
              <w:rPr>
                <w:noProof/>
                <w:webHidden/>
              </w:rPr>
              <w:instrText xml:space="preserve"> PAGEREF _Toc10579763 \h </w:instrText>
            </w:r>
            <w:r w:rsidR="005E3323">
              <w:rPr>
                <w:noProof/>
                <w:webHidden/>
              </w:rPr>
            </w:r>
            <w:r w:rsidR="005E3323">
              <w:rPr>
                <w:noProof/>
                <w:webHidden/>
              </w:rPr>
              <w:fldChar w:fldCharType="separate"/>
            </w:r>
            <w:r w:rsidR="005E3323">
              <w:rPr>
                <w:noProof/>
                <w:webHidden/>
              </w:rPr>
              <w:t>28</w:t>
            </w:r>
            <w:r w:rsidR="005E3323">
              <w:rPr>
                <w:noProof/>
                <w:webHidden/>
              </w:rPr>
              <w:fldChar w:fldCharType="end"/>
            </w:r>
          </w:hyperlink>
        </w:p>
        <w:p w14:paraId="4225DA66" w14:textId="2CD69689" w:rsidR="005E3323" w:rsidRDefault="00776768">
          <w:pPr>
            <w:pStyle w:val="T2"/>
            <w:rPr>
              <w:rFonts w:asciiTheme="minorHAnsi" w:eastAsiaTheme="minorEastAsia" w:hAnsiTheme="minorHAnsi" w:cstheme="minorBidi"/>
              <w:noProof/>
              <w:sz w:val="22"/>
              <w:szCs w:val="22"/>
            </w:rPr>
          </w:pPr>
          <w:hyperlink w:anchor="_Toc10579764" w:history="1">
            <w:r w:rsidR="005E3323" w:rsidRPr="00F74747">
              <w:rPr>
                <w:rStyle w:val="Kpr"/>
                <w:noProof/>
              </w:rPr>
              <w:t>2.7</w:t>
            </w:r>
            <w:r w:rsidR="005E3323">
              <w:rPr>
                <w:rFonts w:asciiTheme="minorHAnsi" w:eastAsiaTheme="minorEastAsia" w:hAnsiTheme="minorHAnsi" w:cstheme="minorBidi"/>
                <w:noProof/>
                <w:sz w:val="22"/>
                <w:szCs w:val="22"/>
              </w:rPr>
              <w:tab/>
            </w:r>
            <w:r w:rsidR="005E3323" w:rsidRPr="00F74747">
              <w:rPr>
                <w:rStyle w:val="Kpr"/>
                <w:noProof/>
              </w:rPr>
              <w:t>Istanbul Technical University NLP API</w:t>
            </w:r>
            <w:r w:rsidR="005E3323">
              <w:rPr>
                <w:noProof/>
                <w:webHidden/>
              </w:rPr>
              <w:tab/>
            </w:r>
            <w:r w:rsidR="005E3323">
              <w:rPr>
                <w:noProof/>
                <w:webHidden/>
              </w:rPr>
              <w:fldChar w:fldCharType="begin"/>
            </w:r>
            <w:r w:rsidR="005E3323">
              <w:rPr>
                <w:noProof/>
                <w:webHidden/>
              </w:rPr>
              <w:instrText xml:space="preserve"> PAGEREF _Toc10579764 \h </w:instrText>
            </w:r>
            <w:r w:rsidR="005E3323">
              <w:rPr>
                <w:noProof/>
                <w:webHidden/>
              </w:rPr>
            </w:r>
            <w:r w:rsidR="005E3323">
              <w:rPr>
                <w:noProof/>
                <w:webHidden/>
              </w:rPr>
              <w:fldChar w:fldCharType="separate"/>
            </w:r>
            <w:r w:rsidR="005E3323">
              <w:rPr>
                <w:noProof/>
                <w:webHidden/>
              </w:rPr>
              <w:t>28</w:t>
            </w:r>
            <w:r w:rsidR="005E3323">
              <w:rPr>
                <w:noProof/>
                <w:webHidden/>
              </w:rPr>
              <w:fldChar w:fldCharType="end"/>
            </w:r>
          </w:hyperlink>
        </w:p>
        <w:p w14:paraId="413859F4" w14:textId="7EBC5691" w:rsidR="005E3323" w:rsidRDefault="00776768">
          <w:pPr>
            <w:pStyle w:val="T2"/>
            <w:rPr>
              <w:rFonts w:asciiTheme="minorHAnsi" w:eastAsiaTheme="minorEastAsia" w:hAnsiTheme="minorHAnsi" w:cstheme="minorBidi"/>
              <w:noProof/>
              <w:sz w:val="22"/>
              <w:szCs w:val="22"/>
            </w:rPr>
          </w:pPr>
          <w:hyperlink w:anchor="_Toc10579765" w:history="1">
            <w:r w:rsidR="005E3323" w:rsidRPr="00F74747">
              <w:rPr>
                <w:rStyle w:val="Kpr"/>
                <w:noProof/>
              </w:rPr>
              <w:t>2.8</w:t>
            </w:r>
            <w:r w:rsidR="005E3323">
              <w:rPr>
                <w:rFonts w:asciiTheme="minorHAnsi" w:eastAsiaTheme="minorEastAsia" w:hAnsiTheme="minorHAnsi" w:cstheme="minorBidi"/>
                <w:noProof/>
                <w:sz w:val="22"/>
                <w:szCs w:val="22"/>
              </w:rPr>
              <w:tab/>
            </w:r>
            <w:r w:rsidR="005E3323" w:rsidRPr="00F74747">
              <w:rPr>
                <w:rStyle w:val="Kpr"/>
                <w:noProof/>
              </w:rPr>
              <w:t>SQLite Database</w:t>
            </w:r>
            <w:r w:rsidR="005E3323">
              <w:rPr>
                <w:noProof/>
                <w:webHidden/>
              </w:rPr>
              <w:tab/>
            </w:r>
            <w:r w:rsidR="005E3323">
              <w:rPr>
                <w:noProof/>
                <w:webHidden/>
              </w:rPr>
              <w:fldChar w:fldCharType="begin"/>
            </w:r>
            <w:r w:rsidR="005E3323">
              <w:rPr>
                <w:noProof/>
                <w:webHidden/>
              </w:rPr>
              <w:instrText xml:space="preserve"> PAGEREF _Toc10579765 \h </w:instrText>
            </w:r>
            <w:r w:rsidR="005E3323">
              <w:rPr>
                <w:noProof/>
                <w:webHidden/>
              </w:rPr>
            </w:r>
            <w:r w:rsidR="005E3323">
              <w:rPr>
                <w:noProof/>
                <w:webHidden/>
              </w:rPr>
              <w:fldChar w:fldCharType="separate"/>
            </w:r>
            <w:r w:rsidR="005E3323">
              <w:rPr>
                <w:noProof/>
                <w:webHidden/>
              </w:rPr>
              <w:t>29</w:t>
            </w:r>
            <w:r w:rsidR="005E3323">
              <w:rPr>
                <w:noProof/>
                <w:webHidden/>
              </w:rPr>
              <w:fldChar w:fldCharType="end"/>
            </w:r>
          </w:hyperlink>
        </w:p>
        <w:p w14:paraId="29DFAE2C" w14:textId="6312C306" w:rsidR="005E3323" w:rsidRDefault="00776768">
          <w:pPr>
            <w:pStyle w:val="T2"/>
            <w:rPr>
              <w:rFonts w:asciiTheme="minorHAnsi" w:eastAsiaTheme="minorEastAsia" w:hAnsiTheme="minorHAnsi" w:cstheme="minorBidi"/>
              <w:noProof/>
              <w:sz w:val="22"/>
              <w:szCs w:val="22"/>
            </w:rPr>
          </w:pPr>
          <w:hyperlink w:anchor="_Toc10579766" w:history="1">
            <w:r w:rsidR="005E3323" w:rsidRPr="00F74747">
              <w:rPr>
                <w:rStyle w:val="Kpr"/>
                <w:noProof/>
              </w:rPr>
              <w:t>2.9</w:t>
            </w:r>
            <w:r w:rsidR="005E3323">
              <w:rPr>
                <w:rFonts w:asciiTheme="minorHAnsi" w:eastAsiaTheme="minorEastAsia" w:hAnsiTheme="minorHAnsi" w:cstheme="minorBidi"/>
                <w:noProof/>
                <w:sz w:val="22"/>
                <w:szCs w:val="22"/>
              </w:rPr>
              <w:tab/>
            </w:r>
            <w:r w:rsidR="005E3323" w:rsidRPr="00F74747">
              <w:rPr>
                <w:rStyle w:val="Kpr"/>
                <w:noProof/>
              </w:rPr>
              <w:t>Other Technologies Used in the Thesis Study</w:t>
            </w:r>
            <w:r w:rsidR="005E3323">
              <w:rPr>
                <w:noProof/>
                <w:webHidden/>
              </w:rPr>
              <w:tab/>
            </w:r>
            <w:r w:rsidR="005E3323">
              <w:rPr>
                <w:noProof/>
                <w:webHidden/>
              </w:rPr>
              <w:fldChar w:fldCharType="begin"/>
            </w:r>
            <w:r w:rsidR="005E3323">
              <w:rPr>
                <w:noProof/>
                <w:webHidden/>
              </w:rPr>
              <w:instrText xml:space="preserve"> PAGEREF _Toc10579766 \h </w:instrText>
            </w:r>
            <w:r w:rsidR="005E3323">
              <w:rPr>
                <w:noProof/>
                <w:webHidden/>
              </w:rPr>
            </w:r>
            <w:r w:rsidR="005E3323">
              <w:rPr>
                <w:noProof/>
                <w:webHidden/>
              </w:rPr>
              <w:fldChar w:fldCharType="separate"/>
            </w:r>
            <w:r w:rsidR="005E3323">
              <w:rPr>
                <w:noProof/>
                <w:webHidden/>
              </w:rPr>
              <w:t>29</w:t>
            </w:r>
            <w:r w:rsidR="005E3323">
              <w:rPr>
                <w:noProof/>
                <w:webHidden/>
              </w:rPr>
              <w:fldChar w:fldCharType="end"/>
            </w:r>
          </w:hyperlink>
        </w:p>
        <w:p w14:paraId="0529A13C" w14:textId="29E0D61C" w:rsidR="005E3323" w:rsidRDefault="00776768">
          <w:pPr>
            <w:pStyle w:val="T1"/>
            <w:rPr>
              <w:rFonts w:asciiTheme="minorHAnsi" w:eastAsiaTheme="minorEastAsia" w:hAnsiTheme="minorHAnsi" w:cstheme="minorBidi"/>
              <w:noProof/>
              <w:sz w:val="22"/>
              <w:szCs w:val="22"/>
            </w:rPr>
          </w:pPr>
          <w:hyperlink w:anchor="_Toc10579767" w:history="1">
            <w:r w:rsidR="005E3323" w:rsidRPr="00F74747">
              <w:rPr>
                <w:rStyle w:val="Kpr"/>
                <w:noProof/>
              </w:rPr>
              <w:t>3</w:t>
            </w:r>
            <w:r w:rsidR="005E3323">
              <w:rPr>
                <w:rFonts w:asciiTheme="minorHAnsi" w:eastAsiaTheme="minorEastAsia" w:hAnsiTheme="minorHAnsi" w:cstheme="minorBidi"/>
                <w:noProof/>
                <w:sz w:val="22"/>
                <w:szCs w:val="22"/>
              </w:rPr>
              <w:tab/>
            </w:r>
            <w:r w:rsidR="005E3323" w:rsidRPr="00F74747">
              <w:rPr>
                <w:rStyle w:val="Kpr"/>
                <w:noProof/>
              </w:rPr>
              <w:t>LITERATURE REVIEW</w:t>
            </w:r>
            <w:r w:rsidR="005E3323">
              <w:rPr>
                <w:noProof/>
                <w:webHidden/>
              </w:rPr>
              <w:tab/>
            </w:r>
            <w:r w:rsidR="005E3323">
              <w:rPr>
                <w:noProof/>
                <w:webHidden/>
              </w:rPr>
              <w:fldChar w:fldCharType="begin"/>
            </w:r>
            <w:r w:rsidR="005E3323">
              <w:rPr>
                <w:noProof/>
                <w:webHidden/>
              </w:rPr>
              <w:instrText xml:space="preserve"> PAGEREF _Toc10579767 \h </w:instrText>
            </w:r>
            <w:r w:rsidR="005E3323">
              <w:rPr>
                <w:noProof/>
                <w:webHidden/>
              </w:rPr>
            </w:r>
            <w:r w:rsidR="005E3323">
              <w:rPr>
                <w:noProof/>
                <w:webHidden/>
              </w:rPr>
              <w:fldChar w:fldCharType="separate"/>
            </w:r>
            <w:r w:rsidR="005E3323">
              <w:rPr>
                <w:noProof/>
                <w:webHidden/>
              </w:rPr>
              <w:t>30</w:t>
            </w:r>
            <w:r w:rsidR="005E3323">
              <w:rPr>
                <w:noProof/>
                <w:webHidden/>
              </w:rPr>
              <w:fldChar w:fldCharType="end"/>
            </w:r>
          </w:hyperlink>
        </w:p>
        <w:p w14:paraId="291B26B5" w14:textId="58C37F5D" w:rsidR="005E3323" w:rsidRDefault="00776768">
          <w:pPr>
            <w:pStyle w:val="T2"/>
            <w:rPr>
              <w:rFonts w:asciiTheme="minorHAnsi" w:eastAsiaTheme="minorEastAsia" w:hAnsiTheme="minorHAnsi" w:cstheme="minorBidi"/>
              <w:noProof/>
              <w:sz w:val="22"/>
              <w:szCs w:val="22"/>
            </w:rPr>
          </w:pPr>
          <w:hyperlink w:anchor="_Toc10579768" w:history="1">
            <w:r w:rsidR="005E3323" w:rsidRPr="00F74747">
              <w:rPr>
                <w:rStyle w:val="Kpr"/>
                <w:noProof/>
              </w:rPr>
              <w:t>3.1</w:t>
            </w:r>
            <w:r w:rsidR="005E3323">
              <w:rPr>
                <w:rFonts w:asciiTheme="minorHAnsi" w:eastAsiaTheme="minorEastAsia" w:hAnsiTheme="minorHAnsi" w:cstheme="minorBidi"/>
                <w:noProof/>
                <w:sz w:val="22"/>
                <w:szCs w:val="22"/>
              </w:rPr>
              <w:tab/>
            </w:r>
            <w:r w:rsidR="005E3323" w:rsidRPr="00F74747">
              <w:rPr>
                <w:rStyle w:val="Kpr"/>
                <w:noProof/>
              </w:rPr>
              <w:t>Researches on Identifying Victims Affected by Cybersecurity Attacks</w:t>
            </w:r>
            <w:r w:rsidR="005E3323">
              <w:rPr>
                <w:noProof/>
                <w:webHidden/>
              </w:rPr>
              <w:tab/>
            </w:r>
            <w:r w:rsidR="005E3323">
              <w:rPr>
                <w:noProof/>
                <w:webHidden/>
              </w:rPr>
              <w:fldChar w:fldCharType="begin"/>
            </w:r>
            <w:r w:rsidR="005E3323">
              <w:rPr>
                <w:noProof/>
                <w:webHidden/>
              </w:rPr>
              <w:instrText xml:space="preserve"> PAGEREF _Toc10579768 \h </w:instrText>
            </w:r>
            <w:r w:rsidR="005E3323">
              <w:rPr>
                <w:noProof/>
                <w:webHidden/>
              </w:rPr>
            </w:r>
            <w:r w:rsidR="005E3323">
              <w:rPr>
                <w:noProof/>
                <w:webHidden/>
              </w:rPr>
              <w:fldChar w:fldCharType="separate"/>
            </w:r>
            <w:r w:rsidR="005E3323">
              <w:rPr>
                <w:noProof/>
                <w:webHidden/>
              </w:rPr>
              <w:t>30</w:t>
            </w:r>
            <w:r w:rsidR="005E3323">
              <w:rPr>
                <w:noProof/>
                <w:webHidden/>
              </w:rPr>
              <w:fldChar w:fldCharType="end"/>
            </w:r>
          </w:hyperlink>
        </w:p>
        <w:p w14:paraId="11A8B22B" w14:textId="3FC71628" w:rsidR="005E3323" w:rsidRDefault="00776768">
          <w:pPr>
            <w:pStyle w:val="T2"/>
            <w:rPr>
              <w:rFonts w:asciiTheme="minorHAnsi" w:eastAsiaTheme="minorEastAsia" w:hAnsiTheme="minorHAnsi" w:cstheme="minorBidi"/>
              <w:noProof/>
              <w:sz w:val="22"/>
              <w:szCs w:val="22"/>
            </w:rPr>
          </w:pPr>
          <w:hyperlink w:anchor="_Toc10579769" w:history="1">
            <w:r w:rsidR="005E3323" w:rsidRPr="00F74747">
              <w:rPr>
                <w:rStyle w:val="Kpr"/>
                <w:noProof/>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r w:rsidR="005E3323">
              <w:rPr>
                <w:noProof/>
                <w:webHidden/>
              </w:rPr>
              <w:tab/>
            </w:r>
            <w:r w:rsidR="005E3323">
              <w:rPr>
                <w:noProof/>
                <w:webHidden/>
              </w:rPr>
              <w:fldChar w:fldCharType="begin"/>
            </w:r>
            <w:r w:rsidR="005E3323">
              <w:rPr>
                <w:noProof/>
                <w:webHidden/>
              </w:rPr>
              <w:instrText xml:space="preserve"> PAGEREF _Toc10579769 \h </w:instrText>
            </w:r>
            <w:r w:rsidR="005E3323">
              <w:rPr>
                <w:noProof/>
                <w:webHidden/>
              </w:rPr>
            </w:r>
            <w:r w:rsidR="005E3323">
              <w:rPr>
                <w:noProof/>
                <w:webHidden/>
              </w:rPr>
              <w:fldChar w:fldCharType="separate"/>
            </w:r>
            <w:r w:rsidR="005E3323">
              <w:rPr>
                <w:noProof/>
                <w:webHidden/>
              </w:rPr>
              <w:t>30</w:t>
            </w:r>
            <w:r w:rsidR="005E3323">
              <w:rPr>
                <w:noProof/>
                <w:webHidden/>
              </w:rPr>
              <w:fldChar w:fldCharType="end"/>
            </w:r>
          </w:hyperlink>
        </w:p>
        <w:p w14:paraId="0FC7C8E2" w14:textId="3F80B025" w:rsidR="005E3323" w:rsidRDefault="00776768">
          <w:pPr>
            <w:pStyle w:val="T2"/>
            <w:rPr>
              <w:rFonts w:asciiTheme="minorHAnsi" w:eastAsiaTheme="minorEastAsia" w:hAnsiTheme="minorHAnsi" w:cstheme="minorBidi"/>
              <w:noProof/>
              <w:sz w:val="22"/>
              <w:szCs w:val="22"/>
            </w:rPr>
          </w:pPr>
          <w:hyperlink w:anchor="_Toc10579770" w:history="1">
            <w:r w:rsidR="005E3323" w:rsidRPr="00F74747">
              <w:rPr>
                <w:rStyle w:val="Kpr"/>
                <w:noProof/>
              </w:rPr>
              <w:t>3.2</w:t>
            </w:r>
            <w:r w:rsidR="005E3323">
              <w:rPr>
                <w:rFonts w:asciiTheme="minorHAnsi" w:eastAsiaTheme="minorEastAsia" w:hAnsiTheme="minorHAnsi" w:cstheme="minorBidi"/>
                <w:noProof/>
                <w:sz w:val="22"/>
                <w:szCs w:val="22"/>
              </w:rPr>
              <w:tab/>
            </w:r>
            <w:r w:rsidR="005E3323" w:rsidRPr="00F74747">
              <w:rPr>
                <w:rStyle w:val="Kpr"/>
                <w:noProof/>
              </w:rPr>
              <w:t>Cybersecurity Event Forecasting</w:t>
            </w:r>
            <w:r w:rsidR="005E3323">
              <w:rPr>
                <w:noProof/>
                <w:webHidden/>
              </w:rPr>
              <w:tab/>
            </w:r>
            <w:r w:rsidR="005E3323">
              <w:rPr>
                <w:noProof/>
                <w:webHidden/>
              </w:rPr>
              <w:fldChar w:fldCharType="begin"/>
            </w:r>
            <w:r w:rsidR="005E3323">
              <w:rPr>
                <w:noProof/>
                <w:webHidden/>
              </w:rPr>
              <w:instrText xml:space="preserve"> PAGEREF _Toc10579770 \h </w:instrText>
            </w:r>
            <w:r w:rsidR="005E3323">
              <w:rPr>
                <w:noProof/>
                <w:webHidden/>
              </w:rPr>
            </w:r>
            <w:r w:rsidR="005E3323">
              <w:rPr>
                <w:noProof/>
                <w:webHidden/>
              </w:rPr>
              <w:fldChar w:fldCharType="separate"/>
            </w:r>
            <w:r w:rsidR="005E3323">
              <w:rPr>
                <w:noProof/>
                <w:webHidden/>
              </w:rPr>
              <w:t>32</w:t>
            </w:r>
            <w:r w:rsidR="005E3323">
              <w:rPr>
                <w:noProof/>
                <w:webHidden/>
              </w:rPr>
              <w:fldChar w:fldCharType="end"/>
            </w:r>
          </w:hyperlink>
        </w:p>
        <w:p w14:paraId="7E722E7C" w14:textId="5C351B92" w:rsidR="005E3323" w:rsidRDefault="00776768">
          <w:pPr>
            <w:pStyle w:val="T2"/>
            <w:rPr>
              <w:rFonts w:asciiTheme="minorHAnsi" w:eastAsiaTheme="minorEastAsia" w:hAnsiTheme="minorHAnsi" w:cstheme="minorBidi"/>
              <w:noProof/>
              <w:sz w:val="22"/>
              <w:szCs w:val="22"/>
            </w:rPr>
          </w:pPr>
          <w:hyperlink w:anchor="_Toc10579771" w:history="1">
            <w:r w:rsidR="005E3323" w:rsidRPr="00F74747">
              <w:rPr>
                <w:rStyle w:val="Kpr"/>
                <w:noProof/>
              </w:rPr>
              <w:t>One of example research in this research filed is “DDoS Event Forecasting Using Twitter Data”. (Wang &amp; Zhang, 2017) It is a publication to estimate the DDoS attacks that have not yet taken place by processing Twitter data.</w:t>
            </w:r>
            <w:r w:rsidR="005E3323">
              <w:rPr>
                <w:noProof/>
                <w:webHidden/>
              </w:rPr>
              <w:tab/>
            </w:r>
            <w:r w:rsidR="005E3323">
              <w:rPr>
                <w:noProof/>
                <w:webHidden/>
              </w:rPr>
              <w:fldChar w:fldCharType="begin"/>
            </w:r>
            <w:r w:rsidR="005E3323">
              <w:rPr>
                <w:noProof/>
                <w:webHidden/>
              </w:rPr>
              <w:instrText xml:space="preserve"> PAGEREF _Toc10579771 \h </w:instrText>
            </w:r>
            <w:r w:rsidR="005E3323">
              <w:rPr>
                <w:noProof/>
                <w:webHidden/>
              </w:rPr>
            </w:r>
            <w:r w:rsidR="005E3323">
              <w:rPr>
                <w:noProof/>
                <w:webHidden/>
              </w:rPr>
              <w:fldChar w:fldCharType="separate"/>
            </w:r>
            <w:r w:rsidR="005E3323">
              <w:rPr>
                <w:noProof/>
                <w:webHidden/>
              </w:rPr>
              <w:t>32</w:t>
            </w:r>
            <w:r w:rsidR="005E3323">
              <w:rPr>
                <w:noProof/>
                <w:webHidden/>
              </w:rPr>
              <w:fldChar w:fldCharType="end"/>
            </w:r>
          </w:hyperlink>
        </w:p>
        <w:p w14:paraId="7D6E4793" w14:textId="51D5730D" w:rsidR="005E3323" w:rsidRDefault="00776768">
          <w:pPr>
            <w:pStyle w:val="T2"/>
            <w:rPr>
              <w:rFonts w:asciiTheme="minorHAnsi" w:eastAsiaTheme="minorEastAsia" w:hAnsiTheme="minorHAnsi" w:cstheme="minorBidi"/>
              <w:noProof/>
              <w:sz w:val="22"/>
              <w:szCs w:val="22"/>
            </w:rPr>
          </w:pPr>
          <w:hyperlink w:anchor="_Toc10579772" w:history="1">
            <w:r w:rsidR="005E3323" w:rsidRPr="00F74747">
              <w:rPr>
                <w:rStyle w:val="Kpr"/>
                <w:noProof/>
              </w:rPr>
              <w:t>3.3</w:t>
            </w:r>
            <w:r w:rsidR="005E3323">
              <w:rPr>
                <w:rFonts w:asciiTheme="minorHAnsi" w:eastAsiaTheme="minorEastAsia" w:hAnsiTheme="minorHAnsi" w:cstheme="minorBidi"/>
                <w:noProof/>
                <w:sz w:val="22"/>
                <w:szCs w:val="22"/>
              </w:rPr>
              <w:tab/>
            </w:r>
            <w:r w:rsidR="005E3323" w:rsidRPr="00F74747">
              <w:rPr>
                <w:rStyle w:val="Kpr"/>
                <w:noProof/>
              </w:rPr>
              <w:t>Drive-by Download Attack Prediction</w:t>
            </w:r>
            <w:r w:rsidR="005E3323">
              <w:rPr>
                <w:noProof/>
                <w:webHidden/>
              </w:rPr>
              <w:tab/>
            </w:r>
            <w:r w:rsidR="005E3323">
              <w:rPr>
                <w:noProof/>
                <w:webHidden/>
              </w:rPr>
              <w:fldChar w:fldCharType="begin"/>
            </w:r>
            <w:r w:rsidR="005E3323">
              <w:rPr>
                <w:noProof/>
                <w:webHidden/>
              </w:rPr>
              <w:instrText xml:space="preserve"> PAGEREF _Toc10579772 \h </w:instrText>
            </w:r>
            <w:r w:rsidR="005E3323">
              <w:rPr>
                <w:noProof/>
                <w:webHidden/>
              </w:rPr>
            </w:r>
            <w:r w:rsidR="005E3323">
              <w:rPr>
                <w:noProof/>
                <w:webHidden/>
              </w:rPr>
              <w:fldChar w:fldCharType="separate"/>
            </w:r>
            <w:r w:rsidR="005E3323">
              <w:rPr>
                <w:noProof/>
                <w:webHidden/>
              </w:rPr>
              <w:t>33</w:t>
            </w:r>
            <w:r w:rsidR="005E3323">
              <w:rPr>
                <w:noProof/>
                <w:webHidden/>
              </w:rPr>
              <w:fldChar w:fldCharType="end"/>
            </w:r>
          </w:hyperlink>
        </w:p>
        <w:p w14:paraId="0ABCCE6A" w14:textId="27950C83" w:rsidR="005E3323" w:rsidRDefault="00776768">
          <w:pPr>
            <w:pStyle w:val="T2"/>
            <w:rPr>
              <w:rFonts w:asciiTheme="minorHAnsi" w:eastAsiaTheme="minorEastAsia" w:hAnsiTheme="minorHAnsi" w:cstheme="minorBidi"/>
              <w:noProof/>
              <w:sz w:val="22"/>
              <w:szCs w:val="22"/>
            </w:rPr>
          </w:pPr>
          <w:hyperlink w:anchor="_Toc10579773" w:history="1">
            <w:r w:rsidR="005E3323" w:rsidRPr="00F74747">
              <w:rPr>
                <w:rStyle w:val="Kpr"/>
                <w:noProof/>
              </w:rPr>
              <w:t>3.4</w:t>
            </w:r>
            <w:r w:rsidR="005E3323">
              <w:rPr>
                <w:rFonts w:asciiTheme="minorHAnsi" w:eastAsiaTheme="minorEastAsia" w:hAnsiTheme="minorHAnsi" w:cstheme="minorBidi"/>
                <w:noProof/>
                <w:sz w:val="22"/>
                <w:szCs w:val="22"/>
              </w:rPr>
              <w:tab/>
            </w:r>
            <w:r w:rsidR="005E3323" w:rsidRPr="00F74747">
              <w:rPr>
                <w:rStyle w:val="Kpr"/>
                <w:noProof/>
              </w:rPr>
              <w:t>Cyberattack Detection using Social Media</w:t>
            </w:r>
            <w:r w:rsidR="005E3323">
              <w:rPr>
                <w:noProof/>
                <w:webHidden/>
              </w:rPr>
              <w:tab/>
            </w:r>
            <w:r w:rsidR="005E3323">
              <w:rPr>
                <w:noProof/>
                <w:webHidden/>
              </w:rPr>
              <w:fldChar w:fldCharType="begin"/>
            </w:r>
            <w:r w:rsidR="005E3323">
              <w:rPr>
                <w:noProof/>
                <w:webHidden/>
              </w:rPr>
              <w:instrText xml:space="preserve"> PAGEREF _Toc10579773 \h </w:instrText>
            </w:r>
            <w:r w:rsidR="005E3323">
              <w:rPr>
                <w:noProof/>
                <w:webHidden/>
              </w:rPr>
            </w:r>
            <w:r w:rsidR="005E3323">
              <w:rPr>
                <w:noProof/>
                <w:webHidden/>
              </w:rPr>
              <w:fldChar w:fldCharType="separate"/>
            </w:r>
            <w:r w:rsidR="005E3323">
              <w:rPr>
                <w:noProof/>
                <w:webHidden/>
              </w:rPr>
              <w:t>33</w:t>
            </w:r>
            <w:r w:rsidR="005E3323">
              <w:rPr>
                <w:noProof/>
                <w:webHidden/>
              </w:rPr>
              <w:fldChar w:fldCharType="end"/>
            </w:r>
          </w:hyperlink>
        </w:p>
        <w:p w14:paraId="08475D4D" w14:textId="77AB1C00" w:rsidR="005E3323" w:rsidRDefault="00776768">
          <w:pPr>
            <w:pStyle w:val="T1"/>
            <w:rPr>
              <w:rFonts w:asciiTheme="minorHAnsi" w:eastAsiaTheme="minorEastAsia" w:hAnsiTheme="minorHAnsi" w:cstheme="minorBidi"/>
              <w:noProof/>
              <w:sz w:val="22"/>
              <w:szCs w:val="22"/>
            </w:rPr>
          </w:pPr>
          <w:hyperlink w:anchor="_Toc10579774" w:history="1">
            <w:r w:rsidR="005E3323" w:rsidRPr="00F74747">
              <w:rPr>
                <w:rStyle w:val="Kpr"/>
                <w:noProof/>
              </w:rPr>
              <w:t>4</w:t>
            </w:r>
            <w:r w:rsidR="005E3323">
              <w:rPr>
                <w:rFonts w:asciiTheme="minorHAnsi" w:eastAsiaTheme="minorEastAsia" w:hAnsiTheme="minorHAnsi" w:cstheme="minorBidi"/>
                <w:noProof/>
                <w:sz w:val="22"/>
                <w:szCs w:val="22"/>
              </w:rPr>
              <w:tab/>
            </w:r>
            <w:r w:rsidR="005E3323" w:rsidRPr="00F74747">
              <w:rPr>
                <w:rStyle w:val="Kpr"/>
                <w:noProof/>
              </w:rPr>
              <w:t>SYSTEM ARCHITECTURE AND DESIGN</w:t>
            </w:r>
            <w:r w:rsidR="005E3323">
              <w:rPr>
                <w:noProof/>
                <w:webHidden/>
              </w:rPr>
              <w:tab/>
            </w:r>
            <w:r w:rsidR="005E3323">
              <w:rPr>
                <w:noProof/>
                <w:webHidden/>
              </w:rPr>
              <w:fldChar w:fldCharType="begin"/>
            </w:r>
            <w:r w:rsidR="005E3323">
              <w:rPr>
                <w:noProof/>
                <w:webHidden/>
              </w:rPr>
              <w:instrText xml:space="preserve"> PAGEREF _Toc10579774 \h </w:instrText>
            </w:r>
            <w:r w:rsidR="005E3323">
              <w:rPr>
                <w:noProof/>
                <w:webHidden/>
              </w:rPr>
            </w:r>
            <w:r w:rsidR="005E3323">
              <w:rPr>
                <w:noProof/>
                <w:webHidden/>
              </w:rPr>
              <w:fldChar w:fldCharType="separate"/>
            </w:r>
            <w:r w:rsidR="005E3323">
              <w:rPr>
                <w:noProof/>
                <w:webHidden/>
              </w:rPr>
              <w:t>36</w:t>
            </w:r>
            <w:r w:rsidR="005E3323">
              <w:rPr>
                <w:noProof/>
                <w:webHidden/>
              </w:rPr>
              <w:fldChar w:fldCharType="end"/>
            </w:r>
          </w:hyperlink>
        </w:p>
        <w:p w14:paraId="34D30D91" w14:textId="773AB375" w:rsidR="005E3323" w:rsidRDefault="00776768">
          <w:pPr>
            <w:pStyle w:val="T2"/>
            <w:rPr>
              <w:rFonts w:asciiTheme="minorHAnsi" w:eastAsiaTheme="minorEastAsia" w:hAnsiTheme="minorHAnsi" w:cstheme="minorBidi"/>
              <w:noProof/>
              <w:sz w:val="22"/>
              <w:szCs w:val="22"/>
            </w:rPr>
          </w:pPr>
          <w:hyperlink w:anchor="_Toc10579775" w:history="1">
            <w:r w:rsidR="005E3323" w:rsidRPr="00F74747">
              <w:rPr>
                <w:rStyle w:val="Kpr"/>
                <w:noProof/>
              </w:rPr>
              <w:t>4.1</w:t>
            </w:r>
            <w:r w:rsidR="005E3323">
              <w:rPr>
                <w:rFonts w:asciiTheme="minorHAnsi" w:eastAsiaTheme="minorEastAsia" w:hAnsiTheme="minorHAnsi" w:cstheme="minorBidi"/>
                <w:noProof/>
                <w:sz w:val="22"/>
                <w:szCs w:val="22"/>
              </w:rPr>
              <w:tab/>
            </w:r>
            <w:r w:rsidR="005E3323" w:rsidRPr="00F74747">
              <w:rPr>
                <w:rStyle w:val="Kpr"/>
                <w:noProof/>
              </w:rPr>
              <w:t>Approach</w:t>
            </w:r>
            <w:r w:rsidR="005E3323">
              <w:rPr>
                <w:noProof/>
                <w:webHidden/>
              </w:rPr>
              <w:tab/>
            </w:r>
            <w:r w:rsidR="005E3323">
              <w:rPr>
                <w:noProof/>
                <w:webHidden/>
              </w:rPr>
              <w:fldChar w:fldCharType="begin"/>
            </w:r>
            <w:r w:rsidR="005E3323">
              <w:rPr>
                <w:noProof/>
                <w:webHidden/>
              </w:rPr>
              <w:instrText xml:space="preserve"> PAGEREF _Toc10579775 \h </w:instrText>
            </w:r>
            <w:r w:rsidR="005E3323">
              <w:rPr>
                <w:noProof/>
                <w:webHidden/>
              </w:rPr>
            </w:r>
            <w:r w:rsidR="005E3323">
              <w:rPr>
                <w:noProof/>
                <w:webHidden/>
              </w:rPr>
              <w:fldChar w:fldCharType="separate"/>
            </w:r>
            <w:r w:rsidR="005E3323">
              <w:rPr>
                <w:noProof/>
                <w:webHidden/>
              </w:rPr>
              <w:t>36</w:t>
            </w:r>
            <w:r w:rsidR="005E3323">
              <w:rPr>
                <w:noProof/>
                <w:webHidden/>
              </w:rPr>
              <w:fldChar w:fldCharType="end"/>
            </w:r>
          </w:hyperlink>
        </w:p>
        <w:p w14:paraId="1FBC4F2A" w14:textId="051B9023" w:rsidR="005E3323" w:rsidRDefault="00776768">
          <w:pPr>
            <w:pStyle w:val="T2"/>
            <w:rPr>
              <w:rFonts w:asciiTheme="minorHAnsi" w:eastAsiaTheme="minorEastAsia" w:hAnsiTheme="minorHAnsi" w:cstheme="minorBidi"/>
              <w:noProof/>
              <w:sz w:val="22"/>
              <w:szCs w:val="22"/>
            </w:rPr>
          </w:pPr>
          <w:hyperlink w:anchor="_Toc10579776" w:history="1">
            <w:r w:rsidR="005E3323" w:rsidRPr="00F74747">
              <w:rPr>
                <w:rStyle w:val="Kpr"/>
                <w:noProof/>
              </w:rPr>
              <w:t>4.2</w:t>
            </w:r>
            <w:r w:rsidR="005E3323">
              <w:rPr>
                <w:rFonts w:asciiTheme="minorHAnsi" w:eastAsiaTheme="minorEastAsia" w:hAnsiTheme="minorHAnsi" w:cstheme="minorBidi"/>
                <w:noProof/>
                <w:sz w:val="22"/>
                <w:szCs w:val="22"/>
              </w:rPr>
              <w:tab/>
            </w:r>
            <w:r w:rsidR="005E3323" w:rsidRPr="00F74747">
              <w:rPr>
                <w:rStyle w:val="Kpr"/>
                <w:noProof/>
              </w:rPr>
              <w:t>Data Collection</w:t>
            </w:r>
            <w:r w:rsidR="005E3323">
              <w:rPr>
                <w:noProof/>
                <w:webHidden/>
              </w:rPr>
              <w:tab/>
            </w:r>
            <w:r w:rsidR="005E3323">
              <w:rPr>
                <w:noProof/>
                <w:webHidden/>
              </w:rPr>
              <w:fldChar w:fldCharType="begin"/>
            </w:r>
            <w:r w:rsidR="005E3323">
              <w:rPr>
                <w:noProof/>
                <w:webHidden/>
              </w:rPr>
              <w:instrText xml:space="preserve"> PAGEREF _Toc10579776 \h </w:instrText>
            </w:r>
            <w:r w:rsidR="005E3323">
              <w:rPr>
                <w:noProof/>
                <w:webHidden/>
              </w:rPr>
            </w:r>
            <w:r w:rsidR="005E3323">
              <w:rPr>
                <w:noProof/>
                <w:webHidden/>
              </w:rPr>
              <w:fldChar w:fldCharType="separate"/>
            </w:r>
            <w:r w:rsidR="005E3323">
              <w:rPr>
                <w:noProof/>
                <w:webHidden/>
              </w:rPr>
              <w:t>40</w:t>
            </w:r>
            <w:r w:rsidR="005E3323">
              <w:rPr>
                <w:noProof/>
                <w:webHidden/>
              </w:rPr>
              <w:fldChar w:fldCharType="end"/>
            </w:r>
          </w:hyperlink>
        </w:p>
        <w:p w14:paraId="1635CFC8" w14:textId="68348543" w:rsidR="005E3323" w:rsidRDefault="00776768">
          <w:pPr>
            <w:pStyle w:val="T2"/>
            <w:rPr>
              <w:rFonts w:asciiTheme="minorHAnsi" w:eastAsiaTheme="minorEastAsia" w:hAnsiTheme="minorHAnsi" w:cstheme="minorBidi"/>
              <w:noProof/>
              <w:sz w:val="22"/>
              <w:szCs w:val="22"/>
            </w:rPr>
          </w:pPr>
          <w:hyperlink w:anchor="_Toc10579777" w:history="1">
            <w:r w:rsidR="005E3323" w:rsidRPr="00F74747">
              <w:rPr>
                <w:rStyle w:val="Kpr"/>
                <w:noProof/>
              </w:rPr>
              <w:t>4.3</w:t>
            </w:r>
            <w:r w:rsidR="005E3323">
              <w:rPr>
                <w:rFonts w:asciiTheme="minorHAnsi" w:eastAsiaTheme="minorEastAsia" w:hAnsiTheme="minorHAnsi" w:cstheme="minorBidi"/>
                <w:noProof/>
                <w:sz w:val="22"/>
                <w:szCs w:val="22"/>
              </w:rPr>
              <w:tab/>
            </w:r>
            <w:r w:rsidR="005E3323" w:rsidRPr="00F74747">
              <w:rPr>
                <w:rStyle w:val="Kpr"/>
                <w:noProof/>
              </w:rPr>
              <w:t>Data Preprocessing</w:t>
            </w:r>
            <w:r w:rsidR="005E3323">
              <w:rPr>
                <w:noProof/>
                <w:webHidden/>
              </w:rPr>
              <w:tab/>
            </w:r>
            <w:r w:rsidR="005E3323">
              <w:rPr>
                <w:noProof/>
                <w:webHidden/>
              </w:rPr>
              <w:fldChar w:fldCharType="begin"/>
            </w:r>
            <w:r w:rsidR="005E3323">
              <w:rPr>
                <w:noProof/>
                <w:webHidden/>
              </w:rPr>
              <w:instrText xml:space="preserve"> PAGEREF _Toc10579777 \h </w:instrText>
            </w:r>
            <w:r w:rsidR="005E3323">
              <w:rPr>
                <w:noProof/>
                <w:webHidden/>
              </w:rPr>
            </w:r>
            <w:r w:rsidR="005E3323">
              <w:rPr>
                <w:noProof/>
                <w:webHidden/>
              </w:rPr>
              <w:fldChar w:fldCharType="separate"/>
            </w:r>
            <w:r w:rsidR="005E3323">
              <w:rPr>
                <w:noProof/>
                <w:webHidden/>
              </w:rPr>
              <w:t>40</w:t>
            </w:r>
            <w:r w:rsidR="005E3323">
              <w:rPr>
                <w:noProof/>
                <w:webHidden/>
              </w:rPr>
              <w:fldChar w:fldCharType="end"/>
            </w:r>
          </w:hyperlink>
        </w:p>
        <w:p w14:paraId="2970F71C" w14:textId="6DE2681E" w:rsidR="005E3323" w:rsidRDefault="00776768">
          <w:pPr>
            <w:pStyle w:val="T2"/>
            <w:rPr>
              <w:rFonts w:asciiTheme="minorHAnsi" w:eastAsiaTheme="minorEastAsia" w:hAnsiTheme="minorHAnsi" w:cstheme="minorBidi"/>
              <w:noProof/>
              <w:sz w:val="22"/>
              <w:szCs w:val="22"/>
            </w:rPr>
          </w:pPr>
          <w:hyperlink w:anchor="_Toc10579778" w:history="1">
            <w:r w:rsidR="005E3323" w:rsidRPr="00F74747">
              <w:rPr>
                <w:rStyle w:val="Kpr"/>
                <w:noProof/>
              </w:rPr>
              <w:t>4.4</w:t>
            </w:r>
            <w:r w:rsidR="005E3323">
              <w:rPr>
                <w:rFonts w:asciiTheme="minorHAnsi" w:eastAsiaTheme="minorEastAsia" w:hAnsiTheme="minorHAnsi" w:cstheme="minorBidi"/>
                <w:noProof/>
                <w:sz w:val="22"/>
                <w:szCs w:val="22"/>
              </w:rPr>
              <w:tab/>
            </w:r>
            <w:r w:rsidR="005E3323" w:rsidRPr="00F74747">
              <w:rPr>
                <w:rStyle w:val="Kpr"/>
                <w:noProof/>
              </w:rPr>
              <w:t>Cybersecurity Related Event Detection</w:t>
            </w:r>
            <w:r w:rsidR="005E3323">
              <w:rPr>
                <w:noProof/>
                <w:webHidden/>
              </w:rPr>
              <w:tab/>
            </w:r>
            <w:r w:rsidR="005E3323">
              <w:rPr>
                <w:noProof/>
                <w:webHidden/>
              </w:rPr>
              <w:fldChar w:fldCharType="begin"/>
            </w:r>
            <w:r w:rsidR="005E3323">
              <w:rPr>
                <w:noProof/>
                <w:webHidden/>
              </w:rPr>
              <w:instrText xml:space="preserve"> PAGEREF _Toc10579778 \h </w:instrText>
            </w:r>
            <w:r w:rsidR="005E3323">
              <w:rPr>
                <w:noProof/>
                <w:webHidden/>
              </w:rPr>
            </w:r>
            <w:r w:rsidR="005E3323">
              <w:rPr>
                <w:noProof/>
                <w:webHidden/>
              </w:rPr>
              <w:fldChar w:fldCharType="separate"/>
            </w:r>
            <w:r w:rsidR="005E3323">
              <w:rPr>
                <w:noProof/>
                <w:webHidden/>
              </w:rPr>
              <w:t>41</w:t>
            </w:r>
            <w:r w:rsidR="005E3323">
              <w:rPr>
                <w:noProof/>
                <w:webHidden/>
              </w:rPr>
              <w:fldChar w:fldCharType="end"/>
            </w:r>
          </w:hyperlink>
        </w:p>
        <w:p w14:paraId="6DC4C3A3" w14:textId="474244C8" w:rsidR="005E3323" w:rsidRDefault="00776768">
          <w:pPr>
            <w:pStyle w:val="T1"/>
            <w:rPr>
              <w:rFonts w:asciiTheme="minorHAnsi" w:eastAsiaTheme="minorEastAsia" w:hAnsiTheme="minorHAnsi" w:cstheme="minorBidi"/>
              <w:noProof/>
              <w:sz w:val="22"/>
              <w:szCs w:val="22"/>
            </w:rPr>
          </w:pPr>
          <w:hyperlink w:anchor="_Toc10579779" w:history="1">
            <w:r w:rsidR="005E3323" w:rsidRPr="00F74747">
              <w:rPr>
                <w:rStyle w:val="Kpr"/>
                <w:noProof/>
              </w:rPr>
              <w:t>5</w:t>
            </w:r>
            <w:r w:rsidR="005E3323">
              <w:rPr>
                <w:rFonts w:asciiTheme="minorHAnsi" w:eastAsiaTheme="minorEastAsia" w:hAnsiTheme="minorHAnsi" w:cstheme="minorBidi"/>
                <w:noProof/>
                <w:sz w:val="22"/>
                <w:szCs w:val="22"/>
              </w:rPr>
              <w:tab/>
            </w:r>
            <w:r w:rsidR="005E3323" w:rsidRPr="00F74747">
              <w:rPr>
                <w:rStyle w:val="Kpr"/>
                <w:noProof/>
              </w:rPr>
              <w:t>IMPLEMENTATION</w:t>
            </w:r>
            <w:r w:rsidR="005E3323">
              <w:rPr>
                <w:noProof/>
                <w:webHidden/>
              </w:rPr>
              <w:tab/>
            </w:r>
            <w:r w:rsidR="005E3323">
              <w:rPr>
                <w:noProof/>
                <w:webHidden/>
              </w:rPr>
              <w:fldChar w:fldCharType="begin"/>
            </w:r>
            <w:r w:rsidR="005E3323">
              <w:rPr>
                <w:noProof/>
                <w:webHidden/>
              </w:rPr>
              <w:instrText xml:space="preserve"> PAGEREF _Toc10579779 \h </w:instrText>
            </w:r>
            <w:r w:rsidR="005E3323">
              <w:rPr>
                <w:noProof/>
                <w:webHidden/>
              </w:rPr>
            </w:r>
            <w:r w:rsidR="005E3323">
              <w:rPr>
                <w:noProof/>
                <w:webHidden/>
              </w:rPr>
              <w:fldChar w:fldCharType="separate"/>
            </w:r>
            <w:r w:rsidR="005E3323">
              <w:rPr>
                <w:noProof/>
                <w:webHidden/>
              </w:rPr>
              <w:t>42</w:t>
            </w:r>
            <w:r w:rsidR="005E3323">
              <w:rPr>
                <w:noProof/>
                <w:webHidden/>
              </w:rPr>
              <w:fldChar w:fldCharType="end"/>
            </w:r>
          </w:hyperlink>
        </w:p>
        <w:p w14:paraId="30923595" w14:textId="68CA5ACB" w:rsidR="005E3323" w:rsidRDefault="00776768">
          <w:pPr>
            <w:pStyle w:val="T2"/>
            <w:rPr>
              <w:rFonts w:asciiTheme="minorHAnsi" w:eastAsiaTheme="minorEastAsia" w:hAnsiTheme="minorHAnsi" w:cstheme="minorBidi"/>
              <w:noProof/>
              <w:sz w:val="22"/>
              <w:szCs w:val="22"/>
            </w:rPr>
          </w:pPr>
          <w:hyperlink w:anchor="_Toc10579780" w:history="1">
            <w:r w:rsidR="005E3323" w:rsidRPr="00F74747">
              <w:rPr>
                <w:rStyle w:val="Kpr"/>
                <w:iCs/>
                <w:noProof/>
              </w:rPr>
              <w:t>5.1</w:t>
            </w:r>
            <w:r w:rsidR="005E3323">
              <w:rPr>
                <w:rFonts w:asciiTheme="minorHAnsi" w:eastAsiaTheme="minorEastAsia" w:hAnsiTheme="minorHAnsi" w:cstheme="minorBidi"/>
                <w:noProof/>
                <w:sz w:val="22"/>
                <w:szCs w:val="22"/>
              </w:rPr>
              <w:tab/>
            </w:r>
            <w:r w:rsidR="005E3323" w:rsidRPr="00F74747">
              <w:rPr>
                <w:rStyle w:val="Kpr"/>
                <w:iCs/>
                <w:noProof/>
              </w:rPr>
              <w:t>Multi Process Architecture</w:t>
            </w:r>
            <w:r w:rsidR="005E3323">
              <w:rPr>
                <w:noProof/>
                <w:webHidden/>
              </w:rPr>
              <w:tab/>
            </w:r>
            <w:r w:rsidR="005E3323">
              <w:rPr>
                <w:noProof/>
                <w:webHidden/>
              </w:rPr>
              <w:fldChar w:fldCharType="begin"/>
            </w:r>
            <w:r w:rsidR="005E3323">
              <w:rPr>
                <w:noProof/>
                <w:webHidden/>
              </w:rPr>
              <w:instrText xml:space="preserve"> PAGEREF _Toc10579780 \h </w:instrText>
            </w:r>
            <w:r w:rsidR="005E3323">
              <w:rPr>
                <w:noProof/>
                <w:webHidden/>
              </w:rPr>
            </w:r>
            <w:r w:rsidR="005E3323">
              <w:rPr>
                <w:noProof/>
                <w:webHidden/>
              </w:rPr>
              <w:fldChar w:fldCharType="separate"/>
            </w:r>
            <w:r w:rsidR="005E3323">
              <w:rPr>
                <w:noProof/>
                <w:webHidden/>
              </w:rPr>
              <w:t>42</w:t>
            </w:r>
            <w:r w:rsidR="005E3323">
              <w:rPr>
                <w:noProof/>
                <w:webHidden/>
              </w:rPr>
              <w:fldChar w:fldCharType="end"/>
            </w:r>
          </w:hyperlink>
        </w:p>
        <w:p w14:paraId="741E6839" w14:textId="13D668F2"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81" w:history="1">
            <w:r w:rsidR="005E3323" w:rsidRPr="00F74747">
              <w:rPr>
                <w:rStyle w:val="Kpr"/>
                <w:noProof/>
                <w14:scene3d>
                  <w14:camera w14:prst="orthographicFront"/>
                  <w14:lightRig w14:rig="threePt" w14:dir="t">
                    <w14:rot w14:lat="0" w14:lon="0" w14:rev="0"/>
                  </w14:lightRig>
                </w14:scene3d>
              </w:rPr>
              <w:t>5.1.1</w:t>
            </w:r>
            <w:r w:rsidR="005E3323">
              <w:rPr>
                <w:rFonts w:asciiTheme="minorHAnsi" w:eastAsiaTheme="minorEastAsia" w:hAnsiTheme="minorHAnsi" w:cstheme="minorBidi"/>
                <w:noProof/>
                <w:sz w:val="22"/>
                <w:szCs w:val="22"/>
              </w:rPr>
              <w:tab/>
            </w:r>
            <w:r w:rsidR="005E3323" w:rsidRPr="00F74747">
              <w:rPr>
                <w:rStyle w:val="Kpr"/>
                <w:iCs/>
                <w:noProof/>
              </w:rPr>
              <w:t>Twitter API Stream to Database Process</w:t>
            </w:r>
            <w:r w:rsidR="005E3323">
              <w:rPr>
                <w:noProof/>
                <w:webHidden/>
              </w:rPr>
              <w:tab/>
            </w:r>
            <w:r w:rsidR="005E3323">
              <w:rPr>
                <w:noProof/>
                <w:webHidden/>
              </w:rPr>
              <w:fldChar w:fldCharType="begin"/>
            </w:r>
            <w:r w:rsidR="005E3323">
              <w:rPr>
                <w:noProof/>
                <w:webHidden/>
              </w:rPr>
              <w:instrText xml:space="preserve"> PAGEREF _Toc10579781 \h </w:instrText>
            </w:r>
            <w:r w:rsidR="005E3323">
              <w:rPr>
                <w:noProof/>
                <w:webHidden/>
              </w:rPr>
            </w:r>
            <w:r w:rsidR="005E3323">
              <w:rPr>
                <w:noProof/>
                <w:webHidden/>
              </w:rPr>
              <w:fldChar w:fldCharType="separate"/>
            </w:r>
            <w:r w:rsidR="005E3323">
              <w:rPr>
                <w:noProof/>
                <w:webHidden/>
              </w:rPr>
              <w:t>42</w:t>
            </w:r>
            <w:r w:rsidR="005E3323">
              <w:rPr>
                <w:noProof/>
                <w:webHidden/>
              </w:rPr>
              <w:fldChar w:fldCharType="end"/>
            </w:r>
          </w:hyperlink>
        </w:p>
        <w:p w14:paraId="4D913D68" w14:textId="22E79601"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82" w:history="1">
            <w:r w:rsidR="005E3323" w:rsidRPr="00F74747">
              <w:rPr>
                <w:rStyle w:val="Kpr"/>
                <w:noProof/>
                <w14:scene3d>
                  <w14:camera w14:prst="orthographicFront"/>
                  <w14:lightRig w14:rig="threePt" w14:dir="t">
                    <w14:rot w14:lat="0" w14:lon="0" w14:rev="0"/>
                  </w14:lightRig>
                </w14:scene3d>
              </w:rPr>
              <w:t>5.1.2</w:t>
            </w:r>
            <w:r w:rsidR="005E3323">
              <w:rPr>
                <w:rFonts w:asciiTheme="minorHAnsi" w:eastAsiaTheme="minorEastAsia" w:hAnsiTheme="minorHAnsi" w:cstheme="minorBidi"/>
                <w:noProof/>
                <w:sz w:val="22"/>
                <w:szCs w:val="22"/>
              </w:rPr>
              <w:tab/>
            </w:r>
            <w:r w:rsidR="005E3323" w:rsidRPr="00F74747">
              <w:rPr>
                <w:rStyle w:val="Kpr"/>
                <w:iCs/>
                <w:noProof/>
              </w:rPr>
              <w:t>Hurriyet API Stream to Database Process</w:t>
            </w:r>
            <w:r w:rsidR="005E3323">
              <w:rPr>
                <w:noProof/>
                <w:webHidden/>
              </w:rPr>
              <w:tab/>
            </w:r>
            <w:r w:rsidR="005E3323">
              <w:rPr>
                <w:noProof/>
                <w:webHidden/>
              </w:rPr>
              <w:fldChar w:fldCharType="begin"/>
            </w:r>
            <w:r w:rsidR="005E3323">
              <w:rPr>
                <w:noProof/>
                <w:webHidden/>
              </w:rPr>
              <w:instrText xml:space="preserve"> PAGEREF _Toc10579782 \h </w:instrText>
            </w:r>
            <w:r w:rsidR="005E3323">
              <w:rPr>
                <w:noProof/>
                <w:webHidden/>
              </w:rPr>
            </w:r>
            <w:r w:rsidR="005E3323">
              <w:rPr>
                <w:noProof/>
                <w:webHidden/>
              </w:rPr>
              <w:fldChar w:fldCharType="separate"/>
            </w:r>
            <w:r w:rsidR="005E3323">
              <w:rPr>
                <w:noProof/>
                <w:webHidden/>
              </w:rPr>
              <w:t>44</w:t>
            </w:r>
            <w:r w:rsidR="005E3323">
              <w:rPr>
                <w:noProof/>
                <w:webHidden/>
              </w:rPr>
              <w:fldChar w:fldCharType="end"/>
            </w:r>
          </w:hyperlink>
        </w:p>
        <w:p w14:paraId="57ED8B6F" w14:textId="0665863B"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83" w:history="1">
            <w:r w:rsidR="005E3323" w:rsidRPr="00F74747">
              <w:rPr>
                <w:rStyle w:val="Kpr"/>
                <w:noProof/>
                <w14:scene3d>
                  <w14:camera w14:prst="orthographicFront"/>
                  <w14:lightRig w14:rig="threePt" w14:dir="t">
                    <w14:rot w14:lat="0" w14:lon="0" w14:rev="0"/>
                  </w14:lightRig>
                </w14:scene3d>
              </w:rPr>
              <w:t>5.1.3</w:t>
            </w:r>
            <w:r w:rsidR="005E3323">
              <w:rPr>
                <w:rFonts w:asciiTheme="minorHAnsi" w:eastAsiaTheme="minorEastAsia" w:hAnsiTheme="minorHAnsi" w:cstheme="minorBidi"/>
                <w:noProof/>
                <w:sz w:val="22"/>
                <w:szCs w:val="22"/>
              </w:rPr>
              <w:tab/>
            </w:r>
            <w:r w:rsidR="005E3323" w:rsidRPr="00F74747">
              <w:rPr>
                <w:rStyle w:val="Kpr"/>
                <w:iCs/>
                <w:noProof/>
              </w:rPr>
              <w:t>ITU NLP API Normalization Process</w:t>
            </w:r>
            <w:r w:rsidR="005E3323">
              <w:rPr>
                <w:noProof/>
                <w:webHidden/>
              </w:rPr>
              <w:tab/>
            </w:r>
            <w:r w:rsidR="005E3323">
              <w:rPr>
                <w:noProof/>
                <w:webHidden/>
              </w:rPr>
              <w:fldChar w:fldCharType="begin"/>
            </w:r>
            <w:r w:rsidR="005E3323">
              <w:rPr>
                <w:noProof/>
                <w:webHidden/>
              </w:rPr>
              <w:instrText xml:space="preserve"> PAGEREF _Toc10579783 \h </w:instrText>
            </w:r>
            <w:r w:rsidR="005E3323">
              <w:rPr>
                <w:noProof/>
                <w:webHidden/>
              </w:rPr>
            </w:r>
            <w:r w:rsidR="005E3323">
              <w:rPr>
                <w:noProof/>
                <w:webHidden/>
              </w:rPr>
              <w:fldChar w:fldCharType="separate"/>
            </w:r>
            <w:r w:rsidR="005E3323">
              <w:rPr>
                <w:noProof/>
                <w:webHidden/>
              </w:rPr>
              <w:t>45</w:t>
            </w:r>
            <w:r w:rsidR="005E3323">
              <w:rPr>
                <w:noProof/>
                <w:webHidden/>
              </w:rPr>
              <w:fldChar w:fldCharType="end"/>
            </w:r>
          </w:hyperlink>
        </w:p>
        <w:p w14:paraId="4F0AF432" w14:textId="38C58BCF"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84" w:history="1">
            <w:r w:rsidR="005E3323" w:rsidRPr="00F74747">
              <w:rPr>
                <w:rStyle w:val="Kpr"/>
                <w:noProof/>
                <w14:scene3d>
                  <w14:camera w14:prst="orthographicFront"/>
                  <w14:lightRig w14:rig="threePt" w14:dir="t">
                    <w14:rot w14:lat="0" w14:lon="0" w14:rev="0"/>
                  </w14:lightRig>
                </w14:scene3d>
              </w:rPr>
              <w:t>5.1.4</w:t>
            </w:r>
            <w:r w:rsidR="005E3323">
              <w:rPr>
                <w:rFonts w:asciiTheme="minorHAnsi" w:eastAsiaTheme="minorEastAsia" w:hAnsiTheme="minorHAnsi" w:cstheme="minorBidi"/>
                <w:noProof/>
                <w:sz w:val="22"/>
                <w:szCs w:val="22"/>
              </w:rPr>
              <w:tab/>
            </w:r>
            <w:r w:rsidR="005E3323" w:rsidRPr="00F74747">
              <w:rPr>
                <w:rStyle w:val="Kpr"/>
                <w:iCs/>
                <w:noProof/>
              </w:rPr>
              <w:t>Security Events Web Portal Process</w:t>
            </w:r>
            <w:r w:rsidR="005E3323">
              <w:rPr>
                <w:noProof/>
                <w:webHidden/>
              </w:rPr>
              <w:tab/>
            </w:r>
            <w:r w:rsidR="005E3323">
              <w:rPr>
                <w:noProof/>
                <w:webHidden/>
              </w:rPr>
              <w:fldChar w:fldCharType="begin"/>
            </w:r>
            <w:r w:rsidR="005E3323">
              <w:rPr>
                <w:noProof/>
                <w:webHidden/>
              </w:rPr>
              <w:instrText xml:space="preserve"> PAGEREF _Toc10579784 \h </w:instrText>
            </w:r>
            <w:r w:rsidR="005E3323">
              <w:rPr>
                <w:noProof/>
                <w:webHidden/>
              </w:rPr>
            </w:r>
            <w:r w:rsidR="005E3323">
              <w:rPr>
                <w:noProof/>
                <w:webHidden/>
              </w:rPr>
              <w:fldChar w:fldCharType="separate"/>
            </w:r>
            <w:r w:rsidR="005E3323">
              <w:rPr>
                <w:noProof/>
                <w:webHidden/>
              </w:rPr>
              <w:t>45</w:t>
            </w:r>
            <w:r w:rsidR="005E3323">
              <w:rPr>
                <w:noProof/>
                <w:webHidden/>
              </w:rPr>
              <w:fldChar w:fldCharType="end"/>
            </w:r>
          </w:hyperlink>
        </w:p>
        <w:p w14:paraId="7246F7F4" w14:textId="17DAD8D2" w:rsidR="005E3323" w:rsidRDefault="00776768">
          <w:pPr>
            <w:pStyle w:val="T2"/>
            <w:rPr>
              <w:rFonts w:asciiTheme="minorHAnsi" w:eastAsiaTheme="minorEastAsia" w:hAnsiTheme="minorHAnsi" w:cstheme="minorBidi"/>
              <w:noProof/>
              <w:sz w:val="22"/>
              <w:szCs w:val="22"/>
            </w:rPr>
          </w:pPr>
          <w:hyperlink w:anchor="_Toc10579785" w:history="1">
            <w:r w:rsidR="005E3323" w:rsidRPr="00F74747">
              <w:rPr>
                <w:rStyle w:val="Kpr"/>
                <w:iCs/>
                <w:noProof/>
              </w:rPr>
              <w:t>5.2</w:t>
            </w:r>
            <w:r w:rsidR="005E3323">
              <w:rPr>
                <w:rFonts w:asciiTheme="minorHAnsi" w:eastAsiaTheme="minorEastAsia" w:hAnsiTheme="minorHAnsi" w:cstheme="minorBidi"/>
                <w:noProof/>
                <w:sz w:val="22"/>
                <w:szCs w:val="22"/>
              </w:rPr>
              <w:tab/>
            </w:r>
            <w:r w:rsidR="005E3323" w:rsidRPr="00F74747">
              <w:rPr>
                <w:rStyle w:val="Kpr"/>
                <w:iCs/>
                <w:noProof/>
              </w:rPr>
              <w:t>Microservice Architecture</w:t>
            </w:r>
            <w:r w:rsidR="005E3323">
              <w:rPr>
                <w:noProof/>
                <w:webHidden/>
              </w:rPr>
              <w:tab/>
            </w:r>
            <w:r w:rsidR="005E3323">
              <w:rPr>
                <w:noProof/>
                <w:webHidden/>
              </w:rPr>
              <w:fldChar w:fldCharType="begin"/>
            </w:r>
            <w:r w:rsidR="005E3323">
              <w:rPr>
                <w:noProof/>
                <w:webHidden/>
              </w:rPr>
              <w:instrText xml:space="preserve"> PAGEREF _Toc10579785 \h </w:instrText>
            </w:r>
            <w:r w:rsidR="005E3323">
              <w:rPr>
                <w:noProof/>
                <w:webHidden/>
              </w:rPr>
            </w:r>
            <w:r w:rsidR="005E3323">
              <w:rPr>
                <w:noProof/>
                <w:webHidden/>
              </w:rPr>
              <w:fldChar w:fldCharType="separate"/>
            </w:r>
            <w:r w:rsidR="005E3323">
              <w:rPr>
                <w:noProof/>
                <w:webHidden/>
              </w:rPr>
              <w:t>45</w:t>
            </w:r>
            <w:r w:rsidR="005E3323">
              <w:rPr>
                <w:noProof/>
                <w:webHidden/>
              </w:rPr>
              <w:fldChar w:fldCharType="end"/>
            </w:r>
          </w:hyperlink>
        </w:p>
        <w:p w14:paraId="27A34B05" w14:textId="1310FE66" w:rsidR="005E3323" w:rsidRDefault="00776768">
          <w:pPr>
            <w:pStyle w:val="T2"/>
            <w:rPr>
              <w:rFonts w:asciiTheme="minorHAnsi" w:eastAsiaTheme="minorEastAsia" w:hAnsiTheme="minorHAnsi" w:cstheme="minorBidi"/>
              <w:noProof/>
              <w:sz w:val="22"/>
              <w:szCs w:val="22"/>
            </w:rPr>
          </w:pPr>
          <w:hyperlink w:anchor="_Toc10579786" w:history="1">
            <w:r w:rsidR="005E3323" w:rsidRPr="00F74747">
              <w:rPr>
                <w:rStyle w:val="Kpr"/>
                <w:noProof/>
              </w:rPr>
              <w:t>5.3</w:t>
            </w:r>
            <w:r w:rsidR="005E3323">
              <w:rPr>
                <w:rFonts w:asciiTheme="minorHAnsi" w:eastAsiaTheme="minorEastAsia" w:hAnsiTheme="minorHAnsi" w:cstheme="minorBidi"/>
                <w:noProof/>
                <w:sz w:val="22"/>
                <w:szCs w:val="22"/>
              </w:rPr>
              <w:tab/>
            </w:r>
            <w:r w:rsidR="005E3323" w:rsidRPr="00F74747">
              <w:rPr>
                <w:rStyle w:val="Kpr"/>
                <w:noProof/>
              </w:rPr>
              <w:t>Database Architecture of the System</w:t>
            </w:r>
            <w:r w:rsidR="005E3323">
              <w:rPr>
                <w:noProof/>
                <w:webHidden/>
              </w:rPr>
              <w:tab/>
            </w:r>
            <w:r w:rsidR="005E3323">
              <w:rPr>
                <w:noProof/>
                <w:webHidden/>
              </w:rPr>
              <w:fldChar w:fldCharType="begin"/>
            </w:r>
            <w:r w:rsidR="005E3323">
              <w:rPr>
                <w:noProof/>
                <w:webHidden/>
              </w:rPr>
              <w:instrText xml:space="preserve"> PAGEREF _Toc10579786 \h </w:instrText>
            </w:r>
            <w:r w:rsidR="005E3323">
              <w:rPr>
                <w:noProof/>
                <w:webHidden/>
              </w:rPr>
            </w:r>
            <w:r w:rsidR="005E3323">
              <w:rPr>
                <w:noProof/>
                <w:webHidden/>
              </w:rPr>
              <w:fldChar w:fldCharType="separate"/>
            </w:r>
            <w:r w:rsidR="005E3323">
              <w:rPr>
                <w:noProof/>
                <w:webHidden/>
              </w:rPr>
              <w:t>46</w:t>
            </w:r>
            <w:r w:rsidR="005E3323">
              <w:rPr>
                <w:noProof/>
                <w:webHidden/>
              </w:rPr>
              <w:fldChar w:fldCharType="end"/>
            </w:r>
          </w:hyperlink>
        </w:p>
        <w:p w14:paraId="3E81D090" w14:textId="7B51E2D0"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87" w:history="1">
            <w:r w:rsidR="005E3323" w:rsidRPr="00F74747">
              <w:rPr>
                <w:rStyle w:val="Kpr"/>
                <w:noProof/>
                <w14:scene3d>
                  <w14:camera w14:prst="orthographicFront"/>
                  <w14:lightRig w14:rig="threePt" w14:dir="t">
                    <w14:rot w14:lat="0" w14:lon="0" w14:rev="0"/>
                  </w14:lightRig>
                </w14:scene3d>
              </w:rPr>
              <w:t>5.3.1</w:t>
            </w:r>
            <w:r w:rsidR="005E3323">
              <w:rPr>
                <w:rFonts w:asciiTheme="minorHAnsi" w:eastAsiaTheme="minorEastAsia" w:hAnsiTheme="minorHAnsi" w:cstheme="minorBidi"/>
                <w:noProof/>
                <w:sz w:val="22"/>
                <w:szCs w:val="22"/>
              </w:rPr>
              <w:tab/>
            </w:r>
            <w:r w:rsidR="005E3323" w:rsidRPr="00F74747">
              <w:rPr>
                <w:rStyle w:val="Kpr"/>
                <w:noProof/>
              </w:rPr>
              <w:t>Source Column of the Database</w:t>
            </w:r>
            <w:r w:rsidR="005E3323">
              <w:rPr>
                <w:noProof/>
                <w:webHidden/>
              </w:rPr>
              <w:tab/>
            </w:r>
            <w:r w:rsidR="005E3323">
              <w:rPr>
                <w:noProof/>
                <w:webHidden/>
              </w:rPr>
              <w:fldChar w:fldCharType="begin"/>
            </w:r>
            <w:r w:rsidR="005E3323">
              <w:rPr>
                <w:noProof/>
                <w:webHidden/>
              </w:rPr>
              <w:instrText xml:space="preserve"> PAGEREF _Toc10579787 \h </w:instrText>
            </w:r>
            <w:r w:rsidR="005E3323">
              <w:rPr>
                <w:noProof/>
                <w:webHidden/>
              </w:rPr>
            </w:r>
            <w:r w:rsidR="005E3323">
              <w:rPr>
                <w:noProof/>
                <w:webHidden/>
              </w:rPr>
              <w:fldChar w:fldCharType="separate"/>
            </w:r>
            <w:r w:rsidR="005E3323">
              <w:rPr>
                <w:noProof/>
                <w:webHidden/>
              </w:rPr>
              <w:t>46</w:t>
            </w:r>
            <w:r w:rsidR="005E3323">
              <w:rPr>
                <w:noProof/>
                <w:webHidden/>
              </w:rPr>
              <w:fldChar w:fldCharType="end"/>
            </w:r>
          </w:hyperlink>
        </w:p>
        <w:p w14:paraId="152B04AC" w14:textId="5872A7C3"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88" w:history="1">
            <w:r w:rsidR="005E3323" w:rsidRPr="00F74747">
              <w:rPr>
                <w:rStyle w:val="Kpr"/>
                <w:noProof/>
                <w14:scene3d>
                  <w14:camera w14:prst="orthographicFront"/>
                  <w14:lightRig w14:rig="threePt" w14:dir="t">
                    <w14:rot w14:lat="0" w14:lon="0" w14:rev="0"/>
                  </w14:lightRig>
                </w14:scene3d>
              </w:rPr>
              <w:t>5.3.2</w:t>
            </w:r>
            <w:r w:rsidR="005E3323">
              <w:rPr>
                <w:rFonts w:asciiTheme="minorHAnsi" w:eastAsiaTheme="minorEastAsia" w:hAnsiTheme="minorHAnsi" w:cstheme="minorBidi"/>
                <w:noProof/>
                <w:sz w:val="22"/>
                <w:szCs w:val="22"/>
              </w:rPr>
              <w:tab/>
            </w:r>
            <w:r w:rsidR="005E3323" w:rsidRPr="00F74747">
              <w:rPr>
                <w:rStyle w:val="Kpr"/>
                <w:noProof/>
              </w:rPr>
              <w:t>Date Column of the Database</w:t>
            </w:r>
            <w:r w:rsidR="005E3323">
              <w:rPr>
                <w:noProof/>
                <w:webHidden/>
              </w:rPr>
              <w:tab/>
            </w:r>
            <w:r w:rsidR="005E3323">
              <w:rPr>
                <w:noProof/>
                <w:webHidden/>
              </w:rPr>
              <w:fldChar w:fldCharType="begin"/>
            </w:r>
            <w:r w:rsidR="005E3323">
              <w:rPr>
                <w:noProof/>
                <w:webHidden/>
              </w:rPr>
              <w:instrText xml:space="preserve"> PAGEREF _Toc10579788 \h </w:instrText>
            </w:r>
            <w:r w:rsidR="005E3323">
              <w:rPr>
                <w:noProof/>
                <w:webHidden/>
              </w:rPr>
            </w:r>
            <w:r w:rsidR="005E3323">
              <w:rPr>
                <w:noProof/>
                <w:webHidden/>
              </w:rPr>
              <w:fldChar w:fldCharType="separate"/>
            </w:r>
            <w:r w:rsidR="005E3323">
              <w:rPr>
                <w:noProof/>
                <w:webHidden/>
              </w:rPr>
              <w:t>46</w:t>
            </w:r>
            <w:r w:rsidR="005E3323">
              <w:rPr>
                <w:noProof/>
                <w:webHidden/>
              </w:rPr>
              <w:fldChar w:fldCharType="end"/>
            </w:r>
          </w:hyperlink>
        </w:p>
        <w:p w14:paraId="2E5F0497" w14:textId="59311496"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89" w:history="1">
            <w:r w:rsidR="005E3323" w:rsidRPr="00F74747">
              <w:rPr>
                <w:rStyle w:val="Kpr"/>
                <w:noProof/>
                <w14:scene3d>
                  <w14:camera w14:prst="orthographicFront"/>
                  <w14:lightRig w14:rig="threePt" w14:dir="t">
                    <w14:rot w14:lat="0" w14:lon="0" w14:rev="0"/>
                  </w14:lightRig>
                </w14:scene3d>
              </w:rPr>
              <w:t>5.3.3</w:t>
            </w:r>
            <w:r w:rsidR="005E3323">
              <w:rPr>
                <w:rFonts w:asciiTheme="minorHAnsi" w:eastAsiaTheme="minorEastAsia" w:hAnsiTheme="minorHAnsi" w:cstheme="minorBidi"/>
                <w:noProof/>
                <w:sz w:val="22"/>
                <w:szCs w:val="22"/>
              </w:rPr>
              <w:tab/>
            </w:r>
            <w:r w:rsidR="005E3323" w:rsidRPr="00F74747">
              <w:rPr>
                <w:rStyle w:val="Kpr"/>
                <w:noProof/>
              </w:rPr>
              <w:t>UserName Column of the Database</w:t>
            </w:r>
            <w:r w:rsidR="005E3323">
              <w:rPr>
                <w:noProof/>
                <w:webHidden/>
              </w:rPr>
              <w:tab/>
            </w:r>
            <w:r w:rsidR="005E3323">
              <w:rPr>
                <w:noProof/>
                <w:webHidden/>
              </w:rPr>
              <w:fldChar w:fldCharType="begin"/>
            </w:r>
            <w:r w:rsidR="005E3323">
              <w:rPr>
                <w:noProof/>
                <w:webHidden/>
              </w:rPr>
              <w:instrText xml:space="preserve"> PAGEREF _Toc10579789 \h </w:instrText>
            </w:r>
            <w:r w:rsidR="005E3323">
              <w:rPr>
                <w:noProof/>
                <w:webHidden/>
              </w:rPr>
            </w:r>
            <w:r w:rsidR="005E3323">
              <w:rPr>
                <w:noProof/>
                <w:webHidden/>
              </w:rPr>
              <w:fldChar w:fldCharType="separate"/>
            </w:r>
            <w:r w:rsidR="005E3323">
              <w:rPr>
                <w:noProof/>
                <w:webHidden/>
              </w:rPr>
              <w:t>46</w:t>
            </w:r>
            <w:r w:rsidR="005E3323">
              <w:rPr>
                <w:noProof/>
                <w:webHidden/>
              </w:rPr>
              <w:fldChar w:fldCharType="end"/>
            </w:r>
          </w:hyperlink>
        </w:p>
        <w:p w14:paraId="0E3FE0FC" w14:textId="3317F0AE"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90" w:history="1">
            <w:r w:rsidR="005E3323" w:rsidRPr="00F74747">
              <w:rPr>
                <w:rStyle w:val="Kpr"/>
                <w:noProof/>
                <w14:scene3d>
                  <w14:camera w14:prst="orthographicFront"/>
                  <w14:lightRig w14:rig="threePt" w14:dir="t">
                    <w14:rot w14:lat="0" w14:lon="0" w14:rev="0"/>
                  </w14:lightRig>
                </w14:scene3d>
              </w:rPr>
              <w:t>5.3.4</w:t>
            </w:r>
            <w:r w:rsidR="005E3323">
              <w:rPr>
                <w:rFonts w:asciiTheme="minorHAnsi" w:eastAsiaTheme="minorEastAsia" w:hAnsiTheme="minorHAnsi" w:cstheme="minorBidi"/>
                <w:noProof/>
                <w:sz w:val="22"/>
                <w:szCs w:val="22"/>
              </w:rPr>
              <w:tab/>
            </w:r>
            <w:r w:rsidR="005E3323" w:rsidRPr="00F74747">
              <w:rPr>
                <w:rStyle w:val="Kpr"/>
                <w:noProof/>
              </w:rPr>
              <w:t>Title Column of the Database</w:t>
            </w:r>
            <w:r w:rsidR="005E3323">
              <w:rPr>
                <w:noProof/>
                <w:webHidden/>
              </w:rPr>
              <w:tab/>
            </w:r>
            <w:r w:rsidR="005E3323">
              <w:rPr>
                <w:noProof/>
                <w:webHidden/>
              </w:rPr>
              <w:fldChar w:fldCharType="begin"/>
            </w:r>
            <w:r w:rsidR="005E3323">
              <w:rPr>
                <w:noProof/>
                <w:webHidden/>
              </w:rPr>
              <w:instrText xml:space="preserve"> PAGEREF _Toc10579790 \h </w:instrText>
            </w:r>
            <w:r w:rsidR="005E3323">
              <w:rPr>
                <w:noProof/>
                <w:webHidden/>
              </w:rPr>
            </w:r>
            <w:r w:rsidR="005E3323">
              <w:rPr>
                <w:noProof/>
                <w:webHidden/>
              </w:rPr>
              <w:fldChar w:fldCharType="separate"/>
            </w:r>
            <w:r w:rsidR="005E3323">
              <w:rPr>
                <w:noProof/>
                <w:webHidden/>
              </w:rPr>
              <w:t>46</w:t>
            </w:r>
            <w:r w:rsidR="005E3323">
              <w:rPr>
                <w:noProof/>
                <w:webHidden/>
              </w:rPr>
              <w:fldChar w:fldCharType="end"/>
            </w:r>
          </w:hyperlink>
        </w:p>
        <w:p w14:paraId="43A6EC01" w14:textId="1E0CEB92"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91" w:history="1">
            <w:r w:rsidR="005E3323" w:rsidRPr="00F74747">
              <w:rPr>
                <w:rStyle w:val="Kpr"/>
                <w:noProof/>
                <w14:scene3d>
                  <w14:camera w14:prst="orthographicFront"/>
                  <w14:lightRig w14:rig="threePt" w14:dir="t">
                    <w14:rot w14:lat="0" w14:lon="0" w14:rev="0"/>
                  </w14:lightRig>
                </w14:scene3d>
              </w:rPr>
              <w:t>5.3.5</w:t>
            </w:r>
            <w:r w:rsidR="005E3323">
              <w:rPr>
                <w:rFonts w:asciiTheme="minorHAnsi" w:eastAsiaTheme="minorEastAsia" w:hAnsiTheme="minorHAnsi" w:cstheme="minorBidi"/>
                <w:noProof/>
                <w:sz w:val="22"/>
                <w:szCs w:val="22"/>
              </w:rPr>
              <w:tab/>
            </w:r>
            <w:r w:rsidR="005E3323" w:rsidRPr="00F74747">
              <w:rPr>
                <w:rStyle w:val="Kpr"/>
                <w:noProof/>
              </w:rPr>
              <w:t>Text Column of the Database</w:t>
            </w:r>
            <w:r w:rsidR="005E3323">
              <w:rPr>
                <w:noProof/>
                <w:webHidden/>
              </w:rPr>
              <w:tab/>
            </w:r>
            <w:r w:rsidR="005E3323">
              <w:rPr>
                <w:noProof/>
                <w:webHidden/>
              </w:rPr>
              <w:fldChar w:fldCharType="begin"/>
            </w:r>
            <w:r w:rsidR="005E3323">
              <w:rPr>
                <w:noProof/>
                <w:webHidden/>
              </w:rPr>
              <w:instrText xml:space="preserve"> PAGEREF _Toc10579791 \h </w:instrText>
            </w:r>
            <w:r w:rsidR="005E3323">
              <w:rPr>
                <w:noProof/>
                <w:webHidden/>
              </w:rPr>
            </w:r>
            <w:r w:rsidR="005E3323">
              <w:rPr>
                <w:noProof/>
                <w:webHidden/>
              </w:rPr>
              <w:fldChar w:fldCharType="separate"/>
            </w:r>
            <w:r w:rsidR="005E3323">
              <w:rPr>
                <w:noProof/>
                <w:webHidden/>
              </w:rPr>
              <w:t>47</w:t>
            </w:r>
            <w:r w:rsidR="005E3323">
              <w:rPr>
                <w:noProof/>
                <w:webHidden/>
              </w:rPr>
              <w:fldChar w:fldCharType="end"/>
            </w:r>
          </w:hyperlink>
        </w:p>
        <w:p w14:paraId="75B8AEA3" w14:textId="63A95E1A"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92" w:history="1">
            <w:r w:rsidR="005E3323" w:rsidRPr="00F74747">
              <w:rPr>
                <w:rStyle w:val="Kpr"/>
                <w:noProof/>
                <w14:scene3d>
                  <w14:camera w14:prst="orthographicFront"/>
                  <w14:lightRig w14:rig="threePt" w14:dir="t">
                    <w14:rot w14:lat="0" w14:lon="0" w14:rev="0"/>
                  </w14:lightRig>
                </w14:scene3d>
              </w:rPr>
              <w:t>5.3.6</w:t>
            </w:r>
            <w:r w:rsidR="005E3323">
              <w:rPr>
                <w:rFonts w:asciiTheme="minorHAnsi" w:eastAsiaTheme="minorEastAsia" w:hAnsiTheme="minorHAnsi" w:cstheme="minorBidi"/>
                <w:noProof/>
                <w:sz w:val="22"/>
                <w:szCs w:val="22"/>
              </w:rPr>
              <w:tab/>
            </w:r>
            <w:r w:rsidR="005E3323" w:rsidRPr="00F74747">
              <w:rPr>
                <w:rStyle w:val="Kpr"/>
                <w:noProof/>
              </w:rPr>
              <w:t>Status Column of the Database</w:t>
            </w:r>
            <w:r w:rsidR="005E3323">
              <w:rPr>
                <w:noProof/>
                <w:webHidden/>
              </w:rPr>
              <w:tab/>
            </w:r>
            <w:r w:rsidR="005E3323">
              <w:rPr>
                <w:noProof/>
                <w:webHidden/>
              </w:rPr>
              <w:fldChar w:fldCharType="begin"/>
            </w:r>
            <w:r w:rsidR="005E3323">
              <w:rPr>
                <w:noProof/>
                <w:webHidden/>
              </w:rPr>
              <w:instrText xml:space="preserve"> PAGEREF _Toc10579792 \h </w:instrText>
            </w:r>
            <w:r w:rsidR="005E3323">
              <w:rPr>
                <w:noProof/>
                <w:webHidden/>
              </w:rPr>
            </w:r>
            <w:r w:rsidR="005E3323">
              <w:rPr>
                <w:noProof/>
                <w:webHidden/>
              </w:rPr>
              <w:fldChar w:fldCharType="separate"/>
            </w:r>
            <w:r w:rsidR="005E3323">
              <w:rPr>
                <w:noProof/>
                <w:webHidden/>
              </w:rPr>
              <w:t>47</w:t>
            </w:r>
            <w:r w:rsidR="005E3323">
              <w:rPr>
                <w:noProof/>
                <w:webHidden/>
              </w:rPr>
              <w:fldChar w:fldCharType="end"/>
            </w:r>
          </w:hyperlink>
        </w:p>
        <w:p w14:paraId="49109FF8" w14:textId="30F366BA" w:rsidR="005E3323" w:rsidRDefault="00776768">
          <w:pPr>
            <w:pStyle w:val="T2"/>
            <w:rPr>
              <w:rFonts w:asciiTheme="minorHAnsi" w:eastAsiaTheme="minorEastAsia" w:hAnsiTheme="minorHAnsi" w:cstheme="minorBidi"/>
              <w:noProof/>
              <w:sz w:val="22"/>
              <w:szCs w:val="22"/>
            </w:rPr>
          </w:pPr>
          <w:hyperlink w:anchor="_Toc10579793" w:history="1">
            <w:r w:rsidR="005E3323" w:rsidRPr="00F74747">
              <w:rPr>
                <w:rStyle w:val="Kpr"/>
                <w:iCs/>
                <w:noProof/>
              </w:rPr>
              <w:t>5.4</w:t>
            </w:r>
            <w:r w:rsidR="005E3323">
              <w:rPr>
                <w:rFonts w:asciiTheme="minorHAnsi" w:eastAsiaTheme="minorEastAsia" w:hAnsiTheme="minorHAnsi" w:cstheme="minorBidi"/>
                <w:noProof/>
                <w:sz w:val="22"/>
                <w:szCs w:val="22"/>
              </w:rPr>
              <w:tab/>
            </w:r>
            <w:r w:rsidR="005E3323" w:rsidRPr="00F74747">
              <w:rPr>
                <w:rStyle w:val="Kpr"/>
                <w:iCs/>
                <w:noProof/>
              </w:rPr>
              <w:t>User Interface of the System</w:t>
            </w:r>
            <w:r w:rsidR="005E3323">
              <w:rPr>
                <w:noProof/>
                <w:webHidden/>
              </w:rPr>
              <w:tab/>
            </w:r>
            <w:r w:rsidR="005E3323">
              <w:rPr>
                <w:noProof/>
                <w:webHidden/>
              </w:rPr>
              <w:fldChar w:fldCharType="begin"/>
            </w:r>
            <w:r w:rsidR="005E3323">
              <w:rPr>
                <w:noProof/>
                <w:webHidden/>
              </w:rPr>
              <w:instrText xml:space="preserve"> PAGEREF _Toc10579793 \h </w:instrText>
            </w:r>
            <w:r w:rsidR="005E3323">
              <w:rPr>
                <w:noProof/>
                <w:webHidden/>
              </w:rPr>
            </w:r>
            <w:r w:rsidR="005E3323">
              <w:rPr>
                <w:noProof/>
                <w:webHidden/>
              </w:rPr>
              <w:fldChar w:fldCharType="separate"/>
            </w:r>
            <w:r w:rsidR="005E3323">
              <w:rPr>
                <w:noProof/>
                <w:webHidden/>
              </w:rPr>
              <w:t>47</w:t>
            </w:r>
            <w:r w:rsidR="005E3323">
              <w:rPr>
                <w:noProof/>
                <w:webHidden/>
              </w:rPr>
              <w:fldChar w:fldCharType="end"/>
            </w:r>
          </w:hyperlink>
        </w:p>
        <w:p w14:paraId="1DD5D792" w14:textId="3507CC56" w:rsidR="005E3323" w:rsidRDefault="00776768">
          <w:pPr>
            <w:pStyle w:val="T2"/>
            <w:rPr>
              <w:rFonts w:asciiTheme="minorHAnsi" w:eastAsiaTheme="minorEastAsia" w:hAnsiTheme="minorHAnsi" w:cstheme="minorBidi"/>
              <w:noProof/>
              <w:sz w:val="22"/>
              <w:szCs w:val="22"/>
            </w:rPr>
          </w:pPr>
          <w:hyperlink w:anchor="_Toc10579794" w:history="1">
            <w:r w:rsidR="005E3323" w:rsidRPr="00F74747">
              <w:rPr>
                <w:rStyle w:val="Kpr"/>
                <w:noProof/>
              </w:rPr>
              <w:t>5.5</w:t>
            </w:r>
            <w:r w:rsidR="005E3323">
              <w:rPr>
                <w:rFonts w:asciiTheme="minorHAnsi" w:eastAsiaTheme="minorEastAsia" w:hAnsiTheme="minorHAnsi" w:cstheme="minorBidi"/>
                <w:noProof/>
                <w:sz w:val="22"/>
                <w:szCs w:val="22"/>
              </w:rPr>
              <w:tab/>
            </w:r>
            <w:r w:rsidR="005E3323" w:rsidRPr="00F74747">
              <w:rPr>
                <w:rStyle w:val="Kpr"/>
                <w:noProof/>
              </w:rPr>
              <w:t>Implementation Details of the Code Files</w:t>
            </w:r>
            <w:r w:rsidR="005E3323">
              <w:rPr>
                <w:noProof/>
                <w:webHidden/>
              </w:rPr>
              <w:tab/>
            </w:r>
            <w:r w:rsidR="005E3323">
              <w:rPr>
                <w:noProof/>
                <w:webHidden/>
              </w:rPr>
              <w:fldChar w:fldCharType="begin"/>
            </w:r>
            <w:r w:rsidR="005E3323">
              <w:rPr>
                <w:noProof/>
                <w:webHidden/>
              </w:rPr>
              <w:instrText xml:space="preserve"> PAGEREF _Toc10579794 \h </w:instrText>
            </w:r>
            <w:r w:rsidR="005E3323">
              <w:rPr>
                <w:noProof/>
                <w:webHidden/>
              </w:rPr>
            </w:r>
            <w:r w:rsidR="005E3323">
              <w:rPr>
                <w:noProof/>
                <w:webHidden/>
              </w:rPr>
              <w:fldChar w:fldCharType="separate"/>
            </w:r>
            <w:r w:rsidR="005E3323">
              <w:rPr>
                <w:noProof/>
                <w:webHidden/>
              </w:rPr>
              <w:t>48</w:t>
            </w:r>
            <w:r w:rsidR="005E3323">
              <w:rPr>
                <w:noProof/>
                <w:webHidden/>
              </w:rPr>
              <w:fldChar w:fldCharType="end"/>
            </w:r>
          </w:hyperlink>
        </w:p>
        <w:p w14:paraId="2FBBB3C9" w14:textId="1B0DFF96"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95" w:history="1">
            <w:r w:rsidR="005E3323" w:rsidRPr="00F74747">
              <w:rPr>
                <w:rStyle w:val="Kpr"/>
                <w:noProof/>
                <w14:scene3d>
                  <w14:camera w14:prst="orthographicFront"/>
                  <w14:lightRig w14:rig="threePt" w14:dir="t">
                    <w14:rot w14:lat="0" w14:lon="0" w14:rev="0"/>
                  </w14:lightRig>
                </w14:scene3d>
              </w:rPr>
              <w:t>5.5.1</w:t>
            </w:r>
            <w:r w:rsidR="005E3323">
              <w:rPr>
                <w:rFonts w:asciiTheme="minorHAnsi" w:eastAsiaTheme="minorEastAsia" w:hAnsiTheme="minorHAnsi" w:cstheme="minorBidi"/>
                <w:noProof/>
                <w:sz w:val="22"/>
                <w:szCs w:val="22"/>
              </w:rPr>
              <w:tab/>
            </w:r>
            <w:r w:rsidR="005E3323" w:rsidRPr="00F74747">
              <w:rPr>
                <w:rStyle w:val="Kpr"/>
                <w:rFonts w:ascii="Courier New" w:hAnsi="Courier New" w:cs="Courier New"/>
                <w:noProof/>
              </w:rPr>
              <w:t>manager.py</w:t>
            </w:r>
            <w:r w:rsidR="005E3323" w:rsidRPr="00F74747">
              <w:rPr>
                <w:rStyle w:val="Kpr"/>
                <w:noProof/>
              </w:rPr>
              <w:t xml:space="preserve"> File</w:t>
            </w:r>
            <w:r w:rsidR="005E3323">
              <w:rPr>
                <w:noProof/>
                <w:webHidden/>
              </w:rPr>
              <w:tab/>
            </w:r>
            <w:r w:rsidR="005E3323">
              <w:rPr>
                <w:noProof/>
                <w:webHidden/>
              </w:rPr>
              <w:fldChar w:fldCharType="begin"/>
            </w:r>
            <w:r w:rsidR="005E3323">
              <w:rPr>
                <w:noProof/>
                <w:webHidden/>
              </w:rPr>
              <w:instrText xml:space="preserve"> PAGEREF _Toc10579795 \h </w:instrText>
            </w:r>
            <w:r w:rsidR="005E3323">
              <w:rPr>
                <w:noProof/>
                <w:webHidden/>
              </w:rPr>
            </w:r>
            <w:r w:rsidR="005E3323">
              <w:rPr>
                <w:noProof/>
                <w:webHidden/>
              </w:rPr>
              <w:fldChar w:fldCharType="separate"/>
            </w:r>
            <w:r w:rsidR="005E3323">
              <w:rPr>
                <w:noProof/>
                <w:webHidden/>
              </w:rPr>
              <w:t>48</w:t>
            </w:r>
            <w:r w:rsidR="005E3323">
              <w:rPr>
                <w:noProof/>
                <w:webHidden/>
              </w:rPr>
              <w:fldChar w:fldCharType="end"/>
            </w:r>
          </w:hyperlink>
        </w:p>
        <w:p w14:paraId="4EED0541" w14:textId="1C7C693C"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96" w:history="1">
            <w:r w:rsidR="005E3323" w:rsidRPr="00F74747">
              <w:rPr>
                <w:rStyle w:val="Kpr"/>
                <w:noProof/>
                <w14:scene3d>
                  <w14:camera w14:prst="orthographicFront"/>
                  <w14:lightRig w14:rig="threePt" w14:dir="t">
                    <w14:rot w14:lat="0" w14:lon="0" w14:rev="0"/>
                  </w14:lightRig>
                </w14:scene3d>
              </w:rPr>
              <w:t>5.5.2</w:t>
            </w:r>
            <w:r w:rsidR="005E3323">
              <w:rPr>
                <w:rFonts w:asciiTheme="minorHAnsi" w:eastAsiaTheme="minorEastAsia" w:hAnsiTheme="minorHAnsi" w:cstheme="minorBidi"/>
                <w:noProof/>
                <w:sz w:val="22"/>
                <w:szCs w:val="22"/>
              </w:rPr>
              <w:tab/>
            </w:r>
            <w:r w:rsidR="005E3323" w:rsidRPr="00F74747">
              <w:rPr>
                <w:rStyle w:val="Kpr"/>
                <w:noProof/>
              </w:rPr>
              <w:t>config.py File</w:t>
            </w:r>
            <w:r w:rsidR="005E3323">
              <w:rPr>
                <w:noProof/>
                <w:webHidden/>
              </w:rPr>
              <w:tab/>
            </w:r>
            <w:r w:rsidR="005E3323">
              <w:rPr>
                <w:noProof/>
                <w:webHidden/>
              </w:rPr>
              <w:fldChar w:fldCharType="begin"/>
            </w:r>
            <w:r w:rsidR="005E3323">
              <w:rPr>
                <w:noProof/>
                <w:webHidden/>
              </w:rPr>
              <w:instrText xml:space="preserve"> PAGEREF _Toc10579796 \h </w:instrText>
            </w:r>
            <w:r w:rsidR="005E3323">
              <w:rPr>
                <w:noProof/>
                <w:webHidden/>
              </w:rPr>
            </w:r>
            <w:r w:rsidR="005E3323">
              <w:rPr>
                <w:noProof/>
                <w:webHidden/>
              </w:rPr>
              <w:fldChar w:fldCharType="separate"/>
            </w:r>
            <w:r w:rsidR="005E3323">
              <w:rPr>
                <w:noProof/>
                <w:webHidden/>
              </w:rPr>
              <w:t>48</w:t>
            </w:r>
            <w:r w:rsidR="005E3323">
              <w:rPr>
                <w:noProof/>
                <w:webHidden/>
              </w:rPr>
              <w:fldChar w:fldCharType="end"/>
            </w:r>
          </w:hyperlink>
        </w:p>
        <w:p w14:paraId="75EF6347" w14:textId="5C368926"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97" w:history="1">
            <w:r w:rsidR="005E3323" w:rsidRPr="00F74747">
              <w:rPr>
                <w:rStyle w:val="Kpr"/>
                <w:noProof/>
                <w14:scene3d>
                  <w14:camera w14:prst="orthographicFront"/>
                  <w14:lightRig w14:rig="threePt" w14:dir="t">
                    <w14:rot w14:lat="0" w14:lon="0" w14:rev="0"/>
                  </w14:lightRig>
                </w14:scene3d>
              </w:rPr>
              <w:t>5.5.3</w:t>
            </w:r>
            <w:r w:rsidR="005E3323">
              <w:rPr>
                <w:rFonts w:asciiTheme="minorHAnsi" w:eastAsiaTheme="minorEastAsia" w:hAnsiTheme="minorHAnsi" w:cstheme="minorBidi"/>
                <w:noProof/>
                <w:sz w:val="22"/>
                <w:szCs w:val="22"/>
              </w:rPr>
              <w:tab/>
            </w:r>
            <w:r w:rsidR="005E3323" w:rsidRPr="00F74747">
              <w:rPr>
                <w:rStyle w:val="Kpr"/>
                <w:noProof/>
              </w:rPr>
              <w:t>hurriyetApiToDb.py File</w:t>
            </w:r>
            <w:r w:rsidR="005E3323">
              <w:rPr>
                <w:noProof/>
                <w:webHidden/>
              </w:rPr>
              <w:tab/>
            </w:r>
            <w:r w:rsidR="005E3323">
              <w:rPr>
                <w:noProof/>
                <w:webHidden/>
              </w:rPr>
              <w:fldChar w:fldCharType="begin"/>
            </w:r>
            <w:r w:rsidR="005E3323">
              <w:rPr>
                <w:noProof/>
                <w:webHidden/>
              </w:rPr>
              <w:instrText xml:space="preserve"> PAGEREF _Toc10579797 \h </w:instrText>
            </w:r>
            <w:r w:rsidR="005E3323">
              <w:rPr>
                <w:noProof/>
                <w:webHidden/>
              </w:rPr>
            </w:r>
            <w:r w:rsidR="005E3323">
              <w:rPr>
                <w:noProof/>
                <w:webHidden/>
              </w:rPr>
              <w:fldChar w:fldCharType="separate"/>
            </w:r>
            <w:r w:rsidR="005E3323">
              <w:rPr>
                <w:noProof/>
                <w:webHidden/>
              </w:rPr>
              <w:t>49</w:t>
            </w:r>
            <w:r w:rsidR="005E3323">
              <w:rPr>
                <w:noProof/>
                <w:webHidden/>
              </w:rPr>
              <w:fldChar w:fldCharType="end"/>
            </w:r>
          </w:hyperlink>
        </w:p>
        <w:p w14:paraId="7BC0A4BC" w14:textId="12C5BFC7"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98" w:history="1">
            <w:r w:rsidR="005E3323" w:rsidRPr="00F74747">
              <w:rPr>
                <w:rStyle w:val="Kpr"/>
                <w:noProof/>
                <w14:scene3d>
                  <w14:camera w14:prst="orthographicFront"/>
                  <w14:lightRig w14:rig="threePt" w14:dir="t">
                    <w14:rot w14:lat="0" w14:lon="0" w14:rev="0"/>
                  </w14:lightRig>
                </w14:scene3d>
              </w:rPr>
              <w:t>5.5.4</w:t>
            </w:r>
            <w:r w:rsidR="005E3323">
              <w:rPr>
                <w:rFonts w:asciiTheme="minorHAnsi" w:eastAsiaTheme="minorEastAsia" w:hAnsiTheme="minorHAnsi" w:cstheme="minorBidi"/>
                <w:noProof/>
                <w:sz w:val="22"/>
                <w:szCs w:val="22"/>
              </w:rPr>
              <w:tab/>
            </w:r>
            <w:r w:rsidR="005E3323" w:rsidRPr="00F74747">
              <w:rPr>
                <w:rStyle w:val="Kpr"/>
                <w:noProof/>
              </w:rPr>
              <w:t>ituNlpPipeline.py File</w:t>
            </w:r>
            <w:r w:rsidR="005E3323">
              <w:rPr>
                <w:noProof/>
                <w:webHidden/>
              </w:rPr>
              <w:tab/>
            </w:r>
            <w:r w:rsidR="005E3323">
              <w:rPr>
                <w:noProof/>
                <w:webHidden/>
              </w:rPr>
              <w:fldChar w:fldCharType="begin"/>
            </w:r>
            <w:r w:rsidR="005E3323">
              <w:rPr>
                <w:noProof/>
                <w:webHidden/>
              </w:rPr>
              <w:instrText xml:space="preserve"> PAGEREF _Toc10579798 \h </w:instrText>
            </w:r>
            <w:r w:rsidR="005E3323">
              <w:rPr>
                <w:noProof/>
                <w:webHidden/>
              </w:rPr>
            </w:r>
            <w:r w:rsidR="005E3323">
              <w:rPr>
                <w:noProof/>
                <w:webHidden/>
              </w:rPr>
              <w:fldChar w:fldCharType="separate"/>
            </w:r>
            <w:r w:rsidR="005E3323">
              <w:rPr>
                <w:noProof/>
                <w:webHidden/>
              </w:rPr>
              <w:t>50</w:t>
            </w:r>
            <w:r w:rsidR="005E3323">
              <w:rPr>
                <w:noProof/>
                <w:webHidden/>
              </w:rPr>
              <w:fldChar w:fldCharType="end"/>
            </w:r>
          </w:hyperlink>
        </w:p>
        <w:p w14:paraId="287CA993" w14:textId="45902D1A"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799" w:history="1">
            <w:r w:rsidR="005E3323" w:rsidRPr="00F74747">
              <w:rPr>
                <w:rStyle w:val="Kpr"/>
                <w:noProof/>
                <w14:scene3d>
                  <w14:camera w14:prst="orthographicFront"/>
                  <w14:lightRig w14:rig="threePt" w14:dir="t">
                    <w14:rot w14:lat="0" w14:lon="0" w14:rev="0"/>
                  </w14:lightRig>
                </w14:scene3d>
              </w:rPr>
              <w:t>5.5.5</w:t>
            </w:r>
            <w:r w:rsidR="005E3323">
              <w:rPr>
                <w:rFonts w:asciiTheme="minorHAnsi" w:eastAsiaTheme="minorEastAsia" w:hAnsiTheme="minorHAnsi" w:cstheme="minorBidi"/>
                <w:noProof/>
                <w:sz w:val="22"/>
                <w:szCs w:val="22"/>
              </w:rPr>
              <w:tab/>
            </w:r>
            <w:r w:rsidR="005E3323" w:rsidRPr="00F74747">
              <w:rPr>
                <w:rStyle w:val="Kpr"/>
                <w:noProof/>
              </w:rPr>
              <w:t>securityEventsWebPortal.py File</w:t>
            </w:r>
            <w:r w:rsidR="005E3323">
              <w:rPr>
                <w:noProof/>
                <w:webHidden/>
              </w:rPr>
              <w:tab/>
            </w:r>
            <w:r w:rsidR="005E3323">
              <w:rPr>
                <w:noProof/>
                <w:webHidden/>
              </w:rPr>
              <w:fldChar w:fldCharType="begin"/>
            </w:r>
            <w:r w:rsidR="005E3323">
              <w:rPr>
                <w:noProof/>
                <w:webHidden/>
              </w:rPr>
              <w:instrText xml:space="preserve"> PAGEREF _Toc10579799 \h </w:instrText>
            </w:r>
            <w:r w:rsidR="005E3323">
              <w:rPr>
                <w:noProof/>
                <w:webHidden/>
              </w:rPr>
            </w:r>
            <w:r w:rsidR="005E3323">
              <w:rPr>
                <w:noProof/>
                <w:webHidden/>
              </w:rPr>
              <w:fldChar w:fldCharType="separate"/>
            </w:r>
            <w:r w:rsidR="005E3323">
              <w:rPr>
                <w:noProof/>
                <w:webHidden/>
              </w:rPr>
              <w:t>50</w:t>
            </w:r>
            <w:r w:rsidR="005E3323">
              <w:rPr>
                <w:noProof/>
                <w:webHidden/>
              </w:rPr>
              <w:fldChar w:fldCharType="end"/>
            </w:r>
          </w:hyperlink>
        </w:p>
        <w:p w14:paraId="518227D2" w14:textId="79A1BD60"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800" w:history="1">
            <w:r w:rsidR="005E3323" w:rsidRPr="00F74747">
              <w:rPr>
                <w:rStyle w:val="Kpr"/>
                <w:noProof/>
                <w14:scene3d>
                  <w14:camera w14:prst="orthographicFront"/>
                  <w14:lightRig w14:rig="threePt" w14:dir="t">
                    <w14:rot w14:lat="0" w14:lon="0" w14:rev="0"/>
                  </w14:lightRig>
                </w14:scene3d>
              </w:rPr>
              <w:t>5.5.6</w:t>
            </w:r>
            <w:r w:rsidR="005E3323">
              <w:rPr>
                <w:rFonts w:asciiTheme="minorHAnsi" w:eastAsiaTheme="minorEastAsia" w:hAnsiTheme="minorHAnsi" w:cstheme="minorBidi"/>
                <w:noProof/>
                <w:sz w:val="22"/>
                <w:szCs w:val="22"/>
              </w:rPr>
              <w:tab/>
            </w:r>
            <w:r w:rsidR="005E3323" w:rsidRPr="00F74747">
              <w:rPr>
                <w:rStyle w:val="Kpr"/>
                <w:noProof/>
              </w:rPr>
              <w:t>sqliteOperations.py File</w:t>
            </w:r>
            <w:r w:rsidR="005E3323">
              <w:rPr>
                <w:noProof/>
                <w:webHidden/>
              </w:rPr>
              <w:tab/>
            </w:r>
            <w:r w:rsidR="005E3323">
              <w:rPr>
                <w:noProof/>
                <w:webHidden/>
              </w:rPr>
              <w:fldChar w:fldCharType="begin"/>
            </w:r>
            <w:r w:rsidR="005E3323">
              <w:rPr>
                <w:noProof/>
                <w:webHidden/>
              </w:rPr>
              <w:instrText xml:space="preserve"> PAGEREF _Toc10579800 \h </w:instrText>
            </w:r>
            <w:r w:rsidR="005E3323">
              <w:rPr>
                <w:noProof/>
                <w:webHidden/>
              </w:rPr>
            </w:r>
            <w:r w:rsidR="005E3323">
              <w:rPr>
                <w:noProof/>
                <w:webHidden/>
              </w:rPr>
              <w:fldChar w:fldCharType="separate"/>
            </w:r>
            <w:r w:rsidR="005E3323">
              <w:rPr>
                <w:noProof/>
                <w:webHidden/>
              </w:rPr>
              <w:t>51</w:t>
            </w:r>
            <w:r w:rsidR="005E3323">
              <w:rPr>
                <w:noProof/>
                <w:webHidden/>
              </w:rPr>
              <w:fldChar w:fldCharType="end"/>
            </w:r>
          </w:hyperlink>
        </w:p>
        <w:p w14:paraId="093E7EB5" w14:textId="4905F685"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801" w:history="1">
            <w:r w:rsidR="005E3323" w:rsidRPr="00F74747">
              <w:rPr>
                <w:rStyle w:val="Kpr"/>
                <w:noProof/>
                <w14:scene3d>
                  <w14:camera w14:prst="orthographicFront"/>
                  <w14:lightRig w14:rig="threePt" w14:dir="t">
                    <w14:rot w14:lat="0" w14:lon="0" w14:rev="0"/>
                  </w14:lightRig>
                </w14:scene3d>
              </w:rPr>
              <w:t>5.5.7</w:t>
            </w:r>
            <w:r w:rsidR="005E3323">
              <w:rPr>
                <w:rFonts w:asciiTheme="minorHAnsi" w:eastAsiaTheme="minorEastAsia" w:hAnsiTheme="minorHAnsi" w:cstheme="minorBidi"/>
                <w:noProof/>
                <w:sz w:val="22"/>
                <w:szCs w:val="22"/>
              </w:rPr>
              <w:tab/>
            </w:r>
            <w:r w:rsidR="005E3323" w:rsidRPr="00F74747">
              <w:rPr>
                <w:rStyle w:val="Kpr"/>
                <w:noProof/>
              </w:rPr>
              <w:t>twitterStreamToDb.py File</w:t>
            </w:r>
            <w:r w:rsidR="005E3323">
              <w:rPr>
                <w:noProof/>
                <w:webHidden/>
              </w:rPr>
              <w:tab/>
            </w:r>
            <w:r w:rsidR="005E3323">
              <w:rPr>
                <w:noProof/>
                <w:webHidden/>
              </w:rPr>
              <w:fldChar w:fldCharType="begin"/>
            </w:r>
            <w:r w:rsidR="005E3323">
              <w:rPr>
                <w:noProof/>
                <w:webHidden/>
              </w:rPr>
              <w:instrText xml:space="preserve"> PAGEREF _Toc10579801 \h </w:instrText>
            </w:r>
            <w:r w:rsidR="005E3323">
              <w:rPr>
                <w:noProof/>
                <w:webHidden/>
              </w:rPr>
            </w:r>
            <w:r w:rsidR="005E3323">
              <w:rPr>
                <w:noProof/>
                <w:webHidden/>
              </w:rPr>
              <w:fldChar w:fldCharType="separate"/>
            </w:r>
            <w:r w:rsidR="005E3323">
              <w:rPr>
                <w:noProof/>
                <w:webHidden/>
              </w:rPr>
              <w:t>51</w:t>
            </w:r>
            <w:r w:rsidR="005E3323">
              <w:rPr>
                <w:noProof/>
                <w:webHidden/>
              </w:rPr>
              <w:fldChar w:fldCharType="end"/>
            </w:r>
          </w:hyperlink>
        </w:p>
        <w:p w14:paraId="3D8F89F2" w14:textId="76FD48CC"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802" w:history="1">
            <w:r w:rsidR="005E3323" w:rsidRPr="00F74747">
              <w:rPr>
                <w:rStyle w:val="Kpr"/>
                <w:noProof/>
                <w14:scene3d>
                  <w14:camera w14:prst="orthographicFront"/>
                  <w14:lightRig w14:rig="threePt" w14:dir="t">
                    <w14:rot w14:lat="0" w14:lon="0" w14:rev="0"/>
                  </w14:lightRig>
                </w14:scene3d>
              </w:rPr>
              <w:t>5.5.8</w:t>
            </w:r>
            <w:r w:rsidR="005E3323">
              <w:rPr>
                <w:rFonts w:asciiTheme="minorHAnsi" w:eastAsiaTheme="minorEastAsia" w:hAnsiTheme="minorHAnsi" w:cstheme="minorBidi"/>
                <w:noProof/>
                <w:sz w:val="22"/>
                <w:szCs w:val="22"/>
              </w:rPr>
              <w:tab/>
            </w:r>
            <w:r w:rsidR="005E3323" w:rsidRPr="00F74747">
              <w:rPr>
                <w:rStyle w:val="Kpr"/>
                <w:noProof/>
              </w:rPr>
              <w:t>userInterface.html File</w:t>
            </w:r>
            <w:r w:rsidR="005E3323">
              <w:rPr>
                <w:noProof/>
                <w:webHidden/>
              </w:rPr>
              <w:tab/>
            </w:r>
            <w:r w:rsidR="005E3323">
              <w:rPr>
                <w:noProof/>
                <w:webHidden/>
              </w:rPr>
              <w:fldChar w:fldCharType="begin"/>
            </w:r>
            <w:r w:rsidR="005E3323">
              <w:rPr>
                <w:noProof/>
                <w:webHidden/>
              </w:rPr>
              <w:instrText xml:space="preserve"> PAGEREF _Toc10579802 \h </w:instrText>
            </w:r>
            <w:r w:rsidR="005E3323">
              <w:rPr>
                <w:noProof/>
                <w:webHidden/>
              </w:rPr>
            </w:r>
            <w:r w:rsidR="005E3323">
              <w:rPr>
                <w:noProof/>
                <w:webHidden/>
              </w:rPr>
              <w:fldChar w:fldCharType="separate"/>
            </w:r>
            <w:r w:rsidR="005E3323">
              <w:rPr>
                <w:noProof/>
                <w:webHidden/>
              </w:rPr>
              <w:t>52</w:t>
            </w:r>
            <w:r w:rsidR="005E3323">
              <w:rPr>
                <w:noProof/>
                <w:webHidden/>
              </w:rPr>
              <w:fldChar w:fldCharType="end"/>
            </w:r>
          </w:hyperlink>
        </w:p>
        <w:p w14:paraId="46ABD87D" w14:textId="62F727F3" w:rsidR="005E3323" w:rsidRDefault="00776768">
          <w:pPr>
            <w:pStyle w:val="T1"/>
            <w:rPr>
              <w:rFonts w:asciiTheme="minorHAnsi" w:eastAsiaTheme="minorEastAsia" w:hAnsiTheme="minorHAnsi" w:cstheme="minorBidi"/>
              <w:noProof/>
              <w:sz w:val="22"/>
              <w:szCs w:val="22"/>
            </w:rPr>
          </w:pPr>
          <w:hyperlink w:anchor="_Toc10579803" w:history="1">
            <w:r w:rsidR="005E3323" w:rsidRPr="00F74747">
              <w:rPr>
                <w:rStyle w:val="Kpr"/>
                <w:noProof/>
              </w:rPr>
              <w:t>6</w:t>
            </w:r>
            <w:r w:rsidR="005E3323">
              <w:rPr>
                <w:rFonts w:asciiTheme="minorHAnsi" w:eastAsiaTheme="minorEastAsia" w:hAnsiTheme="minorHAnsi" w:cstheme="minorBidi"/>
                <w:noProof/>
                <w:sz w:val="22"/>
                <w:szCs w:val="22"/>
              </w:rPr>
              <w:tab/>
            </w:r>
            <w:r w:rsidR="005E3323" w:rsidRPr="00F74747">
              <w:rPr>
                <w:rStyle w:val="Kpr"/>
                <w:noProof/>
              </w:rPr>
              <w:t>RESULTS</w:t>
            </w:r>
            <w:r w:rsidR="005E3323">
              <w:rPr>
                <w:noProof/>
                <w:webHidden/>
              </w:rPr>
              <w:tab/>
            </w:r>
            <w:r w:rsidR="005E3323">
              <w:rPr>
                <w:noProof/>
                <w:webHidden/>
              </w:rPr>
              <w:fldChar w:fldCharType="begin"/>
            </w:r>
            <w:r w:rsidR="005E3323">
              <w:rPr>
                <w:noProof/>
                <w:webHidden/>
              </w:rPr>
              <w:instrText xml:space="preserve"> PAGEREF _Toc10579803 \h </w:instrText>
            </w:r>
            <w:r w:rsidR="005E3323">
              <w:rPr>
                <w:noProof/>
                <w:webHidden/>
              </w:rPr>
            </w:r>
            <w:r w:rsidR="005E3323">
              <w:rPr>
                <w:noProof/>
                <w:webHidden/>
              </w:rPr>
              <w:fldChar w:fldCharType="separate"/>
            </w:r>
            <w:r w:rsidR="005E3323">
              <w:rPr>
                <w:noProof/>
                <w:webHidden/>
              </w:rPr>
              <w:t>53</w:t>
            </w:r>
            <w:r w:rsidR="005E3323">
              <w:rPr>
                <w:noProof/>
                <w:webHidden/>
              </w:rPr>
              <w:fldChar w:fldCharType="end"/>
            </w:r>
          </w:hyperlink>
        </w:p>
        <w:p w14:paraId="499D0981" w14:textId="07F96B2F" w:rsidR="005E3323" w:rsidRDefault="00776768">
          <w:pPr>
            <w:pStyle w:val="T2"/>
            <w:rPr>
              <w:rFonts w:asciiTheme="minorHAnsi" w:eastAsiaTheme="minorEastAsia" w:hAnsiTheme="minorHAnsi" w:cstheme="minorBidi"/>
              <w:noProof/>
              <w:sz w:val="22"/>
              <w:szCs w:val="22"/>
            </w:rPr>
          </w:pPr>
          <w:hyperlink w:anchor="_Toc10579804" w:history="1">
            <w:r w:rsidR="005E3323" w:rsidRPr="00F74747">
              <w:rPr>
                <w:rStyle w:val="Kpr"/>
                <w:noProof/>
              </w:rPr>
              <w:t>6.1</w:t>
            </w:r>
            <w:r w:rsidR="005E3323">
              <w:rPr>
                <w:rFonts w:asciiTheme="minorHAnsi" w:eastAsiaTheme="minorEastAsia" w:hAnsiTheme="minorHAnsi" w:cstheme="minorBidi"/>
                <w:noProof/>
                <w:sz w:val="22"/>
                <w:szCs w:val="22"/>
              </w:rPr>
              <w:tab/>
            </w:r>
            <w:r w:rsidR="005E3323" w:rsidRPr="00F74747">
              <w:rPr>
                <w:rStyle w:val="Kpr"/>
                <w:noProof/>
              </w:rPr>
              <w:t>Successful Cybersecurity Event Detection Samples</w:t>
            </w:r>
            <w:r w:rsidR="005E3323">
              <w:rPr>
                <w:noProof/>
                <w:webHidden/>
              </w:rPr>
              <w:tab/>
            </w:r>
            <w:r w:rsidR="005E3323">
              <w:rPr>
                <w:noProof/>
                <w:webHidden/>
              </w:rPr>
              <w:fldChar w:fldCharType="begin"/>
            </w:r>
            <w:r w:rsidR="005E3323">
              <w:rPr>
                <w:noProof/>
                <w:webHidden/>
              </w:rPr>
              <w:instrText xml:space="preserve"> PAGEREF _Toc10579804 \h </w:instrText>
            </w:r>
            <w:r w:rsidR="005E3323">
              <w:rPr>
                <w:noProof/>
                <w:webHidden/>
              </w:rPr>
            </w:r>
            <w:r w:rsidR="005E3323">
              <w:rPr>
                <w:noProof/>
                <w:webHidden/>
              </w:rPr>
              <w:fldChar w:fldCharType="separate"/>
            </w:r>
            <w:r w:rsidR="005E3323">
              <w:rPr>
                <w:noProof/>
                <w:webHidden/>
              </w:rPr>
              <w:t>54</w:t>
            </w:r>
            <w:r w:rsidR="005E3323">
              <w:rPr>
                <w:noProof/>
                <w:webHidden/>
              </w:rPr>
              <w:fldChar w:fldCharType="end"/>
            </w:r>
          </w:hyperlink>
        </w:p>
        <w:p w14:paraId="28826864" w14:textId="3EB80B08"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805" w:history="1">
            <w:r w:rsidR="005E3323" w:rsidRPr="00F74747">
              <w:rPr>
                <w:rStyle w:val="Kpr"/>
                <w:noProof/>
                <w14:scene3d>
                  <w14:camera w14:prst="orthographicFront"/>
                  <w14:lightRig w14:rig="threePt" w14:dir="t">
                    <w14:rot w14:lat="0" w14:lon="0" w14:rev="0"/>
                  </w14:lightRig>
                </w14:scene3d>
              </w:rPr>
              <w:t>6.1.1</w:t>
            </w:r>
            <w:r w:rsidR="005E3323">
              <w:rPr>
                <w:rFonts w:asciiTheme="minorHAnsi" w:eastAsiaTheme="minorEastAsia" w:hAnsiTheme="minorHAnsi" w:cstheme="minorBidi"/>
                <w:noProof/>
                <w:sz w:val="22"/>
                <w:szCs w:val="22"/>
              </w:rPr>
              <w:tab/>
            </w:r>
            <w:r w:rsidR="005E3323" w:rsidRPr="00F74747">
              <w:rPr>
                <w:rStyle w:val="Kpr"/>
                <w:noProof/>
              </w:rPr>
              <w:t>WhatsApp Spyware Attack</w:t>
            </w:r>
            <w:r w:rsidR="005E3323">
              <w:rPr>
                <w:noProof/>
                <w:webHidden/>
              </w:rPr>
              <w:tab/>
            </w:r>
            <w:r w:rsidR="005E3323">
              <w:rPr>
                <w:noProof/>
                <w:webHidden/>
              </w:rPr>
              <w:fldChar w:fldCharType="begin"/>
            </w:r>
            <w:r w:rsidR="005E3323">
              <w:rPr>
                <w:noProof/>
                <w:webHidden/>
              </w:rPr>
              <w:instrText xml:space="preserve"> PAGEREF _Toc10579805 \h </w:instrText>
            </w:r>
            <w:r w:rsidR="005E3323">
              <w:rPr>
                <w:noProof/>
                <w:webHidden/>
              </w:rPr>
            </w:r>
            <w:r w:rsidR="005E3323">
              <w:rPr>
                <w:noProof/>
                <w:webHidden/>
              </w:rPr>
              <w:fldChar w:fldCharType="separate"/>
            </w:r>
            <w:r w:rsidR="005E3323">
              <w:rPr>
                <w:noProof/>
                <w:webHidden/>
              </w:rPr>
              <w:t>54</w:t>
            </w:r>
            <w:r w:rsidR="005E3323">
              <w:rPr>
                <w:noProof/>
                <w:webHidden/>
              </w:rPr>
              <w:fldChar w:fldCharType="end"/>
            </w:r>
          </w:hyperlink>
        </w:p>
        <w:p w14:paraId="2DEB8598" w14:textId="3F9AAD71"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806" w:history="1">
            <w:r w:rsidR="005E3323" w:rsidRPr="00F74747">
              <w:rPr>
                <w:rStyle w:val="Kpr"/>
                <w:noProof/>
                <w14:scene3d>
                  <w14:camera w14:prst="orthographicFront"/>
                  <w14:lightRig w14:rig="threePt" w14:dir="t">
                    <w14:rot w14:lat="0" w14:lon="0" w14:rev="0"/>
                  </w14:lightRig>
                </w14:scene3d>
              </w:rPr>
              <w:t>6.1.2</w:t>
            </w:r>
            <w:r w:rsidR="005E3323">
              <w:rPr>
                <w:rFonts w:asciiTheme="minorHAnsi" w:eastAsiaTheme="minorEastAsia" w:hAnsiTheme="minorHAnsi" w:cstheme="minorBidi"/>
                <w:noProof/>
                <w:sz w:val="22"/>
                <w:szCs w:val="22"/>
              </w:rPr>
              <w:tab/>
            </w:r>
            <w:r w:rsidR="005E3323" w:rsidRPr="00F74747">
              <w:rPr>
                <w:rStyle w:val="Kpr"/>
                <w:noProof/>
              </w:rPr>
              <w:t>Vulnerabilities in Remote Patient Tracking System Applications</w:t>
            </w:r>
            <w:r w:rsidR="005E3323">
              <w:rPr>
                <w:noProof/>
                <w:webHidden/>
              </w:rPr>
              <w:tab/>
            </w:r>
            <w:r w:rsidR="005E3323">
              <w:rPr>
                <w:noProof/>
                <w:webHidden/>
              </w:rPr>
              <w:fldChar w:fldCharType="begin"/>
            </w:r>
            <w:r w:rsidR="005E3323">
              <w:rPr>
                <w:noProof/>
                <w:webHidden/>
              </w:rPr>
              <w:instrText xml:space="preserve"> PAGEREF _Toc10579806 \h </w:instrText>
            </w:r>
            <w:r w:rsidR="005E3323">
              <w:rPr>
                <w:noProof/>
                <w:webHidden/>
              </w:rPr>
            </w:r>
            <w:r w:rsidR="005E3323">
              <w:rPr>
                <w:noProof/>
                <w:webHidden/>
              </w:rPr>
              <w:fldChar w:fldCharType="separate"/>
            </w:r>
            <w:r w:rsidR="005E3323">
              <w:rPr>
                <w:noProof/>
                <w:webHidden/>
              </w:rPr>
              <w:t>55</w:t>
            </w:r>
            <w:r w:rsidR="005E3323">
              <w:rPr>
                <w:noProof/>
                <w:webHidden/>
              </w:rPr>
              <w:fldChar w:fldCharType="end"/>
            </w:r>
          </w:hyperlink>
        </w:p>
        <w:p w14:paraId="3F70D3B6" w14:textId="57BA9350"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807" w:history="1">
            <w:r w:rsidR="005E3323" w:rsidRPr="00F74747">
              <w:rPr>
                <w:rStyle w:val="Kpr"/>
                <w:noProof/>
                <w14:scene3d>
                  <w14:camera w14:prst="orthographicFront"/>
                  <w14:lightRig w14:rig="threePt" w14:dir="t">
                    <w14:rot w14:lat="0" w14:lon="0" w14:rev="0"/>
                  </w14:lightRig>
                </w14:scene3d>
              </w:rPr>
              <w:t>6.1.3</w:t>
            </w:r>
            <w:r w:rsidR="005E3323">
              <w:rPr>
                <w:rFonts w:asciiTheme="minorHAnsi" w:eastAsiaTheme="minorEastAsia" w:hAnsiTheme="minorHAnsi" w:cstheme="minorBidi"/>
                <w:noProof/>
                <w:sz w:val="22"/>
                <w:szCs w:val="22"/>
              </w:rPr>
              <w:tab/>
            </w:r>
            <w:r w:rsidR="005E3323" w:rsidRPr="00F74747">
              <w:rPr>
                <w:rStyle w:val="Kpr"/>
                <w:noProof/>
              </w:rPr>
              <w:t>Other Successful Detection Examples</w:t>
            </w:r>
            <w:r w:rsidR="005E3323">
              <w:rPr>
                <w:noProof/>
                <w:webHidden/>
              </w:rPr>
              <w:tab/>
            </w:r>
            <w:r w:rsidR="005E3323">
              <w:rPr>
                <w:noProof/>
                <w:webHidden/>
              </w:rPr>
              <w:fldChar w:fldCharType="begin"/>
            </w:r>
            <w:r w:rsidR="005E3323">
              <w:rPr>
                <w:noProof/>
                <w:webHidden/>
              </w:rPr>
              <w:instrText xml:space="preserve"> PAGEREF _Toc10579807 \h </w:instrText>
            </w:r>
            <w:r w:rsidR="005E3323">
              <w:rPr>
                <w:noProof/>
                <w:webHidden/>
              </w:rPr>
            </w:r>
            <w:r w:rsidR="005E3323">
              <w:rPr>
                <w:noProof/>
                <w:webHidden/>
              </w:rPr>
              <w:fldChar w:fldCharType="separate"/>
            </w:r>
            <w:r w:rsidR="005E3323">
              <w:rPr>
                <w:noProof/>
                <w:webHidden/>
              </w:rPr>
              <w:t>56</w:t>
            </w:r>
            <w:r w:rsidR="005E3323">
              <w:rPr>
                <w:noProof/>
                <w:webHidden/>
              </w:rPr>
              <w:fldChar w:fldCharType="end"/>
            </w:r>
          </w:hyperlink>
        </w:p>
        <w:p w14:paraId="6676CF7F" w14:textId="5BD3F2E7" w:rsidR="005E3323" w:rsidRDefault="00776768">
          <w:pPr>
            <w:pStyle w:val="T2"/>
            <w:rPr>
              <w:rFonts w:asciiTheme="minorHAnsi" w:eastAsiaTheme="minorEastAsia" w:hAnsiTheme="minorHAnsi" w:cstheme="minorBidi"/>
              <w:noProof/>
              <w:sz w:val="22"/>
              <w:szCs w:val="22"/>
            </w:rPr>
          </w:pPr>
          <w:hyperlink w:anchor="_Toc10579808" w:history="1">
            <w:r w:rsidR="005E3323" w:rsidRPr="00F74747">
              <w:rPr>
                <w:rStyle w:val="Kpr"/>
                <w:noProof/>
              </w:rPr>
              <w:t>6.2</w:t>
            </w:r>
            <w:r w:rsidR="005E3323">
              <w:rPr>
                <w:rFonts w:asciiTheme="minorHAnsi" w:eastAsiaTheme="minorEastAsia" w:hAnsiTheme="minorHAnsi" w:cstheme="minorBidi"/>
                <w:noProof/>
                <w:sz w:val="22"/>
                <w:szCs w:val="22"/>
              </w:rPr>
              <w:tab/>
            </w:r>
            <w:r w:rsidR="005E3323" w:rsidRPr="00F74747">
              <w:rPr>
                <w:rStyle w:val="Kpr"/>
                <w:noProof/>
              </w:rPr>
              <w:t>Unsuccessful Cybersecurity Event Detection Samples</w:t>
            </w:r>
            <w:r w:rsidR="005E3323">
              <w:rPr>
                <w:noProof/>
                <w:webHidden/>
              </w:rPr>
              <w:tab/>
            </w:r>
            <w:r w:rsidR="005E3323">
              <w:rPr>
                <w:noProof/>
                <w:webHidden/>
              </w:rPr>
              <w:fldChar w:fldCharType="begin"/>
            </w:r>
            <w:r w:rsidR="005E3323">
              <w:rPr>
                <w:noProof/>
                <w:webHidden/>
              </w:rPr>
              <w:instrText xml:space="preserve"> PAGEREF _Toc10579808 \h </w:instrText>
            </w:r>
            <w:r w:rsidR="005E3323">
              <w:rPr>
                <w:noProof/>
                <w:webHidden/>
              </w:rPr>
            </w:r>
            <w:r w:rsidR="005E3323">
              <w:rPr>
                <w:noProof/>
                <w:webHidden/>
              </w:rPr>
              <w:fldChar w:fldCharType="separate"/>
            </w:r>
            <w:r w:rsidR="005E3323">
              <w:rPr>
                <w:noProof/>
                <w:webHidden/>
              </w:rPr>
              <w:t>61</w:t>
            </w:r>
            <w:r w:rsidR="005E3323">
              <w:rPr>
                <w:noProof/>
                <w:webHidden/>
              </w:rPr>
              <w:fldChar w:fldCharType="end"/>
            </w:r>
          </w:hyperlink>
        </w:p>
        <w:p w14:paraId="770327EE" w14:textId="069631F3"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809" w:history="1">
            <w:r w:rsidR="005E3323" w:rsidRPr="00F74747">
              <w:rPr>
                <w:rStyle w:val="Kpr"/>
                <w:noProof/>
                <w14:scene3d>
                  <w14:camera w14:prst="orthographicFront"/>
                  <w14:lightRig w14:rig="threePt" w14:dir="t">
                    <w14:rot w14:lat="0" w14:lon="0" w14:rev="0"/>
                  </w14:lightRig>
                </w14:scene3d>
              </w:rPr>
              <w:t>6.2.1</w:t>
            </w:r>
            <w:r w:rsidR="005E3323">
              <w:rPr>
                <w:rFonts w:asciiTheme="minorHAnsi" w:eastAsiaTheme="minorEastAsia" w:hAnsiTheme="minorHAnsi" w:cstheme="minorBidi"/>
                <w:noProof/>
                <w:sz w:val="22"/>
                <w:szCs w:val="22"/>
              </w:rPr>
              <w:tab/>
            </w:r>
            <w:r w:rsidR="005E3323" w:rsidRPr="00F74747">
              <w:rPr>
                <w:rStyle w:val="Kpr"/>
                <w:noProof/>
              </w:rPr>
              <w:t>Sample False Positive Cybersecurity Event Detection</w:t>
            </w:r>
            <w:r w:rsidR="005E3323">
              <w:rPr>
                <w:noProof/>
                <w:webHidden/>
              </w:rPr>
              <w:tab/>
            </w:r>
            <w:r w:rsidR="005E3323">
              <w:rPr>
                <w:noProof/>
                <w:webHidden/>
              </w:rPr>
              <w:fldChar w:fldCharType="begin"/>
            </w:r>
            <w:r w:rsidR="005E3323">
              <w:rPr>
                <w:noProof/>
                <w:webHidden/>
              </w:rPr>
              <w:instrText xml:space="preserve"> PAGEREF _Toc10579809 \h </w:instrText>
            </w:r>
            <w:r w:rsidR="005E3323">
              <w:rPr>
                <w:noProof/>
                <w:webHidden/>
              </w:rPr>
            </w:r>
            <w:r w:rsidR="005E3323">
              <w:rPr>
                <w:noProof/>
                <w:webHidden/>
              </w:rPr>
              <w:fldChar w:fldCharType="separate"/>
            </w:r>
            <w:r w:rsidR="005E3323">
              <w:rPr>
                <w:noProof/>
                <w:webHidden/>
              </w:rPr>
              <w:t>61</w:t>
            </w:r>
            <w:r w:rsidR="005E3323">
              <w:rPr>
                <w:noProof/>
                <w:webHidden/>
              </w:rPr>
              <w:fldChar w:fldCharType="end"/>
            </w:r>
          </w:hyperlink>
        </w:p>
        <w:p w14:paraId="4F1FCBC6" w14:textId="0200D6D8" w:rsidR="005E3323" w:rsidRDefault="00776768">
          <w:pPr>
            <w:pStyle w:val="T3"/>
            <w:tabs>
              <w:tab w:val="left" w:pos="1320"/>
              <w:tab w:val="right" w:leader="dot" w:pos="8544"/>
            </w:tabs>
            <w:rPr>
              <w:rFonts w:asciiTheme="minorHAnsi" w:eastAsiaTheme="minorEastAsia" w:hAnsiTheme="minorHAnsi" w:cstheme="minorBidi"/>
              <w:noProof/>
              <w:sz w:val="22"/>
              <w:szCs w:val="22"/>
            </w:rPr>
          </w:pPr>
          <w:hyperlink w:anchor="_Toc10579810" w:history="1">
            <w:r w:rsidR="005E3323" w:rsidRPr="00F74747">
              <w:rPr>
                <w:rStyle w:val="Kpr"/>
                <w:noProof/>
                <w14:scene3d>
                  <w14:camera w14:prst="orthographicFront"/>
                  <w14:lightRig w14:rig="threePt" w14:dir="t">
                    <w14:rot w14:lat="0" w14:lon="0" w14:rev="0"/>
                  </w14:lightRig>
                </w14:scene3d>
              </w:rPr>
              <w:t>6.2.2</w:t>
            </w:r>
            <w:r w:rsidR="005E3323">
              <w:rPr>
                <w:rFonts w:asciiTheme="minorHAnsi" w:eastAsiaTheme="minorEastAsia" w:hAnsiTheme="minorHAnsi" w:cstheme="minorBidi"/>
                <w:noProof/>
                <w:sz w:val="22"/>
                <w:szCs w:val="22"/>
              </w:rPr>
              <w:tab/>
            </w:r>
            <w:r w:rsidR="005E3323" w:rsidRPr="00F74747">
              <w:rPr>
                <w:rStyle w:val="Kpr"/>
                <w:noProof/>
              </w:rPr>
              <w:t>Sample not Useful Cybersecurity Event Detection</w:t>
            </w:r>
            <w:r w:rsidR="005E3323">
              <w:rPr>
                <w:noProof/>
                <w:webHidden/>
              </w:rPr>
              <w:tab/>
            </w:r>
            <w:r w:rsidR="005E3323">
              <w:rPr>
                <w:noProof/>
                <w:webHidden/>
              </w:rPr>
              <w:fldChar w:fldCharType="begin"/>
            </w:r>
            <w:r w:rsidR="005E3323">
              <w:rPr>
                <w:noProof/>
                <w:webHidden/>
              </w:rPr>
              <w:instrText xml:space="preserve"> PAGEREF _Toc10579810 \h </w:instrText>
            </w:r>
            <w:r w:rsidR="005E3323">
              <w:rPr>
                <w:noProof/>
                <w:webHidden/>
              </w:rPr>
            </w:r>
            <w:r w:rsidR="005E3323">
              <w:rPr>
                <w:noProof/>
                <w:webHidden/>
              </w:rPr>
              <w:fldChar w:fldCharType="separate"/>
            </w:r>
            <w:r w:rsidR="005E3323">
              <w:rPr>
                <w:noProof/>
                <w:webHidden/>
              </w:rPr>
              <w:t>61</w:t>
            </w:r>
            <w:r w:rsidR="005E3323">
              <w:rPr>
                <w:noProof/>
                <w:webHidden/>
              </w:rPr>
              <w:fldChar w:fldCharType="end"/>
            </w:r>
          </w:hyperlink>
        </w:p>
        <w:p w14:paraId="11D93D94" w14:textId="4926692C" w:rsidR="005E3323" w:rsidRDefault="00776768">
          <w:pPr>
            <w:pStyle w:val="T1"/>
            <w:rPr>
              <w:rFonts w:asciiTheme="minorHAnsi" w:eastAsiaTheme="minorEastAsia" w:hAnsiTheme="minorHAnsi" w:cstheme="minorBidi"/>
              <w:noProof/>
              <w:sz w:val="22"/>
              <w:szCs w:val="22"/>
            </w:rPr>
          </w:pPr>
          <w:hyperlink w:anchor="_Toc10579811" w:history="1">
            <w:r w:rsidR="005E3323" w:rsidRPr="00F74747">
              <w:rPr>
                <w:rStyle w:val="Kpr"/>
                <w:noProof/>
              </w:rPr>
              <w:t>7</w:t>
            </w:r>
            <w:r w:rsidR="005E3323">
              <w:rPr>
                <w:rFonts w:asciiTheme="minorHAnsi" w:eastAsiaTheme="minorEastAsia" w:hAnsiTheme="minorHAnsi" w:cstheme="minorBidi"/>
                <w:noProof/>
                <w:sz w:val="22"/>
                <w:szCs w:val="22"/>
              </w:rPr>
              <w:tab/>
            </w:r>
            <w:r w:rsidR="005E3323" w:rsidRPr="00F74747">
              <w:rPr>
                <w:rStyle w:val="Kpr"/>
                <w:noProof/>
              </w:rPr>
              <w:t>CONCLUSION AND FUTURE WORK</w:t>
            </w:r>
            <w:r w:rsidR="005E3323">
              <w:rPr>
                <w:noProof/>
                <w:webHidden/>
              </w:rPr>
              <w:tab/>
            </w:r>
            <w:r w:rsidR="005E3323">
              <w:rPr>
                <w:noProof/>
                <w:webHidden/>
              </w:rPr>
              <w:fldChar w:fldCharType="begin"/>
            </w:r>
            <w:r w:rsidR="005E3323">
              <w:rPr>
                <w:noProof/>
                <w:webHidden/>
              </w:rPr>
              <w:instrText xml:space="preserve"> PAGEREF _Toc10579811 \h </w:instrText>
            </w:r>
            <w:r w:rsidR="005E3323">
              <w:rPr>
                <w:noProof/>
                <w:webHidden/>
              </w:rPr>
            </w:r>
            <w:r w:rsidR="005E3323">
              <w:rPr>
                <w:noProof/>
                <w:webHidden/>
              </w:rPr>
              <w:fldChar w:fldCharType="separate"/>
            </w:r>
            <w:r w:rsidR="005E3323">
              <w:rPr>
                <w:noProof/>
                <w:webHidden/>
              </w:rPr>
              <w:t>62</w:t>
            </w:r>
            <w:r w:rsidR="005E3323">
              <w:rPr>
                <w:noProof/>
                <w:webHidden/>
              </w:rPr>
              <w:fldChar w:fldCharType="end"/>
            </w:r>
          </w:hyperlink>
        </w:p>
        <w:p w14:paraId="561C17A7" w14:textId="1877D496" w:rsidR="005E3323" w:rsidRDefault="00776768">
          <w:pPr>
            <w:pStyle w:val="T2"/>
            <w:rPr>
              <w:rFonts w:asciiTheme="minorHAnsi" w:eastAsiaTheme="minorEastAsia" w:hAnsiTheme="minorHAnsi" w:cstheme="minorBidi"/>
              <w:noProof/>
              <w:sz w:val="22"/>
              <w:szCs w:val="22"/>
            </w:rPr>
          </w:pPr>
          <w:hyperlink w:anchor="_Toc10579812" w:history="1">
            <w:r w:rsidR="005E3323" w:rsidRPr="00F74747">
              <w:rPr>
                <w:rStyle w:val="Kpr"/>
                <w:noProof/>
              </w:rPr>
              <w:t>7.1</w:t>
            </w:r>
            <w:r w:rsidR="005E3323">
              <w:rPr>
                <w:rFonts w:asciiTheme="minorHAnsi" w:eastAsiaTheme="minorEastAsia" w:hAnsiTheme="minorHAnsi" w:cstheme="minorBidi"/>
                <w:noProof/>
                <w:sz w:val="22"/>
                <w:szCs w:val="22"/>
              </w:rPr>
              <w:tab/>
            </w:r>
            <w:r w:rsidR="005E3323" w:rsidRPr="00F74747">
              <w:rPr>
                <w:rStyle w:val="Kpr"/>
                <w:noProof/>
              </w:rPr>
              <w:t>Conclusion</w:t>
            </w:r>
            <w:r w:rsidR="005E3323">
              <w:rPr>
                <w:noProof/>
                <w:webHidden/>
              </w:rPr>
              <w:tab/>
            </w:r>
            <w:r w:rsidR="005E3323">
              <w:rPr>
                <w:noProof/>
                <w:webHidden/>
              </w:rPr>
              <w:fldChar w:fldCharType="begin"/>
            </w:r>
            <w:r w:rsidR="005E3323">
              <w:rPr>
                <w:noProof/>
                <w:webHidden/>
              </w:rPr>
              <w:instrText xml:space="preserve"> PAGEREF _Toc10579812 \h </w:instrText>
            </w:r>
            <w:r w:rsidR="005E3323">
              <w:rPr>
                <w:noProof/>
                <w:webHidden/>
              </w:rPr>
            </w:r>
            <w:r w:rsidR="005E3323">
              <w:rPr>
                <w:noProof/>
                <w:webHidden/>
              </w:rPr>
              <w:fldChar w:fldCharType="separate"/>
            </w:r>
            <w:r w:rsidR="005E3323">
              <w:rPr>
                <w:noProof/>
                <w:webHidden/>
              </w:rPr>
              <w:t>62</w:t>
            </w:r>
            <w:r w:rsidR="005E3323">
              <w:rPr>
                <w:noProof/>
                <w:webHidden/>
              </w:rPr>
              <w:fldChar w:fldCharType="end"/>
            </w:r>
          </w:hyperlink>
        </w:p>
        <w:p w14:paraId="0EC4470D" w14:textId="6251A518" w:rsidR="005E3323" w:rsidRDefault="00776768">
          <w:pPr>
            <w:pStyle w:val="T2"/>
            <w:rPr>
              <w:rFonts w:asciiTheme="minorHAnsi" w:eastAsiaTheme="minorEastAsia" w:hAnsiTheme="minorHAnsi" w:cstheme="minorBidi"/>
              <w:noProof/>
              <w:sz w:val="22"/>
              <w:szCs w:val="22"/>
            </w:rPr>
          </w:pPr>
          <w:hyperlink w:anchor="_Toc10579813" w:history="1">
            <w:r w:rsidR="005E3323" w:rsidRPr="00F74747">
              <w:rPr>
                <w:rStyle w:val="Kpr"/>
                <w:noProof/>
              </w:rPr>
              <w:t>7.2</w:t>
            </w:r>
            <w:r w:rsidR="005E3323">
              <w:rPr>
                <w:rFonts w:asciiTheme="minorHAnsi" w:eastAsiaTheme="minorEastAsia" w:hAnsiTheme="minorHAnsi" w:cstheme="minorBidi"/>
                <w:noProof/>
                <w:sz w:val="22"/>
                <w:szCs w:val="22"/>
              </w:rPr>
              <w:tab/>
            </w:r>
            <w:r w:rsidR="005E3323" w:rsidRPr="00F74747">
              <w:rPr>
                <w:rStyle w:val="Kpr"/>
                <w:noProof/>
              </w:rPr>
              <w:t>Future Work</w:t>
            </w:r>
            <w:r w:rsidR="005E3323">
              <w:rPr>
                <w:noProof/>
                <w:webHidden/>
              </w:rPr>
              <w:tab/>
            </w:r>
            <w:r w:rsidR="005E3323">
              <w:rPr>
                <w:noProof/>
                <w:webHidden/>
              </w:rPr>
              <w:fldChar w:fldCharType="begin"/>
            </w:r>
            <w:r w:rsidR="005E3323">
              <w:rPr>
                <w:noProof/>
                <w:webHidden/>
              </w:rPr>
              <w:instrText xml:space="preserve"> PAGEREF _Toc10579813 \h </w:instrText>
            </w:r>
            <w:r w:rsidR="005E3323">
              <w:rPr>
                <w:noProof/>
                <w:webHidden/>
              </w:rPr>
            </w:r>
            <w:r w:rsidR="005E3323">
              <w:rPr>
                <w:noProof/>
                <w:webHidden/>
              </w:rPr>
              <w:fldChar w:fldCharType="separate"/>
            </w:r>
            <w:r w:rsidR="005E3323">
              <w:rPr>
                <w:noProof/>
                <w:webHidden/>
              </w:rPr>
              <w:t>63</w:t>
            </w:r>
            <w:r w:rsidR="005E3323">
              <w:rPr>
                <w:noProof/>
                <w:webHidden/>
              </w:rPr>
              <w:fldChar w:fldCharType="end"/>
            </w:r>
          </w:hyperlink>
        </w:p>
        <w:p w14:paraId="1AE667FC" w14:textId="5F284E44" w:rsidR="005E3323" w:rsidRDefault="00776768">
          <w:pPr>
            <w:pStyle w:val="T1"/>
            <w:rPr>
              <w:rFonts w:asciiTheme="minorHAnsi" w:eastAsiaTheme="minorEastAsia" w:hAnsiTheme="minorHAnsi" w:cstheme="minorBidi"/>
              <w:noProof/>
              <w:sz w:val="22"/>
              <w:szCs w:val="22"/>
            </w:rPr>
          </w:pPr>
          <w:hyperlink w:anchor="_Toc10579814" w:history="1">
            <w:r w:rsidR="005E3323" w:rsidRPr="00F74747">
              <w:rPr>
                <w:rStyle w:val="Kpr"/>
                <w:noProof/>
              </w:rPr>
              <w:t>REFERENCES</w:t>
            </w:r>
            <w:r w:rsidR="005E3323">
              <w:rPr>
                <w:noProof/>
                <w:webHidden/>
              </w:rPr>
              <w:tab/>
            </w:r>
            <w:r w:rsidR="005E3323">
              <w:rPr>
                <w:noProof/>
                <w:webHidden/>
              </w:rPr>
              <w:fldChar w:fldCharType="begin"/>
            </w:r>
            <w:r w:rsidR="005E3323">
              <w:rPr>
                <w:noProof/>
                <w:webHidden/>
              </w:rPr>
              <w:instrText xml:space="preserve"> PAGEREF _Toc10579814 \h </w:instrText>
            </w:r>
            <w:r w:rsidR="005E3323">
              <w:rPr>
                <w:noProof/>
                <w:webHidden/>
              </w:rPr>
            </w:r>
            <w:r w:rsidR="005E3323">
              <w:rPr>
                <w:noProof/>
                <w:webHidden/>
              </w:rPr>
              <w:fldChar w:fldCharType="separate"/>
            </w:r>
            <w:r w:rsidR="005E3323">
              <w:rPr>
                <w:noProof/>
                <w:webHidden/>
              </w:rPr>
              <w:t>64</w:t>
            </w:r>
            <w:r w:rsidR="005E3323">
              <w:rPr>
                <w:noProof/>
                <w:webHidden/>
              </w:rPr>
              <w:fldChar w:fldCharType="end"/>
            </w:r>
          </w:hyperlink>
        </w:p>
        <w:p w14:paraId="142FF31C" w14:textId="565EC99C" w:rsidR="005E3323" w:rsidRDefault="00776768">
          <w:pPr>
            <w:pStyle w:val="T1"/>
            <w:rPr>
              <w:rFonts w:asciiTheme="minorHAnsi" w:eastAsiaTheme="minorEastAsia" w:hAnsiTheme="minorHAnsi" w:cstheme="minorBidi"/>
              <w:noProof/>
              <w:sz w:val="22"/>
              <w:szCs w:val="22"/>
            </w:rPr>
          </w:pPr>
          <w:hyperlink w:anchor="_Toc10579815" w:history="1">
            <w:r w:rsidR="005E3323" w:rsidRPr="00F74747">
              <w:rPr>
                <w:rStyle w:val="Kpr"/>
                <w:noProof/>
              </w:rPr>
              <w:t>APPENDICES</w:t>
            </w:r>
            <w:r w:rsidR="005E3323">
              <w:rPr>
                <w:noProof/>
                <w:webHidden/>
              </w:rPr>
              <w:tab/>
            </w:r>
            <w:r w:rsidR="005E3323">
              <w:rPr>
                <w:noProof/>
                <w:webHidden/>
              </w:rPr>
              <w:fldChar w:fldCharType="begin"/>
            </w:r>
            <w:r w:rsidR="005E3323">
              <w:rPr>
                <w:noProof/>
                <w:webHidden/>
              </w:rPr>
              <w:instrText xml:space="preserve"> PAGEREF _Toc10579815 \h </w:instrText>
            </w:r>
            <w:r w:rsidR="005E3323">
              <w:rPr>
                <w:noProof/>
                <w:webHidden/>
              </w:rPr>
            </w:r>
            <w:r w:rsidR="005E3323">
              <w:rPr>
                <w:noProof/>
                <w:webHidden/>
              </w:rPr>
              <w:fldChar w:fldCharType="separate"/>
            </w:r>
            <w:r w:rsidR="005E3323">
              <w:rPr>
                <w:noProof/>
                <w:webHidden/>
              </w:rPr>
              <w:t>67</w:t>
            </w:r>
            <w:r w:rsidR="005E3323">
              <w:rPr>
                <w:noProof/>
                <w:webHidden/>
              </w:rPr>
              <w:fldChar w:fldCharType="end"/>
            </w:r>
          </w:hyperlink>
        </w:p>
        <w:p w14:paraId="0E8E345E" w14:textId="10D6500F" w:rsidR="005E3323" w:rsidRDefault="00776768">
          <w:pPr>
            <w:pStyle w:val="T1"/>
            <w:rPr>
              <w:rFonts w:asciiTheme="minorHAnsi" w:eastAsiaTheme="minorEastAsia" w:hAnsiTheme="minorHAnsi" w:cstheme="minorBidi"/>
              <w:noProof/>
              <w:sz w:val="22"/>
              <w:szCs w:val="22"/>
            </w:rPr>
          </w:pPr>
          <w:hyperlink w:anchor="_Toc10579816" w:history="1">
            <w:r w:rsidR="005E3323" w:rsidRPr="00F74747">
              <w:rPr>
                <w:rStyle w:val="Kpr"/>
                <w:noProof/>
              </w:rPr>
              <w:t>APPENDIX A</w:t>
            </w:r>
            <w:r w:rsidR="005E3323">
              <w:rPr>
                <w:noProof/>
                <w:webHidden/>
              </w:rPr>
              <w:tab/>
            </w:r>
            <w:r w:rsidR="005E3323">
              <w:rPr>
                <w:noProof/>
                <w:webHidden/>
              </w:rPr>
              <w:fldChar w:fldCharType="begin"/>
            </w:r>
            <w:r w:rsidR="005E3323">
              <w:rPr>
                <w:noProof/>
                <w:webHidden/>
              </w:rPr>
              <w:instrText xml:space="preserve"> PAGEREF _Toc10579816 \h </w:instrText>
            </w:r>
            <w:r w:rsidR="005E3323">
              <w:rPr>
                <w:noProof/>
                <w:webHidden/>
              </w:rPr>
            </w:r>
            <w:r w:rsidR="005E3323">
              <w:rPr>
                <w:noProof/>
                <w:webHidden/>
              </w:rPr>
              <w:fldChar w:fldCharType="separate"/>
            </w:r>
            <w:r w:rsidR="005E3323">
              <w:rPr>
                <w:noProof/>
                <w:webHidden/>
              </w:rPr>
              <w:t>67</w:t>
            </w:r>
            <w:r w:rsidR="005E3323">
              <w:rPr>
                <w:noProof/>
                <w:webHidden/>
              </w:rPr>
              <w:fldChar w:fldCharType="end"/>
            </w:r>
          </w:hyperlink>
        </w:p>
        <w:p w14:paraId="007BC0A9" w14:textId="4D54B82E" w:rsidR="005E3323" w:rsidRDefault="00776768">
          <w:pPr>
            <w:pStyle w:val="T1"/>
            <w:rPr>
              <w:rFonts w:asciiTheme="minorHAnsi" w:eastAsiaTheme="minorEastAsia" w:hAnsiTheme="minorHAnsi" w:cstheme="minorBidi"/>
              <w:noProof/>
              <w:sz w:val="22"/>
              <w:szCs w:val="22"/>
            </w:rPr>
          </w:pPr>
          <w:hyperlink w:anchor="_Toc10579817" w:history="1">
            <w:r w:rsidR="005E3323" w:rsidRPr="00F74747">
              <w:rPr>
                <w:rStyle w:val="Kpr"/>
                <w:noProof/>
              </w:rPr>
              <w:t>APPENDIX B</w:t>
            </w:r>
            <w:r w:rsidR="005E3323">
              <w:rPr>
                <w:noProof/>
                <w:webHidden/>
              </w:rPr>
              <w:tab/>
            </w:r>
            <w:r w:rsidR="005E3323">
              <w:rPr>
                <w:noProof/>
                <w:webHidden/>
              </w:rPr>
              <w:fldChar w:fldCharType="begin"/>
            </w:r>
            <w:r w:rsidR="005E3323">
              <w:rPr>
                <w:noProof/>
                <w:webHidden/>
              </w:rPr>
              <w:instrText xml:space="preserve"> PAGEREF _Toc10579817 \h </w:instrText>
            </w:r>
            <w:r w:rsidR="005E3323">
              <w:rPr>
                <w:noProof/>
                <w:webHidden/>
              </w:rPr>
            </w:r>
            <w:r w:rsidR="005E3323">
              <w:rPr>
                <w:noProof/>
                <w:webHidden/>
              </w:rPr>
              <w:fldChar w:fldCharType="separate"/>
            </w:r>
            <w:r w:rsidR="005E3323">
              <w:rPr>
                <w:noProof/>
                <w:webHidden/>
              </w:rPr>
              <w:t>77</w:t>
            </w:r>
            <w:r w:rsidR="005E3323">
              <w:rPr>
                <w:noProof/>
                <w:webHidden/>
              </w:rPr>
              <w:fldChar w:fldCharType="end"/>
            </w:r>
          </w:hyperlink>
        </w:p>
        <w:p w14:paraId="21A6A42A" w14:textId="382EE526" w:rsidR="004B52EA" w:rsidRDefault="00A60818" w:rsidP="00FE4A72">
          <w:pPr>
            <w:rPr>
              <w:noProof/>
            </w:rPr>
          </w:pPr>
          <w:r w:rsidRPr="007E1CF6">
            <w:rPr>
              <w:b/>
              <w:bCs/>
              <w:noProof/>
            </w:rPr>
            <w:fldChar w:fldCharType="end"/>
          </w:r>
        </w:p>
      </w:sdtContent>
    </w:sdt>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11" w:name="_Toc10579743"/>
      <w:r w:rsidRPr="007E1CF6">
        <w:rPr>
          <w:noProof/>
        </w:rPr>
        <w:t>LIST OF TABLES</w:t>
      </w:r>
      <w:bookmarkEnd w:id="11"/>
    </w:p>
    <w:p w14:paraId="3EEBD723" w14:textId="77777777" w:rsidR="00814651" w:rsidRPr="007E1CF6" w:rsidRDefault="00814651" w:rsidP="00814651">
      <w:pPr>
        <w:rPr>
          <w:noProof/>
        </w:rPr>
      </w:pPr>
    </w:p>
    <w:p w14:paraId="44B5E0BD" w14:textId="22B016C4" w:rsidR="00404E6C"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9467555" w:history="1">
        <w:r w:rsidR="00404E6C" w:rsidRPr="00BF43F0">
          <w:rPr>
            <w:rStyle w:val="Kpr"/>
            <w:noProof/>
          </w:rPr>
          <w:t>Table 1: Example high-confidence events extracted using the system published within this paper.</w:t>
        </w:r>
        <w:r w:rsidR="00404E6C">
          <w:rPr>
            <w:noProof/>
            <w:webHidden/>
          </w:rPr>
          <w:tab/>
        </w:r>
        <w:r w:rsidR="00404E6C">
          <w:rPr>
            <w:noProof/>
            <w:webHidden/>
          </w:rPr>
          <w:fldChar w:fldCharType="begin"/>
        </w:r>
        <w:r w:rsidR="00404E6C">
          <w:rPr>
            <w:noProof/>
            <w:webHidden/>
          </w:rPr>
          <w:instrText xml:space="preserve"> PAGEREF _Toc9467555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107B7D71" w14:textId="6067F739" w:rsidR="00404E6C" w:rsidRDefault="00776768">
      <w:pPr>
        <w:pStyle w:val="ekillerTablosu"/>
        <w:tabs>
          <w:tab w:val="right" w:leader="dot" w:pos="8544"/>
        </w:tabs>
        <w:rPr>
          <w:rFonts w:asciiTheme="minorHAnsi" w:eastAsiaTheme="minorEastAsia" w:hAnsiTheme="minorHAnsi" w:cstheme="minorBidi"/>
          <w:noProof/>
          <w:sz w:val="22"/>
          <w:szCs w:val="22"/>
        </w:rPr>
      </w:pPr>
      <w:hyperlink r:id="rId9" w:anchor="_Toc9467556" w:history="1">
        <w:r w:rsidR="00404E6C" w:rsidRPr="00BF43F0">
          <w:rPr>
            <w:rStyle w:val="Kpr"/>
            <w:noProof/>
          </w:rPr>
          <w:t>Table 2: Example of high-weight features. Context words other than nouns and verbs are replaced with their part of speech tags for better generalization.</w:t>
        </w:r>
        <w:r w:rsidR="00404E6C">
          <w:rPr>
            <w:noProof/>
            <w:webHidden/>
          </w:rPr>
          <w:tab/>
        </w:r>
        <w:r w:rsidR="00404E6C">
          <w:rPr>
            <w:noProof/>
            <w:webHidden/>
          </w:rPr>
          <w:fldChar w:fldCharType="begin"/>
        </w:r>
        <w:r w:rsidR="00404E6C">
          <w:rPr>
            <w:noProof/>
            <w:webHidden/>
          </w:rPr>
          <w:instrText xml:space="preserve"> PAGEREF _Toc9467556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6C88162A" w14:textId="3D641379" w:rsidR="00404E6C" w:rsidRDefault="00776768">
      <w:pPr>
        <w:pStyle w:val="ekillerTablosu"/>
        <w:tabs>
          <w:tab w:val="right" w:leader="dot" w:pos="8544"/>
        </w:tabs>
        <w:rPr>
          <w:rFonts w:asciiTheme="minorHAnsi" w:eastAsiaTheme="minorEastAsia" w:hAnsiTheme="minorHAnsi" w:cstheme="minorBidi"/>
          <w:noProof/>
          <w:sz w:val="22"/>
          <w:szCs w:val="22"/>
        </w:rPr>
      </w:pPr>
      <w:hyperlink r:id="rId10" w:anchor="_Toc9467557" w:history="1">
        <w:r w:rsidR="00404E6C" w:rsidRPr="00BF43F0">
          <w:rPr>
            <w:rStyle w:val="Kpr"/>
            <w:noProof/>
          </w:rPr>
          <w:t>Table 3: Seed Instances for DDoS Attacks.</w:t>
        </w:r>
        <w:r w:rsidR="00404E6C">
          <w:rPr>
            <w:noProof/>
            <w:webHidden/>
          </w:rPr>
          <w:tab/>
        </w:r>
        <w:r w:rsidR="00404E6C">
          <w:rPr>
            <w:noProof/>
            <w:webHidden/>
          </w:rPr>
          <w:fldChar w:fldCharType="begin"/>
        </w:r>
        <w:r w:rsidR="00404E6C">
          <w:rPr>
            <w:noProof/>
            <w:webHidden/>
          </w:rPr>
          <w:instrText xml:space="preserve"> PAGEREF _Toc9467557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3BC7395A" w14:textId="255E6AD7" w:rsidR="00404E6C" w:rsidRDefault="00776768">
      <w:pPr>
        <w:pStyle w:val="ekillerTablosu"/>
        <w:tabs>
          <w:tab w:val="right" w:leader="dot" w:pos="8544"/>
        </w:tabs>
        <w:rPr>
          <w:rFonts w:asciiTheme="minorHAnsi" w:eastAsiaTheme="minorEastAsia" w:hAnsiTheme="minorHAnsi" w:cstheme="minorBidi"/>
          <w:noProof/>
          <w:sz w:val="22"/>
          <w:szCs w:val="22"/>
        </w:rPr>
      </w:pPr>
      <w:hyperlink r:id="rId11" w:anchor="_Toc9467558" w:history="1">
        <w:r w:rsidR="00404E6C" w:rsidRPr="00BF43F0">
          <w:rPr>
            <w:rStyle w:val="Kpr"/>
            <w:noProof/>
          </w:rPr>
          <w:t>Table 4: Tweet Examples with Attack Targets.</w:t>
        </w:r>
        <w:r w:rsidR="00404E6C">
          <w:rPr>
            <w:noProof/>
            <w:webHidden/>
          </w:rPr>
          <w:tab/>
        </w:r>
        <w:r w:rsidR="00404E6C">
          <w:rPr>
            <w:noProof/>
            <w:webHidden/>
          </w:rPr>
          <w:fldChar w:fldCharType="begin"/>
        </w:r>
        <w:r w:rsidR="00404E6C">
          <w:rPr>
            <w:noProof/>
            <w:webHidden/>
          </w:rPr>
          <w:instrText xml:space="preserve"> PAGEREF _Toc9467558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64F00158" w14:textId="00EBF6BA" w:rsidR="00404E6C" w:rsidRDefault="00776768">
      <w:pPr>
        <w:pStyle w:val="ekillerTablosu"/>
        <w:tabs>
          <w:tab w:val="right" w:leader="dot" w:pos="8544"/>
        </w:tabs>
        <w:rPr>
          <w:rFonts w:asciiTheme="minorHAnsi" w:eastAsiaTheme="minorEastAsia" w:hAnsiTheme="minorHAnsi" w:cstheme="minorBidi"/>
          <w:noProof/>
          <w:sz w:val="22"/>
          <w:szCs w:val="22"/>
        </w:rPr>
      </w:pPr>
      <w:hyperlink w:anchor="_Toc9467559" w:history="1">
        <w:r w:rsidR="00404E6C" w:rsidRPr="00BF43F0">
          <w:rPr>
            <w:rStyle w:val="Kpr"/>
            <w:noProof/>
          </w:rPr>
          <w:t>Table 5: Sample Table after the Analyze</w:t>
        </w:r>
        <w:r w:rsidR="00404E6C">
          <w:rPr>
            <w:noProof/>
            <w:webHidden/>
          </w:rPr>
          <w:tab/>
        </w:r>
        <w:r w:rsidR="00404E6C">
          <w:rPr>
            <w:noProof/>
            <w:webHidden/>
          </w:rPr>
          <w:fldChar w:fldCharType="begin"/>
        </w:r>
        <w:r w:rsidR="00404E6C">
          <w:rPr>
            <w:noProof/>
            <w:webHidden/>
          </w:rPr>
          <w:instrText xml:space="preserve"> PAGEREF _Toc9467559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66706A07" w14:textId="5DAE1E46" w:rsidR="00404E6C" w:rsidRDefault="00776768">
      <w:pPr>
        <w:pStyle w:val="ekillerTablosu"/>
        <w:tabs>
          <w:tab w:val="right" w:leader="dot" w:pos="8544"/>
        </w:tabs>
        <w:rPr>
          <w:rFonts w:asciiTheme="minorHAnsi" w:eastAsiaTheme="minorEastAsia" w:hAnsiTheme="minorHAnsi" w:cstheme="minorBidi"/>
          <w:noProof/>
          <w:sz w:val="22"/>
          <w:szCs w:val="22"/>
        </w:rPr>
      </w:pPr>
      <w:hyperlink w:anchor="_Toc9467560" w:history="1">
        <w:r w:rsidR="00404E6C" w:rsidRPr="00BF43F0">
          <w:rPr>
            <w:rStyle w:val="Kpr"/>
            <w:noProof/>
          </w:rPr>
          <w:t>Table 6: Sample Information Sharing Plan Table</w:t>
        </w:r>
        <w:r w:rsidR="00404E6C">
          <w:rPr>
            <w:noProof/>
            <w:webHidden/>
          </w:rPr>
          <w:tab/>
        </w:r>
        <w:r w:rsidR="00404E6C">
          <w:rPr>
            <w:noProof/>
            <w:webHidden/>
          </w:rPr>
          <w:fldChar w:fldCharType="begin"/>
        </w:r>
        <w:r w:rsidR="00404E6C">
          <w:rPr>
            <w:noProof/>
            <w:webHidden/>
          </w:rPr>
          <w:instrText xml:space="preserve"> PAGEREF _Toc9467560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01A07F50" w14:textId="6B182520" w:rsidR="00404E6C" w:rsidRDefault="00776768">
      <w:pPr>
        <w:pStyle w:val="ekillerTablosu"/>
        <w:tabs>
          <w:tab w:val="right" w:leader="dot" w:pos="8544"/>
        </w:tabs>
        <w:rPr>
          <w:rFonts w:asciiTheme="minorHAnsi" w:eastAsiaTheme="minorEastAsia" w:hAnsiTheme="minorHAnsi" w:cstheme="minorBidi"/>
          <w:noProof/>
          <w:sz w:val="22"/>
          <w:szCs w:val="22"/>
        </w:rPr>
      </w:pPr>
      <w:hyperlink w:anchor="_Toc9467561" w:history="1">
        <w:r w:rsidR="00404E6C" w:rsidRPr="00BF43F0">
          <w:rPr>
            <w:rStyle w:val="Kpr"/>
            <w:noProof/>
          </w:rPr>
          <w:t>Table 7: Sample Detected Events Table</w:t>
        </w:r>
        <w:r w:rsidR="00404E6C">
          <w:rPr>
            <w:noProof/>
            <w:webHidden/>
          </w:rPr>
          <w:tab/>
        </w:r>
        <w:r w:rsidR="00404E6C">
          <w:rPr>
            <w:noProof/>
            <w:webHidden/>
          </w:rPr>
          <w:fldChar w:fldCharType="begin"/>
        </w:r>
        <w:r w:rsidR="00404E6C">
          <w:rPr>
            <w:noProof/>
            <w:webHidden/>
          </w:rPr>
          <w:instrText xml:space="preserve"> PAGEREF _Toc9467561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3EEBD728" w14:textId="48CB923C"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12" w:name="_Toc10579744"/>
      <w:r w:rsidRPr="007E1CF6">
        <w:rPr>
          <w:noProof/>
        </w:rPr>
        <w:lastRenderedPageBreak/>
        <w:t>LIST OF FIGURES</w:t>
      </w:r>
      <w:bookmarkEnd w:id="12"/>
    </w:p>
    <w:p w14:paraId="3EEBD72A" w14:textId="77777777" w:rsidR="00ED32CA" w:rsidRPr="007E1CF6" w:rsidRDefault="00ED32CA" w:rsidP="00ED32CA">
      <w:pPr>
        <w:rPr>
          <w:noProof/>
        </w:rPr>
      </w:pPr>
    </w:p>
    <w:p w14:paraId="51F5BBD8" w14:textId="7E82EE5A" w:rsidR="00161376"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9467600" w:history="1">
        <w:r w:rsidR="00161376" w:rsidRPr="00317659">
          <w:rPr>
            <w:rStyle w:val="Kpr"/>
            <w:noProof/>
          </w:rPr>
          <w:t>Figure 1: Tweets in Turkish After the Turktrust Vulnerability Announcement on 3 January 2013</w:t>
        </w:r>
        <w:r w:rsidR="00161376">
          <w:rPr>
            <w:noProof/>
            <w:webHidden/>
          </w:rPr>
          <w:tab/>
        </w:r>
        <w:r w:rsidR="00161376">
          <w:rPr>
            <w:noProof/>
            <w:webHidden/>
          </w:rPr>
          <w:fldChar w:fldCharType="begin"/>
        </w:r>
        <w:r w:rsidR="00161376">
          <w:rPr>
            <w:noProof/>
            <w:webHidden/>
          </w:rPr>
          <w:instrText xml:space="preserve"> PAGEREF _Toc9467600 \h </w:instrText>
        </w:r>
        <w:r w:rsidR="00161376">
          <w:rPr>
            <w:noProof/>
            <w:webHidden/>
          </w:rPr>
        </w:r>
        <w:r w:rsidR="00161376">
          <w:rPr>
            <w:noProof/>
            <w:webHidden/>
          </w:rPr>
          <w:fldChar w:fldCharType="separate"/>
        </w:r>
        <w:r w:rsidR="00161376">
          <w:rPr>
            <w:noProof/>
            <w:webHidden/>
          </w:rPr>
          <w:t>17</w:t>
        </w:r>
        <w:r w:rsidR="00161376">
          <w:rPr>
            <w:noProof/>
            <w:webHidden/>
          </w:rPr>
          <w:fldChar w:fldCharType="end"/>
        </w:r>
      </w:hyperlink>
    </w:p>
    <w:p w14:paraId="5B342F40" w14:textId="7599FA14" w:rsidR="00161376" w:rsidRDefault="00776768">
      <w:pPr>
        <w:pStyle w:val="ekillerTablosu"/>
        <w:tabs>
          <w:tab w:val="right" w:leader="dot" w:pos="8544"/>
        </w:tabs>
        <w:rPr>
          <w:rFonts w:asciiTheme="minorHAnsi" w:eastAsiaTheme="minorEastAsia" w:hAnsiTheme="minorHAnsi" w:cstheme="minorBidi"/>
          <w:noProof/>
          <w:sz w:val="22"/>
          <w:szCs w:val="22"/>
        </w:rPr>
      </w:pPr>
      <w:hyperlink r:id="rId13" w:anchor="_Toc9467601" w:history="1">
        <w:r w:rsidR="00161376" w:rsidRPr="00317659">
          <w:rPr>
            <w:rStyle w:val="Kpr"/>
            <w:noProof/>
          </w:rPr>
          <w:t>Figure 2: Hürriyet Newspaper News after the Turktrust SSL Vulnerability is Detected</w:t>
        </w:r>
        <w:r w:rsidR="00161376">
          <w:rPr>
            <w:noProof/>
            <w:webHidden/>
          </w:rPr>
          <w:tab/>
        </w:r>
        <w:r w:rsidR="00161376">
          <w:rPr>
            <w:noProof/>
            <w:webHidden/>
          </w:rPr>
          <w:fldChar w:fldCharType="begin"/>
        </w:r>
        <w:r w:rsidR="00161376">
          <w:rPr>
            <w:noProof/>
            <w:webHidden/>
          </w:rPr>
          <w:instrText xml:space="preserve"> PAGEREF _Toc9467601 \h </w:instrText>
        </w:r>
        <w:r w:rsidR="00161376">
          <w:rPr>
            <w:noProof/>
            <w:webHidden/>
          </w:rPr>
        </w:r>
        <w:r w:rsidR="00161376">
          <w:rPr>
            <w:noProof/>
            <w:webHidden/>
          </w:rPr>
          <w:fldChar w:fldCharType="separate"/>
        </w:r>
        <w:r w:rsidR="00161376">
          <w:rPr>
            <w:noProof/>
            <w:webHidden/>
          </w:rPr>
          <w:t>18</w:t>
        </w:r>
        <w:r w:rsidR="00161376">
          <w:rPr>
            <w:noProof/>
            <w:webHidden/>
          </w:rPr>
          <w:fldChar w:fldCharType="end"/>
        </w:r>
      </w:hyperlink>
    </w:p>
    <w:p w14:paraId="7C0585A9" w14:textId="2613D171" w:rsidR="00161376" w:rsidRDefault="00776768">
      <w:pPr>
        <w:pStyle w:val="ekillerTablosu"/>
        <w:tabs>
          <w:tab w:val="right" w:leader="dot" w:pos="8544"/>
        </w:tabs>
        <w:rPr>
          <w:rFonts w:asciiTheme="minorHAnsi" w:eastAsiaTheme="minorEastAsia" w:hAnsiTheme="minorHAnsi" w:cstheme="minorBidi"/>
          <w:noProof/>
          <w:sz w:val="22"/>
          <w:szCs w:val="22"/>
        </w:rPr>
      </w:pPr>
      <w:hyperlink r:id="rId14" w:anchor="_Toc9467602" w:history="1">
        <w:r w:rsidR="00161376" w:rsidRPr="00317659">
          <w:rPr>
            <w:rStyle w:val="Kpr"/>
            <w:noProof/>
          </w:rPr>
          <w:t>Figure 3: Research results of IBM Security Lab about Cyber Security Analysts</w:t>
        </w:r>
        <w:r w:rsidR="00161376">
          <w:rPr>
            <w:noProof/>
            <w:webHidden/>
          </w:rPr>
          <w:tab/>
        </w:r>
        <w:r w:rsidR="00161376">
          <w:rPr>
            <w:noProof/>
            <w:webHidden/>
          </w:rPr>
          <w:fldChar w:fldCharType="begin"/>
        </w:r>
        <w:r w:rsidR="00161376">
          <w:rPr>
            <w:noProof/>
            <w:webHidden/>
          </w:rPr>
          <w:instrText xml:space="preserve"> PAGEREF _Toc9467602 \h </w:instrText>
        </w:r>
        <w:r w:rsidR="00161376">
          <w:rPr>
            <w:noProof/>
            <w:webHidden/>
          </w:rPr>
        </w:r>
        <w:r w:rsidR="00161376">
          <w:rPr>
            <w:noProof/>
            <w:webHidden/>
          </w:rPr>
          <w:fldChar w:fldCharType="separate"/>
        </w:r>
        <w:r w:rsidR="00161376">
          <w:rPr>
            <w:noProof/>
            <w:webHidden/>
          </w:rPr>
          <w:t>23</w:t>
        </w:r>
        <w:r w:rsidR="00161376">
          <w:rPr>
            <w:noProof/>
            <w:webHidden/>
          </w:rPr>
          <w:fldChar w:fldCharType="end"/>
        </w:r>
      </w:hyperlink>
    </w:p>
    <w:p w14:paraId="7AE5954F" w14:textId="6F4A2C5C" w:rsidR="00161376" w:rsidRDefault="00776768">
      <w:pPr>
        <w:pStyle w:val="ekillerTablosu"/>
        <w:tabs>
          <w:tab w:val="right" w:leader="dot" w:pos="8544"/>
        </w:tabs>
        <w:rPr>
          <w:rFonts w:asciiTheme="minorHAnsi" w:eastAsiaTheme="minorEastAsia" w:hAnsiTheme="minorHAnsi" w:cstheme="minorBidi"/>
          <w:noProof/>
          <w:sz w:val="22"/>
          <w:szCs w:val="22"/>
        </w:rPr>
      </w:pPr>
      <w:hyperlink r:id="rId15" w:anchor="_Toc9467603" w:history="1">
        <w:r w:rsidR="00161376" w:rsidRPr="00317659">
          <w:rPr>
            <w:rStyle w:val="Kpr"/>
            <w:noProof/>
          </w:rPr>
          <w:t>Figure 4</w:t>
        </w:r>
        <w:r w:rsidR="00161376" w:rsidRPr="00317659">
          <w:rPr>
            <w:rStyle w:val="Kpr"/>
            <w:noProof/>
            <w:lang w:val="tr-TR"/>
          </w:rPr>
          <w:t>:</w:t>
        </w:r>
        <w:r w:rsidR="00161376" w:rsidRPr="00317659">
          <w:rPr>
            <w:rStyle w:val="Kpr"/>
            <w:noProof/>
          </w:rPr>
          <w:t xml:space="preserve"> A Simple diagram to explain what NLP does.</w:t>
        </w:r>
        <w:r w:rsidR="00161376">
          <w:rPr>
            <w:noProof/>
            <w:webHidden/>
          </w:rPr>
          <w:tab/>
        </w:r>
        <w:r w:rsidR="00161376">
          <w:rPr>
            <w:noProof/>
            <w:webHidden/>
          </w:rPr>
          <w:fldChar w:fldCharType="begin"/>
        </w:r>
        <w:r w:rsidR="00161376">
          <w:rPr>
            <w:noProof/>
            <w:webHidden/>
          </w:rPr>
          <w:instrText xml:space="preserve"> PAGEREF _Toc9467603 \h </w:instrText>
        </w:r>
        <w:r w:rsidR="00161376">
          <w:rPr>
            <w:noProof/>
            <w:webHidden/>
          </w:rPr>
        </w:r>
        <w:r w:rsidR="00161376">
          <w:rPr>
            <w:noProof/>
            <w:webHidden/>
          </w:rPr>
          <w:fldChar w:fldCharType="separate"/>
        </w:r>
        <w:r w:rsidR="00161376">
          <w:rPr>
            <w:noProof/>
            <w:webHidden/>
          </w:rPr>
          <w:t>24</w:t>
        </w:r>
        <w:r w:rsidR="00161376">
          <w:rPr>
            <w:noProof/>
            <w:webHidden/>
          </w:rPr>
          <w:fldChar w:fldCharType="end"/>
        </w:r>
      </w:hyperlink>
    </w:p>
    <w:p w14:paraId="549DEDB6" w14:textId="2869F382" w:rsidR="00161376" w:rsidRDefault="00776768">
      <w:pPr>
        <w:pStyle w:val="ekillerTablosu"/>
        <w:tabs>
          <w:tab w:val="right" w:leader="dot" w:pos="8544"/>
        </w:tabs>
        <w:rPr>
          <w:rFonts w:asciiTheme="minorHAnsi" w:eastAsiaTheme="minorEastAsia" w:hAnsiTheme="minorHAnsi" w:cstheme="minorBidi"/>
          <w:noProof/>
          <w:sz w:val="22"/>
          <w:szCs w:val="22"/>
        </w:rPr>
      </w:pPr>
      <w:hyperlink r:id="rId16" w:anchor="_Toc9467604" w:history="1">
        <w:r w:rsidR="00161376" w:rsidRPr="00317659">
          <w:rPr>
            <w:rStyle w:val="Kpr"/>
            <w:noProof/>
          </w:rPr>
          <w:t>Figure 5 Sample Turkish Tweets Related with a Security Incident</w:t>
        </w:r>
        <w:r w:rsidR="00161376">
          <w:rPr>
            <w:noProof/>
            <w:webHidden/>
          </w:rPr>
          <w:tab/>
        </w:r>
        <w:r w:rsidR="00161376">
          <w:rPr>
            <w:noProof/>
            <w:webHidden/>
          </w:rPr>
          <w:fldChar w:fldCharType="begin"/>
        </w:r>
        <w:r w:rsidR="00161376">
          <w:rPr>
            <w:noProof/>
            <w:webHidden/>
          </w:rPr>
          <w:instrText xml:space="preserve"> PAGEREF _Toc9467604 \h </w:instrText>
        </w:r>
        <w:r w:rsidR="00161376">
          <w:rPr>
            <w:noProof/>
            <w:webHidden/>
          </w:rPr>
        </w:r>
        <w:r w:rsidR="00161376">
          <w:rPr>
            <w:noProof/>
            <w:webHidden/>
          </w:rPr>
          <w:fldChar w:fldCharType="separate"/>
        </w:r>
        <w:r w:rsidR="00161376">
          <w:rPr>
            <w:noProof/>
            <w:webHidden/>
          </w:rPr>
          <w:t>26</w:t>
        </w:r>
        <w:r w:rsidR="00161376">
          <w:rPr>
            <w:noProof/>
            <w:webHidden/>
          </w:rPr>
          <w:fldChar w:fldCharType="end"/>
        </w:r>
      </w:hyperlink>
    </w:p>
    <w:p w14:paraId="49B53C41" w14:textId="6D1DA694" w:rsidR="00161376" w:rsidRDefault="00776768">
      <w:pPr>
        <w:pStyle w:val="ekillerTablosu"/>
        <w:tabs>
          <w:tab w:val="right" w:leader="dot" w:pos="8544"/>
        </w:tabs>
        <w:rPr>
          <w:rFonts w:asciiTheme="minorHAnsi" w:eastAsiaTheme="minorEastAsia" w:hAnsiTheme="minorHAnsi" w:cstheme="minorBidi"/>
          <w:noProof/>
          <w:sz w:val="22"/>
          <w:szCs w:val="22"/>
        </w:rPr>
      </w:pPr>
      <w:hyperlink r:id="rId17" w:anchor="_Toc9467605" w:history="1">
        <w:r w:rsidR="00161376" w:rsidRPr="00317659">
          <w:rPr>
            <w:rStyle w:val="Kpr"/>
            <w:noProof/>
          </w:rPr>
          <w:t>Figure 6: Architecture of the Keyword Finder Component.</w:t>
        </w:r>
        <w:r w:rsidR="00161376">
          <w:rPr>
            <w:noProof/>
            <w:webHidden/>
          </w:rPr>
          <w:tab/>
        </w:r>
        <w:r w:rsidR="00161376">
          <w:rPr>
            <w:noProof/>
            <w:webHidden/>
          </w:rPr>
          <w:fldChar w:fldCharType="begin"/>
        </w:r>
        <w:r w:rsidR="00161376">
          <w:rPr>
            <w:noProof/>
            <w:webHidden/>
          </w:rPr>
          <w:instrText xml:space="preserve"> PAGEREF _Toc9467605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48D55AFC" w14:textId="1FF12D75" w:rsidR="00161376" w:rsidRDefault="00776768">
      <w:pPr>
        <w:pStyle w:val="ekillerTablosu"/>
        <w:tabs>
          <w:tab w:val="right" w:leader="dot" w:pos="8544"/>
        </w:tabs>
        <w:rPr>
          <w:rFonts w:asciiTheme="minorHAnsi" w:eastAsiaTheme="minorEastAsia" w:hAnsiTheme="minorHAnsi" w:cstheme="minorBidi"/>
          <w:noProof/>
          <w:sz w:val="22"/>
          <w:szCs w:val="22"/>
        </w:rPr>
      </w:pPr>
      <w:hyperlink r:id="rId18" w:anchor="_Toc9467606" w:history="1">
        <w:r w:rsidR="00161376" w:rsidRPr="00317659">
          <w:rPr>
            <w:rStyle w:val="Kpr"/>
            <w:noProof/>
          </w:rPr>
          <w:t>Figure 7: Technical Overview of Sonar.</w:t>
        </w:r>
        <w:r w:rsidR="00161376">
          <w:rPr>
            <w:noProof/>
            <w:webHidden/>
          </w:rPr>
          <w:tab/>
        </w:r>
        <w:r w:rsidR="00161376">
          <w:rPr>
            <w:noProof/>
            <w:webHidden/>
          </w:rPr>
          <w:fldChar w:fldCharType="begin"/>
        </w:r>
        <w:r w:rsidR="00161376">
          <w:rPr>
            <w:noProof/>
            <w:webHidden/>
          </w:rPr>
          <w:instrText xml:space="preserve"> PAGEREF _Toc9467606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3C10596D" w14:textId="320F1164" w:rsidR="00161376" w:rsidRDefault="00776768">
      <w:pPr>
        <w:pStyle w:val="ekillerTablosu"/>
        <w:tabs>
          <w:tab w:val="right" w:leader="dot" w:pos="8544"/>
        </w:tabs>
        <w:rPr>
          <w:rFonts w:asciiTheme="minorHAnsi" w:eastAsiaTheme="minorEastAsia" w:hAnsiTheme="minorHAnsi" w:cstheme="minorBidi"/>
          <w:noProof/>
          <w:sz w:val="22"/>
          <w:szCs w:val="22"/>
        </w:rPr>
      </w:pPr>
      <w:hyperlink r:id="rId19" w:anchor="_Toc9467607" w:history="1">
        <w:r w:rsidR="00161376" w:rsidRPr="00317659">
          <w:rPr>
            <w:rStyle w:val="Kpr"/>
            <w:noProof/>
          </w:rPr>
          <w:t>Figure 8: A Schematic Overview of Cybersecurity Event Detection System from The Publication.</w:t>
        </w:r>
        <w:r w:rsidR="00161376">
          <w:rPr>
            <w:noProof/>
            <w:webHidden/>
          </w:rPr>
          <w:tab/>
        </w:r>
        <w:r w:rsidR="00161376">
          <w:rPr>
            <w:noProof/>
            <w:webHidden/>
          </w:rPr>
          <w:fldChar w:fldCharType="begin"/>
        </w:r>
        <w:r w:rsidR="00161376">
          <w:rPr>
            <w:noProof/>
            <w:webHidden/>
          </w:rPr>
          <w:instrText xml:space="preserve"> PAGEREF _Toc9467607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5A43894E" w14:textId="62B78E4A" w:rsidR="00161376" w:rsidRDefault="00776768">
      <w:pPr>
        <w:pStyle w:val="ekillerTablosu"/>
        <w:tabs>
          <w:tab w:val="right" w:leader="dot" w:pos="8544"/>
        </w:tabs>
        <w:rPr>
          <w:rFonts w:asciiTheme="minorHAnsi" w:eastAsiaTheme="minorEastAsia" w:hAnsiTheme="minorHAnsi" w:cstheme="minorBidi"/>
          <w:noProof/>
          <w:sz w:val="22"/>
          <w:szCs w:val="22"/>
        </w:rPr>
      </w:pPr>
      <w:hyperlink r:id="rId20" w:anchor="_Toc9467608" w:history="1">
        <w:r w:rsidR="00161376" w:rsidRPr="00317659">
          <w:rPr>
            <w:rStyle w:val="Kpr"/>
            <w:noProof/>
          </w:rPr>
          <w:t>Figure 9: Streamgraph Showing Normalized Volume of Tweets (September 2015 through October 2016) Tagged with Data Breach (red), DDoS Activity (grey) and Account Hijacking (blue) Types of Cybersecurity Events.</w:t>
        </w:r>
        <w:r w:rsidR="00161376">
          <w:rPr>
            <w:noProof/>
            <w:webHidden/>
          </w:rPr>
          <w:tab/>
        </w:r>
        <w:r w:rsidR="00161376">
          <w:rPr>
            <w:noProof/>
            <w:webHidden/>
          </w:rPr>
          <w:fldChar w:fldCharType="begin"/>
        </w:r>
        <w:r w:rsidR="00161376">
          <w:rPr>
            <w:noProof/>
            <w:webHidden/>
          </w:rPr>
          <w:instrText xml:space="preserve"> PAGEREF _Toc9467608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6BF765F3" w14:textId="7DE260E3"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09" w:history="1">
        <w:r w:rsidR="00161376" w:rsidRPr="00317659">
          <w:rPr>
            <w:rStyle w:val="Kpr"/>
            <w:noProof/>
          </w:rPr>
          <w:t>Figure 10: Normalizer Sample from ITU NLP API</w:t>
        </w:r>
        <w:r w:rsidR="00161376">
          <w:rPr>
            <w:noProof/>
            <w:webHidden/>
          </w:rPr>
          <w:tab/>
        </w:r>
        <w:r w:rsidR="00161376">
          <w:rPr>
            <w:noProof/>
            <w:webHidden/>
          </w:rPr>
          <w:fldChar w:fldCharType="begin"/>
        </w:r>
        <w:r w:rsidR="00161376">
          <w:rPr>
            <w:noProof/>
            <w:webHidden/>
          </w:rPr>
          <w:instrText xml:space="preserve"> PAGEREF _Toc9467609 \h </w:instrText>
        </w:r>
        <w:r w:rsidR="00161376">
          <w:rPr>
            <w:noProof/>
            <w:webHidden/>
          </w:rPr>
        </w:r>
        <w:r w:rsidR="00161376">
          <w:rPr>
            <w:noProof/>
            <w:webHidden/>
          </w:rPr>
          <w:fldChar w:fldCharType="separate"/>
        </w:r>
        <w:r w:rsidR="00161376">
          <w:rPr>
            <w:noProof/>
            <w:webHidden/>
          </w:rPr>
          <w:t>39</w:t>
        </w:r>
        <w:r w:rsidR="00161376">
          <w:rPr>
            <w:noProof/>
            <w:webHidden/>
          </w:rPr>
          <w:fldChar w:fldCharType="end"/>
        </w:r>
      </w:hyperlink>
    </w:p>
    <w:p w14:paraId="0D0F1BB5" w14:textId="3F9F4417"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0" w:history="1">
        <w:r w:rsidR="00161376" w:rsidRPr="00317659">
          <w:rPr>
            <w:rStyle w:val="Kpr"/>
            <w:noProof/>
          </w:rPr>
          <w:t>Figure 11: The General Overview of the System</w:t>
        </w:r>
        <w:r w:rsidR="00161376">
          <w:rPr>
            <w:noProof/>
            <w:webHidden/>
          </w:rPr>
          <w:tab/>
        </w:r>
        <w:r w:rsidR="00161376">
          <w:rPr>
            <w:noProof/>
            <w:webHidden/>
          </w:rPr>
          <w:fldChar w:fldCharType="begin"/>
        </w:r>
        <w:r w:rsidR="00161376">
          <w:rPr>
            <w:noProof/>
            <w:webHidden/>
          </w:rPr>
          <w:instrText xml:space="preserve"> PAGEREF _Toc9467610 \h </w:instrText>
        </w:r>
        <w:r w:rsidR="00161376">
          <w:rPr>
            <w:noProof/>
            <w:webHidden/>
          </w:rPr>
        </w:r>
        <w:r w:rsidR="00161376">
          <w:rPr>
            <w:noProof/>
            <w:webHidden/>
          </w:rPr>
          <w:fldChar w:fldCharType="separate"/>
        </w:r>
        <w:r w:rsidR="00161376">
          <w:rPr>
            <w:noProof/>
            <w:webHidden/>
          </w:rPr>
          <w:t>41</w:t>
        </w:r>
        <w:r w:rsidR="00161376">
          <w:rPr>
            <w:noProof/>
            <w:webHidden/>
          </w:rPr>
          <w:fldChar w:fldCharType="end"/>
        </w:r>
      </w:hyperlink>
    </w:p>
    <w:p w14:paraId="17A6AF1F" w14:textId="2E4EFBCA"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1" w:history="1">
        <w:r w:rsidR="00161376" w:rsidRPr="00317659">
          <w:rPr>
            <w:rStyle w:val="Kpr"/>
            <w:noProof/>
          </w:rPr>
          <w:t>Figure 12: Sample Stored Twitter Data in the Database File</w:t>
        </w:r>
        <w:r w:rsidR="00161376">
          <w:rPr>
            <w:noProof/>
            <w:webHidden/>
          </w:rPr>
          <w:tab/>
        </w:r>
        <w:r w:rsidR="00161376">
          <w:rPr>
            <w:noProof/>
            <w:webHidden/>
          </w:rPr>
          <w:fldChar w:fldCharType="begin"/>
        </w:r>
        <w:r w:rsidR="00161376">
          <w:rPr>
            <w:noProof/>
            <w:webHidden/>
          </w:rPr>
          <w:instrText xml:space="preserve"> PAGEREF _Toc9467611 \h </w:instrText>
        </w:r>
        <w:r w:rsidR="00161376">
          <w:rPr>
            <w:noProof/>
            <w:webHidden/>
          </w:rPr>
        </w:r>
        <w:r w:rsidR="00161376">
          <w:rPr>
            <w:noProof/>
            <w:webHidden/>
          </w:rPr>
          <w:fldChar w:fldCharType="separate"/>
        </w:r>
        <w:r w:rsidR="00161376">
          <w:rPr>
            <w:noProof/>
            <w:webHidden/>
          </w:rPr>
          <w:t>44</w:t>
        </w:r>
        <w:r w:rsidR="00161376">
          <w:rPr>
            <w:noProof/>
            <w:webHidden/>
          </w:rPr>
          <w:fldChar w:fldCharType="end"/>
        </w:r>
      </w:hyperlink>
    </w:p>
    <w:p w14:paraId="7098ECDC" w14:textId="44512DAF"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2" w:history="1">
        <w:r w:rsidR="00161376" w:rsidRPr="00317659">
          <w:rPr>
            <w:rStyle w:val="Kpr"/>
            <w:noProof/>
          </w:rPr>
          <w:t>Figure 13: Sample Stored Hurriyet Newspaper Data in the Database File</w:t>
        </w:r>
        <w:r w:rsidR="00161376">
          <w:rPr>
            <w:noProof/>
            <w:webHidden/>
          </w:rPr>
          <w:tab/>
        </w:r>
        <w:r w:rsidR="00161376">
          <w:rPr>
            <w:noProof/>
            <w:webHidden/>
          </w:rPr>
          <w:fldChar w:fldCharType="begin"/>
        </w:r>
        <w:r w:rsidR="00161376">
          <w:rPr>
            <w:noProof/>
            <w:webHidden/>
          </w:rPr>
          <w:instrText xml:space="preserve"> PAGEREF _Toc9467612 \h </w:instrText>
        </w:r>
        <w:r w:rsidR="00161376">
          <w:rPr>
            <w:noProof/>
            <w:webHidden/>
          </w:rPr>
        </w:r>
        <w:r w:rsidR="00161376">
          <w:rPr>
            <w:noProof/>
            <w:webHidden/>
          </w:rPr>
          <w:fldChar w:fldCharType="separate"/>
        </w:r>
        <w:r w:rsidR="00161376">
          <w:rPr>
            <w:noProof/>
            <w:webHidden/>
          </w:rPr>
          <w:t>45</w:t>
        </w:r>
        <w:r w:rsidR="00161376">
          <w:rPr>
            <w:noProof/>
            <w:webHidden/>
          </w:rPr>
          <w:fldChar w:fldCharType="end"/>
        </w:r>
      </w:hyperlink>
    </w:p>
    <w:p w14:paraId="35C3A165" w14:textId="09D2B951"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3" w:history="1">
        <w:r w:rsidR="00161376" w:rsidRPr="00317659">
          <w:rPr>
            <w:rStyle w:val="Kpr"/>
            <w:noProof/>
          </w:rPr>
          <w:t>Figure 14 User Interface of the Cybersecurity Detection Software</w:t>
        </w:r>
        <w:r w:rsidR="00161376">
          <w:rPr>
            <w:noProof/>
            <w:webHidden/>
          </w:rPr>
          <w:tab/>
        </w:r>
        <w:r w:rsidR="00161376">
          <w:rPr>
            <w:noProof/>
            <w:webHidden/>
          </w:rPr>
          <w:fldChar w:fldCharType="begin"/>
        </w:r>
        <w:r w:rsidR="00161376">
          <w:rPr>
            <w:noProof/>
            <w:webHidden/>
          </w:rPr>
          <w:instrText xml:space="preserve"> PAGEREF _Toc9467613 \h </w:instrText>
        </w:r>
        <w:r w:rsidR="00161376">
          <w:rPr>
            <w:noProof/>
            <w:webHidden/>
          </w:rPr>
        </w:r>
        <w:r w:rsidR="00161376">
          <w:rPr>
            <w:noProof/>
            <w:webHidden/>
          </w:rPr>
          <w:fldChar w:fldCharType="separate"/>
        </w:r>
        <w:r w:rsidR="00161376">
          <w:rPr>
            <w:noProof/>
            <w:webHidden/>
          </w:rPr>
          <w:t>62</w:t>
        </w:r>
        <w:r w:rsidR="00161376">
          <w:rPr>
            <w:noProof/>
            <w:webHidden/>
          </w:rPr>
          <w:fldChar w:fldCharType="end"/>
        </w:r>
      </w:hyperlink>
    </w:p>
    <w:p w14:paraId="2D1361B4" w14:textId="4846CF41"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4" w:history="1">
        <w:r w:rsidR="00161376" w:rsidRPr="00317659">
          <w:rPr>
            <w:rStyle w:val="Kpr"/>
            <w:noProof/>
          </w:rPr>
          <w:t>Figure 15 WhatsApp Spyware Attack Detection</w:t>
        </w:r>
        <w:r w:rsidR="00161376">
          <w:rPr>
            <w:noProof/>
            <w:webHidden/>
          </w:rPr>
          <w:tab/>
        </w:r>
        <w:r w:rsidR="00161376">
          <w:rPr>
            <w:noProof/>
            <w:webHidden/>
          </w:rPr>
          <w:fldChar w:fldCharType="begin"/>
        </w:r>
        <w:r w:rsidR="00161376">
          <w:rPr>
            <w:noProof/>
            <w:webHidden/>
          </w:rPr>
          <w:instrText xml:space="preserve"> PAGEREF _Toc9467614 \h </w:instrText>
        </w:r>
        <w:r w:rsidR="00161376">
          <w:rPr>
            <w:noProof/>
            <w:webHidden/>
          </w:rPr>
        </w:r>
        <w:r w:rsidR="00161376">
          <w:rPr>
            <w:noProof/>
            <w:webHidden/>
          </w:rPr>
          <w:fldChar w:fldCharType="separate"/>
        </w:r>
        <w:r w:rsidR="00161376">
          <w:rPr>
            <w:noProof/>
            <w:webHidden/>
          </w:rPr>
          <w:t>63</w:t>
        </w:r>
        <w:r w:rsidR="00161376">
          <w:rPr>
            <w:noProof/>
            <w:webHidden/>
          </w:rPr>
          <w:fldChar w:fldCharType="end"/>
        </w:r>
      </w:hyperlink>
    </w:p>
    <w:p w14:paraId="5B981134" w14:textId="7C29A998"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5" w:history="1">
        <w:r w:rsidR="00161376" w:rsidRPr="00317659">
          <w:rPr>
            <w:rStyle w:val="Kpr"/>
            <w:noProof/>
          </w:rPr>
          <w:t>Figure 16 STM Warns about Remote Patient Tracking System Applications</w:t>
        </w:r>
        <w:r w:rsidR="00161376">
          <w:rPr>
            <w:noProof/>
            <w:webHidden/>
          </w:rPr>
          <w:tab/>
        </w:r>
        <w:r w:rsidR="00161376">
          <w:rPr>
            <w:noProof/>
            <w:webHidden/>
          </w:rPr>
          <w:fldChar w:fldCharType="begin"/>
        </w:r>
        <w:r w:rsidR="00161376">
          <w:rPr>
            <w:noProof/>
            <w:webHidden/>
          </w:rPr>
          <w:instrText xml:space="preserve"> PAGEREF _Toc9467615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73D8D76C" w14:textId="3BF82D49"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6" w:history="1">
        <w:r w:rsidR="00161376" w:rsidRPr="00317659">
          <w:rPr>
            <w:rStyle w:val="Kpr"/>
            <w:noProof/>
          </w:rPr>
          <w:t>Figure 17 Supply Chain Attack Targets ASUS Computers Through Backdoored Update</w:t>
        </w:r>
        <w:r w:rsidR="00161376">
          <w:rPr>
            <w:noProof/>
            <w:webHidden/>
          </w:rPr>
          <w:tab/>
        </w:r>
        <w:r w:rsidR="00161376">
          <w:rPr>
            <w:noProof/>
            <w:webHidden/>
          </w:rPr>
          <w:fldChar w:fldCharType="begin"/>
        </w:r>
        <w:r w:rsidR="00161376">
          <w:rPr>
            <w:noProof/>
            <w:webHidden/>
          </w:rPr>
          <w:instrText xml:space="preserve"> PAGEREF _Toc9467616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60CD3AC6" w14:textId="114E80D7"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7" w:history="1">
        <w:r w:rsidR="00161376" w:rsidRPr="00317659">
          <w:rPr>
            <w:rStyle w:val="Kpr"/>
            <w:noProof/>
          </w:rPr>
          <w:t>Figure 18 MuddyWater Attack</w:t>
        </w:r>
        <w:r w:rsidR="00161376">
          <w:rPr>
            <w:noProof/>
            <w:webHidden/>
          </w:rPr>
          <w:tab/>
        </w:r>
        <w:r w:rsidR="00161376">
          <w:rPr>
            <w:noProof/>
            <w:webHidden/>
          </w:rPr>
          <w:fldChar w:fldCharType="begin"/>
        </w:r>
        <w:r w:rsidR="00161376">
          <w:rPr>
            <w:noProof/>
            <w:webHidden/>
          </w:rPr>
          <w:instrText xml:space="preserve"> PAGEREF _Toc9467617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3C54B78A" w14:textId="782C05E4"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8" w:history="1">
        <w:r w:rsidR="00161376" w:rsidRPr="00317659">
          <w:rPr>
            <w:rStyle w:val="Kpr"/>
            <w:noProof/>
          </w:rPr>
          <w:t>Figure 19 MegaCortex Ransomware</w:t>
        </w:r>
        <w:r w:rsidR="00161376">
          <w:rPr>
            <w:noProof/>
            <w:webHidden/>
          </w:rPr>
          <w:tab/>
        </w:r>
        <w:r w:rsidR="00161376">
          <w:rPr>
            <w:noProof/>
            <w:webHidden/>
          </w:rPr>
          <w:fldChar w:fldCharType="begin"/>
        </w:r>
        <w:r w:rsidR="00161376">
          <w:rPr>
            <w:noProof/>
            <w:webHidden/>
          </w:rPr>
          <w:instrText xml:space="preserve"> PAGEREF _Toc9467618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1911FB68" w14:textId="36D964A9"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19" w:history="1">
        <w:r w:rsidR="00161376" w:rsidRPr="00317659">
          <w:rPr>
            <w:rStyle w:val="Kpr"/>
            <w:noProof/>
          </w:rPr>
          <w:t>Figure 20 Using Popular TV Shows to Spread Malware</w:t>
        </w:r>
        <w:r w:rsidR="00161376">
          <w:rPr>
            <w:noProof/>
            <w:webHidden/>
          </w:rPr>
          <w:tab/>
        </w:r>
        <w:r w:rsidR="00161376">
          <w:rPr>
            <w:noProof/>
            <w:webHidden/>
          </w:rPr>
          <w:fldChar w:fldCharType="begin"/>
        </w:r>
        <w:r w:rsidR="00161376">
          <w:rPr>
            <w:noProof/>
            <w:webHidden/>
          </w:rPr>
          <w:instrText xml:space="preserve"> PAGEREF _Toc9467619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1E68930" w14:textId="20784574"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0" w:history="1">
        <w:r w:rsidR="00161376" w:rsidRPr="00317659">
          <w:rPr>
            <w:rStyle w:val="Kpr"/>
            <w:noProof/>
          </w:rPr>
          <w:t>Figure 21 RTM Banking Trojan</w:t>
        </w:r>
        <w:r w:rsidR="00161376">
          <w:rPr>
            <w:noProof/>
            <w:webHidden/>
          </w:rPr>
          <w:tab/>
        </w:r>
        <w:r w:rsidR="00161376">
          <w:rPr>
            <w:noProof/>
            <w:webHidden/>
          </w:rPr>
          <w:fldChar w:fldCharType="begin"/>
        </w:r>
        <w:r w:rsidR="00161376">
          <w:rPr>
            <w:noProof/>
            <w:webHidden/>
          </w:rPr>
          <w:instrText xml:space="preserve"> PAGEREF _Toc9467620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429F06B" w14:textId="2061D21F"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1" w:history="1">
        <w:r w:rsidR="00161376" w:rsidRPr="00317659">
          <w:rPr>
            <w:rStyle w:val="Kpr"/>
            <w:noProof/>
          </w:rPr>
          <w:t>Figure 22 Mother's Day Cyberattack Alerts</w:t>
        </w:r>
        <w:r w:rsidR="00161376">
          <w:rPr>
            <w:noProof/>
            <w:webHidden/>
          </w:rPr>
          <w:tab/>
        </w:r>
        <w:r w:rsidR="00161376">
          <w:rPr>
            <w:noProof/>
            <w:webHidden/>
          </w:rPr>
          <w:fldChar w:fldCharType="begin"/>
        </w:r>
        <w:r w:rsidR="00161376">
          <w:rPr>
            <w:noProof/>
            <w:webHidden/>
          </w:rPr>
          <w:instrText xml:space="preserve"> PAGEREF _Toc9467621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F92DFC" w14:textId="6D9DF26E"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2" w:history="1">
        <w:r w:rsidR="00161376" w:rsidRPr="00317659">
          <w:rPr>
            <w:rStyle w:val="Kpr"/>
            <w:noProof/>
          </w:rPr>
          <w:t>Figure 23 Valentine’s Day Phishing Attacks</w:t>
        </w:r>
        <w:r w:rsidR="00161376">
          <w:rPr>
            <w:noProof/>
            <w:webHidden/>
          </w:rPr>
          <w:tab/>
        </w:r>
        <w:r w:rsidR="00161376">
          <w:rPr>
            <w:noProof/>
            <w:webHidden/>
          </w:rPr>
          <w:fldChar w:fldCharType="begin"/>
        </w:r>
        <w:r w:rsidR="00161376">
          <w:rPr>
            <w:noProof/>
            <w:webHidden/>
          </w:rPr>
          <w:instrText xml:space="preserve"> PAGEREF _Toc9467622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6D65F2B6" w14:textId="12F27A0B"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3" w:history="1">
        <w:r w:rsidR="00161376" w:rsidRPr="00317659">
          <w:rPr>
            <w:rStyle w:val="Kpr"/>
            <w:noProof/>
          </w:rPr>
          <w:t>Figure 24 Pirate Matryoshka Virus</w:t>
        </w:r>
        <w:r w:rsidR="00161376">
          <w:rPr>
            <w:noProof/>
            <w:webHidden/>
          </w:rPr>
          <w:tab/>
        </w:r>
        <w:r w:rsidR="00161376">
          <w:rPr>
            <w:noProof/>
            <w:webHidden/>
          </w:rPr>
          <w:fldChar w:fldCharType="begin"/>
        </w:r>
        <w:r w:rsidR="00161376">
          <w:rPr>
            <w:noProof/>
            <w:webHidden/>
          </w:rPr>
          <w:instrText xml:space="preserve"> PAGEREF _Toc9467623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7B1D2BF8" w14:textId="4AB5E0FA"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4" w:history="1">
        <w:r w:rsidR="00161376" w:rsidRPr="00317659">
          <w:rPr>
            <w:rStyle w:val="Kpr"/>
            <w:noProof/>
          </w:rPr>
          <w:t>Figure 25 Cyber Attacks Using Smart TVs</w:t>
        </w:r>
        <w:r w:rsidR="00161376">
          <w:rPr>
            <w:noProof/>
            <w:webHidden/>
          </w:rPr>
          <w:tab/>
        </w:r>
        <w:r w:rsidR="00161376">
          <w:rPr>
            <w:noProof/>
            <w:webHidden/>
          </w:rPr>
          <w:fldChar w:fldCharType="begin"/>
        </w:r>
        <w:r w:rsidR="00161376">
          <w:rPr>
            <w:noProof/>
            <w:webHidden/>
          </w:rPr>
          <w:instrText xml:space="preserve"> PAGEREF _Toc9467624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292CD30A" w14:textId="66A173F8"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5" w:history="1">
        <w:r w:rsidR="00161376" w:rsidRPr="00317659">
          <w:rPr>
            <w:rStyle w:val="Kpr"/>
            <w:noProof/>
          </w:rPr>
          <w:t>Figure 26 Smart Home Cyberattacks</w:t>
        </w:r>
        <w:r w:rsidR="00161376">
          <w:rPr>
            <w:noProof/>
            <w:webHidden/>
          </w:rPr>
          <w:tab/>
        </w:r>
        <w:r w:rsidR="00161376">
          <w:rPr>
            <w:noProof/>
            <w:webHidden/>
          </w:rPr>
          <w:fldChar w:fldCharType="begin"/>
        </w:r>
        <w:r w:rsidR="00161376">
          <w:rPr>
            <w:noProof/>
            <w:webHidden/>
          </w:rPr>
          <w:instrText xml:space="preserve"> PAGEREF _Toc9467625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A8E98B" w14:textId="56782DD0"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6" w:history="1">
        <w:r w:rsidR="00161376" w:rsidRPr="00317659">
          <w:rPr>
            <w:rStyle w:val="Kpr"/>
            <w:noProof/>
          </w:rPr>
          <w:t>Figure 27 Valletta Bank Cyberattack</w:t>
        </w:r>
        <w:r w:rsidR="00161376">
          <w:rPr>
            <w:noProof/>
            <w:webHidden/>
          </w:rPr>
          <w:tab/>
        </w:r>
        <w:r w:rsidR="00161376">
          <w:rPr>
            <w:noProof/>
            <w:webHidden/>
          </w:rPr>
          <w:fldChar w:fldCharType="begin"/>
        </w:r>
        <w:r w:rsidR="00161376">
          <w:rPr>
            <w:noProof/>
            <w:webHidden/>
          </w:rPr>
          <w:instrText xml:space="preserve"> PAGEREF _Toc9467626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66145B33" w14:textId="6499B25A"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7" w:history="1">
        <w:r w:rsidR="00161376" w:rsidRPr="00317659">
          <w:rPr>
            <w:rStyle w:val="Kpr"/>
            <w:noProof/>
          </w:rPr>
          <w:t>Figure 28 Business Email Compromise Attack</w:t>
        </w:r>
        <w:r w:rsidR="00161376">
          <w:rPr>
            <w:noProof/>
            <w:webHidden/>
          </w:rPr>
          <w:tab/>
        </w:r>
        <w:r w:rsidR="00161376">
          <w:rPr>
            <w:noProof/>
            <w:webHidden/>
          </w:rPr>
          <w:fldChar w:fldCharType="begin"/>
        </w:r>
        <w:r w:rsidR="00161376">
          <w:rPr>
            <w:noProof/>
            <w:webHidden/>
          </w:rPr>
          <w:instrText xml:space="preserve"> PAGEREF _Toc9467627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35FBAE56" w14:textId="174D4854"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8" w:history="1">
        <w:r w:rsidR="00161376" w:rsidRPr="00317659">
          <w:rPr>
            <w:rStyle w:val="Kpr"/>
            <w:noProof/>
          </w:rPr>
          <w:t>Figure 29 Cyberattacks Which Use Netflix Brand</w:t>
        </w:r>
        <w:r w:rsidR="00161376">
          <w:rPr>
            <w:noProof/>
            <w:webHidden/>
          </w:rPr>
          <w:tab/>
        </w:r>
        <w:r w:rsidR="00161376">
          <w:rPr>
            <w:noProof/>
            <w:webHidden/>
          </w:rPr>
          <w:fldChar w:fldCharType="begin"/>
        </w:r>
        <w:r w:rsidR="00161376">
          <w:rPr>
            <w:noProof/>
            <w:webHidden/>
          </w:rPr>
          <w:instrText xml:space="preserve"> PAGEREF _Toc9467628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135BE7EC" w14:textId="5921183C"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29" w:history="1">
        <w:r w:rsidR="00161376" w:rsidRPr="00317659">
          <w:rPr>
            <w:rStyle w:val="Kpr"/>
            <w:noProof/>
          </w:rPr>
          <w:t>Figure 30 Cyberattacks Targeting Job Seekers</w:t>
        </w:r>
        <w:r w:rsidR="00161376">
          <w:rPr>
            <w:noProof/>
            <w:webHidden/>
          </w:rPr>
          <w:tab/>
        </w:r>
        <w:r w:rsidR="00161376">
          <w:rPr>
            <w:noProof/>
            <w:webHidden/>
          </w:rPr>
          <w:fldChar w:fldCharType="begin"/>
        </w:r>
        <w:r w:rsidR="00161376">
          <w:rPr>
            <w:noProof/>
            <w:webHidden/>
          </w:rPr>
          <w:instrText xml:space="preserve"> PAGEREF _Toc9467629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47DCF192" w14:textId="58D2A0B4"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30" w:history="1">
        <w:r w:rsidR="00161376" w:rsidRPr="00317659">
          <w:rPr>
            <w:rStyle w:val="Kpr"/>
            <w:noProof/>
          </w:rPr>
          <w:t>Figure 31 Phishing Attacks Targeting Social Media Users</w:t>
        </w:r>
        <w:r w:rsidR="00161376">
          <w:rPr>
            <w:noProof/>
            <w:webHidden/>
          </w:rPr>
          <w:tab/>
        </w:r>
        <w:r w:rsidR="00161376">
          <w:rPr>
            <w:noProof/>
            <w:webHidden/>
          </w:rPr>
          <w:fldChar w:fldCharType="begin"/>
        </w:r>
        <w:r w:rsidR="00161376">
          <w:rPr>
            <w:noProof/>
            <w:webHidden/>
          </w:rPr>
          <w:instrText xml:space="preserve"> PAGEREF _Toc9467630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022C47A8" w14:textId="3EDE1E3B"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31" w:history="1">
        <w:r w:rsidR="00161376" w:rsidRPr="00317659">
          <w:rPr>
            <w:rStyle w:val="Kpr"/>
            <w:noProof/>
          </w:rPr>
          <w:t>Figure 32 Zombie Cookies</w:t>
        </w:r>
        <w:r w:rsidR="00161376">
          <w:rPr>
            <w:noProof/>
            <w:webHidden/>
          </w:rPr>
          <w:tab/>
        </w:r>
        <w:r w:rsidR="00161376">
          <w:rPr>
            <w:noProof/>
            <w:webHidden/>
          </w:rPr>
          <w:fldChar w:fldCharType="begin"/>
        </w:r>
        <w:r w:rsidR="00161376">
          <w:rPr>
            <w:noProof/>
            <w:webHidden/>
          </w:rPr>
          <w:instrText xml:space="preserve"> PAGEREF _Toc9467631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7C5B4CC" w14:textId="72B079BA"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32" w:history="1">
        <w:r w:rsidR="00161376" w:rsidRPr="00317659">
          <w:rPr>
            <w:rStyle w:val="Kpr"/>
            <w:noProof/>
          </w:rPr>
          <w:t>Figure 33 Millions of Email Addresses Infiltrated the Internet</w:t>
        </w:r>
        <w:r w:rsidR="00161376">
          <w:rPr>
            <w:noProof/>
            <w:webHidden/>
          </w:rPr>
          <w:tab/>
        </w:r>
        <w:r w:rsidR="00161376">
          <w:rPr>
            <w:noProof/>
            <w:webHidden/>
          </w:rPr>
          <w:fldChar w:fldCharType="begin"/>
        </w:r>
        <w:r w:rsidR="00161376">
          <w:rPr>
            <w:noProof/>
            <w:webHidden/>
          </w:rPr>
          <w:instrText xml:space="preserve"> PAGEREF _Toc9467632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6B5DBDD" w14:textId="480F74A7"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33" w:history="1">
        <w:r w:rsidR="00161376" w:rsidRPr="00317659">
          <w:rPr>
            <w:rStyle w:val="Kpr"/>
            <w:noProof/>
          </w:rPr>
          <w:t>Figure 34 The USA and China Cyberwar Started Tweet</w:t>
        </w:r>
        <w:r w:rsidR="00161376">
          <w:rPr>
            <w:noProof/>
            <w:webHidden/>
          </w:rPr>
          <w:tab/>
        </w:r>
        <w:r w:rsidR="00161376">
          <w:rPr>
            <w:noProof/>
            <w:webHidden/>
          </w:rPr>
          <w:fldChar w:fldCharType="begin"/>
        </w:r>
        <w:r w:rsidR="00161376">
          <w:rPr>
            <w:noProof/>
            <w:webHidden/>
          </w:rPr>
          <w:instrText xml:space="preserve"> PAGEREF _Toc9467633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39C09177" w14:textId="5DC326ED"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34" w:history="1">
        <w:r w:rsidR="00161376" w:rsidRPr="00317659">
          <w:rPr>
            <w:rStyle w:val="Kpr"/>
            <w:noProof/>
          </w:rPr>
          <w:t>Figure 35 Angela Merkel and Hundreds of German Politicians Hacked</w:t>
        </w:r>
        <w:r w:rsidR="00161376">
          <w:rPr>
            <w:noProof/>
            <w:webHidden/>
          </w:rPr>
          <w:tab/>
        </w:r>
        <w:r w:rsidR="00161376">
          <w:rPr>
            <w:noProof/>
            <w:webHidden/>
          </w:rPr>
          <w:fldChar w:fldCharType="begin"/>
        </w:r>
        <w:r w:rsidR="00161376">
          <w:rPr>
            <w:noProof/>
            <w:webHidden/>
          </w:rPr>
          <w:instrText xml:space="preserve"> PAGEREF _Toc9467634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2B995687" w14:textId="73444D72"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35" w:history="1">
        <w:r w:rsidR="00161376" w:rsidRPr="00317659">
          <w:rPr>
            <w:rStyle w:val="Kpr"/>
            <w:noProof/>
          </w:rPr>
          <w:t>Figure 36 Sample False Positive Cybersecurity Event Detection</w:t>
        </w:r>
        <w:r w:rsidR="00161376">
          <w:rPr>
            <w:noProof/>
            <w:webHidden/>
          </w:rPr>
          <w:tab/>
        </w:r>
        <w:r w:rsidR="00161376">
          <w:rPr>
            <w:noProof/>
            <w:webHidden/>
          </w:rPr>
          <w:fldChar w:fldCharType="begin"/>
        </w:r>
        <w:r w:rsidR="00161376">
          <w:rPr>
            <w:noProof/>
            <w:webHidden/>
          </w:rPr>
          <w:instrText xml:space="preserve"> PAGEREF _Toc9467635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49939C8" w14:textId="3A8591E1" w:rsidR="00161376" w:rsidRDefault="00776768">
      <w:pPr>
        <w:pStyle w:val="ekillerTablosu"/>
        <w:tabs>
          <w:tab w:val="right" w:leader="dot" w:pos="8544"/>
        </w:tabs>
        <w:rPr>
          <w:rFonts w:asciiTheme="minorHAnsi" w:eastAsiaTheme="minorEastAsia" w:hAnsiTheme="minorHAnsi" w:cstheme="minorBidi"/>
          <w:noProof/>
          <w:sz w:val="22"/>
          <w:szCs w:val="22"/>
        </w:rPr>
      </w:pPr>
      <w:hyperlink w:anchor="_Toc9467636" w:history="1">
        <w:r w:rsidR="00161376" w:rsidRPr="00317659">
          <w:rPr>
            <w:rStyle w:val="Kpr"/>
            <w:noProof/>
          </w:rPr>
          <w:t>Figure 37 Sample, not Useful Cybersecurity Event Detection</w:t>
        </w:r>
        <w:r w:rsidR="00161376">
          <w:rPr>
            <w:noProof/>
            <w:webHidden/>
          </w:rPr>
          <w:tab/>
        </w:r>
        <w:r w:rsidR="00161376">
          <w:rPr>
            <w:noProof/>
            <w:webHidden/>
          </w:rPr>
          <w:fldChar w:fldCharType="begin"/>
        </w:r>
        <w:r w:rsidR="00161376">
          <w:rPr>
            <w:noProof/>
            <w:webHidden/>
          </w:rPr>
          <w:instrText xml:space="preserve"> PAGEREF _Toc9467636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EEBD735" w14:textId="72EB8FBA"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13" w:name="_Toc10579745"/>
      <w:r w:rsidRPr="007E1CF6">
        <w:rPr>
          <w:noProof/>
        </w:rPr>
        <w:lastRenderedPageBreak/>
        <w:t>LIST OF ABBREVIATIONS</w:t>
      </w:r>
      <w:bookmarkEnd w:id="13"/>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14" w:name="_Toc487724824"/>
      <w:r w:rsidR="00814651" w:rsidRPr="007E1CF6">
        <w:rPr>
          <w:rStyle w:val="Balk1Char"/>
          <w:color w:val="FFFFFF" w:themeColor="background1"/>
        </w:rPr>
        <w:t>C</w:t>
      </w:r>
    </w:p>
    <w:bookmarkEnd w:id="14"/>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5" w:name="_Toc10579746"/>
      <w:r w:rsidRPr="007E1CF6">
        <w:rPr>
          <w:noProof/>
          <w:szCs w:val="24"/>
        </w:rPr>
        <w:t>INTRODUCTION</w:t>
      </w:r>
      <w:bookmarkEnd w:id="15"/>
    </w:p>
    <w:p w14:paraId="2ED0A052" w14:textId="65AB2DB7" w:rsidR="009A1E30" w:rsidRDefault="008A3617" w:rsidP="009A1E30">
      <w:pPr>
        <w:pStyle w:val="Balk2"/>
        <w:rPr>
          <w:noProof/>
        </w:rPr>
      </w:pPr>
      <w:bookmarkStart w:id="16" w:name="_Toc10579747"/>
      <w:r w:rsidRPr="007E1CF6">
        <w:rPr>
          <w:noProof/>
        </w:rPr>
        <w:t>Motivation</w:t>
      </w:r>
      <w:bookmarkEnd w:id="16"/>
    </w:p>
    <w:p w14:paraId="7305B977" w14:textId="0BB719C0" w:rsidR="00FA2D5B" w:rsidRPr="00FA2D5B" w:rsidRDefault="00FA2D5B" w:rsidP="00FA2D5B"/>
    <w:p w14:paraId="02E02D7D" w14:textId="486E1B1E" w:rsidR="00925279" w:rsidRDefault="005E3323" w:rsidP="00925279">
      <w:pPr>
        <w:ind w:firstLine="576"/>
        <w:jc w:val="both"/>
        <w:rPr>
          <w:noProof/>
        </w:rPr>
      </w:pPr>
      <w:bookmarkStart w:id="17" w:name="_Hlk6188018"/>
      <w:r w:rsidRPr="009862E3">
        <w:rPr>
          <w:noProof/>
        </w:rPr>
        <w:drawing>
          <wp:anchor distT="0" distB="0" distL="114300" distR="114300" simplePos="0" relativeHeight="251950080" behindDoc="0" locked="0" layoutInCell="1" allowOverlap="1" wp14:anchorId="2B47EB65" wp14:editId="228B089D">
            <wp:simplePos x="0" y="0"/>
            <wp:positionH relativeFrom="margin">
              <wp:posOffset>176530</wp:posOffset>
            </wp:positionH>
            <wp:positionV relativeFrom="paragraph">
              <wp:posOffset>1729740</wp:posOffset>
            </wp:positionV>
            <wp:extent cx="5069205" cy="4446905"/>
            <wp:effectExtent l="19050" t="19050" r="17145" b="1079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t="35272"/>
                    <a:stretch/>
                  </pic:blipFill>
                  <pic:spPr bwMode="auto">
                    <a:xfrm>
                      <a:off x="0" y="0"/>
                      <a:ext cx="5069205" cy="444690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5279" w:rsidRPr="009862E3">
        <w:rPr>
          <w:noProof/>
        </w:rPr>
        <mc:AlternateContent>
          <mc:Choice Requires="wps">
            <w:drawing>
              <wp:anchor distT="0" distB="0" distL="114300" distR="114300" simplePos="0" relativeHeight="251952128" behindDoc="0" locked="0" layoutInCell="1" allowOverlap="1" wp14:anchorId="7B0AFED0" wp14:editId="41F6661B">
                <wp:simplePos x="0" y="0"/>
                <wp:positionH relativeFrom="margin">
                  <wp:posOffset>36195</wp:posOffset>
                </wp:positionH>
                <wp:positionV relativeFrom="paragraph">
                  <wp:posOffset>6219825</wp:posOffset>
                </wp:positionV>
                <wp:extent cx="5396230" cy="180975"/>
                <wp:effectExtent l="0" t="0" r="0" b="9525"/>
                <wp:wrapTopAndBottom/>
                <wp:docPr id="36" name="Metin Kutusu 36"/>
                <wp:cNvGraphicFramePr/>
                <a:graphic xmlns:a="http://schemas.openxmlformats.org/drawingml/2006/main">
                  <a:graphicData uri="http://schemas.microsoft.com/office/word/2010/wordprocessingShape">
                    <wps:wsp>
                      <wps:cNvSpPr txBox="1"/>
                      <wps:spPr>
                        <a:xfrm>
                          <a:off x="0" y="0"/>
                          <a:ext cx="5396230" cy="180975"/>
                        </a:xfrm>
                        <a:prstGeom prst="rect">
                          <a:avLst/>
                        </a:prstGeom>
                        <a:solidFill>
                          <a:prstClr val="white"/>
                        </a:solidFill>
                        <a:ln>
                          <a:noFill/>
                        </a:ln>
                      </wps:spPr>
                      <wps:txbx>
                        <w:txbxContent>
                          <w:p w14:paraId="2ADC94D2" w14:textId="77777777" w:rsidR="00776768" w:rsidRPr="00695A01" w:rsidRDefault="00776768" w:rsidP="009862E3">
                            <w:pPr>
                              <w:pStyle w:val="Abstract"/>
                              <w:jc w:val="center"/>
                              <w:rPr>
                                <w:noProof/>
                                <w:sz w:val="24"/>
                                <w:szCs w:val="20"/>
                                <w:lang w:val="tr-TR"/>
                              </w:rPr>
                            </w:pPr>
                            <w:bookmarkStart w:id="18"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2.85pt;margin-top:489.75pt;width:424.9pt;height:14.25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" stroked="f">
                <v:textbox inset="0,0,0,0">
                  <w:txbxContent>
                    <w:p w14:paraId="2ADC94D2" w14:textId="77777777" w:rsidR="00776768" w:rsidRPr="00695A01" w:rsidRDefault="00776768" w:rsidP="009862E3">
                      <w:pPr>
                        <w:pStyle w:val="Abstract"/>
                        <w:jc w:val="center"/>
                        <w:rPr>
                          <w:noProof/>
                          <w:sz w:val="24"/>
                          <w:szCs w:val="20"/>
                          <w:lang w:val="tr-TR"/>
                        </w:rPr>
                      </w:pPr>
                      <w:bookmarkStart w:id="19"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9"/>
                    </w:p>
                  </w:txbxContent>
                </v:textbox>
                <w10:wrap type="topAndBottom" anchorx="margin"/>
              </v:shape>
            </w:pict>
          </mc:Fallback>
        </mc:AlternateContent>
      </w:r>
      <w:r w:rsidR="000B0877" w:rsidRPr="007E1CF6">
        <w:rPr>
          <w:noProof/>
        </w:rPr>
        <w:t>On 3</w:t>
      </w:r>
      <w:r w:rsidR="00755CB7" w:rsidRPr="007E1CF6">
        <w:rPr>
          <w:noProof/>
        </w:rPr>
        <w:t xml:space="preserve"> </w:t>
      </w:r>
      <w:r w:rsidR="000B0877" w:rsidRPr="007E1CF6">
        <w:rPr>
          <w:noProof/>
        </w:rPr>
        <w:t>January</w:t>
      </w:r>
      <w:r w:rsidR="00755CB7" w:rsidRPr="007E1CF6">
        <w:rPr>
          <w:noProof/>
        </w:rPr>
        <w:t xml:space="preserve"> 201</w:t>
      </w:r>
      <w:r w:rsidR="007E1CF6" w:rsidRPr="007E1CF6">
        <w:rPr>
          <w:noProof/>
        </w:rPr>
        <w:t>3</w:t>
      </w:r>
      <w:bookmarkEnd w:id="17"/>
      <w:r w:rsidR="00755CB7" w:rsidRPr="007E1CF6">
        <w:rPr>
          <w:noProof/>
        </w:rPr>
        <w:t>, Google</w:t>
      </w:r>
      <w:r w:rsidR="00634A2C">
        <w:rPr>
          <w:noProof/>
        </w:rPr>
        <w:t xml:space="preserve"> Inc. </w:t>
      </w:r>
      <w:r w:rsidR="000B0877"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000B0877"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20"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20"/>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06D495" w14:textId="77777777" w:rsidR="00E26BB1" w:rsidRDefault="00E26BB1" w:rsidP="00E26BB1">
      <w:pPr>
        <w:ind w:firstLine="576"/>
        <w:jc w:val="both"/>
        <w:rPr>
          <w:noProof/>
        </w:rPr>
      </w:pPr>
      <w:r w:rsidRPr="002758E9">
        <w:rPr>
          <w:noProof/>
        </w:rPr>
        <w:lastRenderedPageBreak/>
        <w:t>Security awareness tools help security analysts to protect an institution's sensitive and mission-critical data from being stolen, damaged</w:t>
      </w:r>
      <w:r>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Pr>
          <w:noProof/>
        </w:rPr>
        <w:t>in a timely manner</w:t>
      </w:r>
      <w:r w:rsidRPr="002758E9">
        <w:rPr>
          <w:noProof/>
        </w:rPr>
        <w:t xml:space="preserve">. </w:t>
      </w:r>
    </w:p>
    <w:p w14:paraId="47163317" w14:textId="77777777" w:rsidR="00E26BB1" w:rsidRDefault="00E26BB1" w:rsidP="00E26BB1">
      <w:pPr>
        <w:ind w:firstLine="576"/>
        <w:jc w:val="both"/>
        <w:rPr>
          <w:noProof/>
        </w:rPr>
      </w:pPr>
    </w:p>
    <w:p w14:paraId="5E1ABC04" w14:textId="39727475" w:rsidR="00776B01" w:rsidRDefault="003C1ABA" w:rsidP="003A55BE">
      <w:pPr>
        <w:ind w:firstLine="576"/>
        <w:jc w:val="both"/>
        <w:rPr>
          <w:noProof/>
        </w:rPr>
      </w:pPr>
      <w:r>
        <w:rPr>
          <w:noProof/>
        </w:rPr>
        <w:t xml:space="preserve"> </w:t>
      </w:r>
      <w:r w:rsidR="00E26BB1">
        <w:rPr>
          <w:noProof/>
        </w:rPr>
        <w:t xml:space="preserve">Twitter is a major source of up to date information. </w:t>
      </w:r>
      <w:r w:rsidR="003555B1" w:rsidRPr="003555B1">
        <w:rPr>
          <w:noProof/>
        </w:rPr>
        <w:t>According to Statistia, Twitter has 321 million monthly active users worldwide</w:t>
      </w:r>
      <w:r w:rsidR="00E26BB1">
        <w:rPr>
          <w:noProof/>
        </w:rPr>
        <w:t xml:space="preserve"> </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0A14BE7" w14:textId="77777777" w:rsidR="003A55BE" w:rsidRDefault="003A55BE" w:rsidP="003A55BE">
      <w:pPr>
        <w:ind w:firstLine="576"/>
        <w:jc w:val="both"/>
        <w:rPr>
          <w:noProof/>
          <w:lang w:val="tr-TR"/>
        </w:rPr>
      </w:pPr>
    </w:p>
    <w:p w14:paraId="05CCCD96" w14:textId="5A544990" w:rsidR="007F3FCF" w:rsidRDefault="000B221A" w:rsidP="003A55BE">
      <w:pPr>
        <w:ind w:firstLine="576"/>
        <w:jc w:val="both"/>
        <w:rPr>
          <w:noProof/>
          <w:lang w:val="tr-TR"/>
        </w:rPr>
      </w:pPr>
      <w:r>
        <w:rPr>
          <w:noProof/>
          <w:lang w:val="tr-TR"/>
        </w:rPr>
        <w:t>A review of the literature and recent state of technology reveal that most of the research conducted on security event</w:t>
      </w:r>
      <w:r w:rsidR="005330C4">
        <w:rPr>
          <w:rStyle w:val="DipnotBavurusu"/>
          <w:noProof/>
          <w:lang w:val="tr-TR"/>
        </w:rPr>
        <w:footnoteReference w:id="1"/>
      </w:r>
      <w:r>
        <w:rPr>
          <w:noProof/>
          <w:lang w:val="tr-TR"/>
        </w:rPr>
        <w:t xml:space="preserve"> detection </w:t>
      </w:r>
      <w:r w:rsidR="00E26BB1">
        <w:rPr>
          <w:noProof/>
          <w:lang w:val="tr-TR"/>
        </w:rPr>
        <w:t>have been developed for analyzing text in</w:t>
      </w:r>
      <w:r>
        <w:rPr>
          <w:noProof/>
          <w:lang w:val="tr-TR"/>
        </w:rPr>
        <w:t xml:space="preserve">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779D8EB0" w14:textId="7F37C8E9" w:rsidR="003A55BE" w:rsidRDefault="003A55BE" w:rsidP="001E5990">
      <w:pPr>
        <w:spacing w:line="360" w:lineRule="auto"/>
        <w:ind w:firstLine="576"/>
        <w:rPr>
          <w:noProof/>
          <w:lang w:val="tr-TR"/>
        </w:rPr>
      </w:pPr>
    </w:p>
    <w:p w14:paraId="1A239B9E" w14:textId="6315B15F" w:rsidR="005330C4" w:rsidRDefault="005330C4" w:rsidP="001E5990">
      <w:pPr>
        <w:spacing w:line="360" w:lineRule="auto"/>
        <w:ind w:firstLine="576"/>
        <w:rPr>
          <w:noProof/>
          <w:lang w:val="tr-TR"/>
        </w:rPr>
      </w:pPr>
    </w:p>
    <w:p w14:paraId="52427376" w14:textId="77777777" w:rsidR="005330C4" w:rsidRDefault="005330C4" w:rsidP="001E5990">
      <w:pPr>
        <w:spacing w:line="360" w:lineRule="auto"/>
        <w:ind w:firstLine="576"/>
        <w:rPr>
          <w:noProof/>
          <w:lang w:val="tr-TR"/>
        </w:rPr>
      </w:pPr>
    </w:p>
    <w:p w14:paraId="7C5BF527" w14:textId="77777777" w:rsidR="003A55BE" w:rsidRDefault="003A55BE" w:rsidP="001E5990">
      <w:pPr>
        <w:spacing w:line="360" w:lineRule="auto"/>
        <w:ind w:firstLine="576"/>
        <w:rPr>
          <w:noProof/>
          <w:lang w:val="tr-TR"/>
        </w:rPr>
      </w:pPr>
    </w:p>
    <w:p w14:paraId="629F7758" w14:textId="45B1DAB6" w:rsidR="007F3FCF" w:rsidRDefault="007F3FCF" w:rsidP="001E5990">
      <w:pPr>
        <w:spacing w:line="360" w:lineRule="auto"/>
        <w:ind w:firstLine="576"/>
        <w:rPr>
          <w:noProof/>
          <w:lang w:val="tr-TR"/>
        </w:rPr>
      </w:pPr>
    </w:p>
    <w:p w14:paraId="4C0A2CC7" w14:textId="7FE185CA" w:rsidR="003A55BE" w:rsidRDefault="003A55BE" w:rsidP="003A55BE">
      <w:pPr>
        <w:ind w:firstLine="576"/>
        <w:jc w:val="both"/>
        <w:rPr>
          <w:noProof/>
          <w:lang w:val="tr-TR"/>
        </w:rPr>
      </w:pPr>
    </w:p>
    <w:p w14:paraId="11473659" w14:textId="77777777" w:rsidR="009862E3" w:rsidRDefault="009862E3" w:rsidP="003A55BE">
      <w:pPr>
        <w:ind w:firstLine="576"/>
        <w:jc w:val="both"/>
        <w:rPr>
          <w:noProof/>
          <w:lang w:val="tr-TR"/>
        </w:rPr>
      </w:pPr>
    </w:p>
    <w:p w14:paraId="3E6565E1" w14:textId="77777777" w:rsidR="009862E3" w:rsidRDefault="009862E3" w:rsidP="003A55BE">
      <w:pPr>
        <w:ind w:firstLine="576"/>
        <w:jc w:val="both"/>
        <w:rPr>
          <w:noProof/>
          <w:lang w:val="tr-TR"/>
        </w:rPr>
      </w:pPr>
    </w:p>
    <w:p w14:paraId="1A98643B" w14:textId="77777777" w:rsidR="009862E3" w:rsidRDefault="009862E3" w:rsidP="003A55BE">
      <w:pPr>
        <w:ind w:firstLine="576"/>
        <w:jc w:val="both"/>
        <w:rPr>
          <w:noProof/>
          <w:lang w:val="tr-TR"/>
        </w:rPr>
      </w:pPr>
    </w:p>
    <w:p w14:paraId="261B89BF" w14:textId="77777777" w:rsidR="009862E3" w:rsidRDefault="009862E3" w:rsidP="003A55BE">
      <w:pPr>
        <w:ind w:firstLine="576"/>
        <w:jc w:val="both"/>
        <w:rPr>
          <w:noProof/>
          <w:lang w:val="tr-TR"/>
        </w:rPr>
      </w:pPr>
    </w:p>
    <w:p w14:paraId="157324AE" w14:textId="77777777" w:rsidR="009862E3" w:rsidRDefault="009862E3" w:rsidP="003A55BE">
      <w:pPr>
        <w:ind w:firstLine="576"/>
        <w:jc w:val="both"/>
        <w:rPr>
          <w:noProof/>
          <w:lang w:val="tr-TR"/>
        </w:rPr>
      </w:pPr>
    </w:p>
    <w:p w14:paraId="50AC040B" w14:textId="51BD91E3" w:rsidR="003A55BE" w:rsidRDefault="003A55BE" w:rsidP="003A55BE">
      <w:pPr>
        <w:ind w:firstLine="576"/>
        <w:jc w:val="both"/>
        <w:rPr>
          <w:noProof/>
          <w:lang w:val="tr-TR"/>
        </w:rPr>
      </w:pPr>
    </w:p>
    <w:p w14:paraId="6FB616EF" w14:textId="77777777" w:rsidR="009862E3" w:rsidRDefault="009862E3" w:rsidP="00304F05">
      <w:pPr>
        <w:ind w:firstLine="576"/>
        <w:jc w:val="both"/>
        <w:rPr>
          <w:noProof/>
          <w:lang w:val="tr-TR"/>
        </w:rPr>
      </w:pPr>
    </w:p>
    <w:p w14:paraId="45EBB4FC" w14:textId="77777777" w:rsidR="009862E3" w:rsidRDefault="009862E3" w:rsidP="00304F05">
      <w:pPr>
        <w:ind w:firstLine="576"/>
        <w:jc w:val="both"/>
        <w:rPr>
          <w:noProof/>
          <w:lang w:val="tr-TR"/>
        </w:rPr>
      </w:pPr>
    </w:p>
    <w:p w14:paraId="34B5B0AA" w14:textId="77777777" w:rsidR="009862E3" w:rsidRDefault="009862E3" w:rsidP="00304F05">
      <w:pPr>
        <w:ind w:firstLine="576"/>
        <w:jc w:val="both"/>
        <w:rPr>
          <w:noProof/>
          <w:lang w:val="tr-TR"/>
        </w:rPr>
      </w:pPr>
    </w:p>
    <w:p w14:paraId="7DDC578B" w14:textId="77777777" w:rsidR="009862E3" w:rsidRDefault="009862E3" w:rsidP="00304F05">
      <w:pPr>
        <w:ind w:firstLine="576"/>
        <w:jc w:val="both"/>
        <w:rPr>
          <w:noProof/>
          <w:lang w:val="tr-TR"/>
        </w:rPr>
      </w:pPr>
    </w:p>
    <w:p w14:paraId="6F1B6BA6" w14:textId="394742D9" w:rsidR="000C162D" w:rsidRPr="007E1CF6" w:rsidRDefault="00E26BB1" w:rsidP="00304F05">
      <w:pPr>
        <w:ind w:firstLine="576"/>
        <w:jc w:val="both"/>
        <w:rPr>
          <w:noProof/>
        </w:rPr>
      </w:pPr>
      <w:r>
        <w:rPr>
          <w:noProof/>
          <w:lang w:val="tr-TR"/>
        </w:rPr>
        <w:t xml:space="preserve">Given the significant share of the use rof Turkish language on the Internet, it is necessary to develop security event detection tools that process Turkish data. </w:t>
      </w:r>
      <w:r w:rsidR="00AE69F3"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sidR="00AE69F3">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4703F26F" w14:textId="3346504B" w:rsidR="000C162D" w:rsidRDefault="003C38B5" w:rsidP="00304F05">
      <w:pPr>
        <w:ind w:firstLine="576"/>
        <w:jc w:val="both"/>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w:t>
      </w:r>
      <w:r w:rsidR="00821A93">
        <w:rPr>
          <w:noProof/>
        </w:rPr>
        <w:t>,</w:t>
      </w:r>
      <w:r w:rsidR="000C162D" w:rsidRPr="00810D2E">
        <w:rPr>
          <w:noProof/>
        </w:rPr>
        <w:t xml:space="preserve">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w:t>
      </w:r>
      <w:r w:rsidR="00E26BB1">
        <w:t>o</w:t>
      </w:r>
      <w:r w:rsidR="000C162D" w:rsidRPr="00DE33ED">
        <w:t xml:space="preserve">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444CA01E" w14:textId="77777777" w:rsidR="00304F05" w:rsidRPr="005C1DAF" w:rsidRDefault="00304F05" w:rsidP="00304F05">
      <w:pPr>
        <w:ind w:firstLine="576"/>
        <w:jc w:val="both"/>
      </w:pPr>
    </w:p>
    <w:p w14:paraId="7D787392" w14:textId="40DA505B" w:rsidR="000C162D" w:rsidRDefault="000C162D" w:rsidP="00304F05">
      <w:pPr>
        <w:ind w:firstLine="576"/>
        <w:jc w:val="both"/>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58A58CD4" w:rsidR="000C162D" w:rsidRDefault="007456A1" w:rsidP="00776B01">
      <w:pPr>
        <w:spacing w:line="360" w:lineRule="auto"/>
        <w:ind w:firstLine="576"/>
        <w:rPr>
          <w:noProof/>
        </w:rPr>
      </w:pPr>
      <w:r>
        <w:rPr>
          <w:noProof/>
        </w:rPr>
        <w:lastRenderedPageBreak/>
        <mc:AlternateContent>
          <mc:Choice Requires="wps">
            <w:drawing>
              <wp:anchor distT="0" distB="0" distL="114300" distR="114300" simplePos="0" relativeHeight="251909120" behindDoc="0" locked="0" layoutInCell="1" allowOverlap="1" wp14:anchorId="6A264529" wp14:editId="62188BF0">
                <wp:simplePos x="0" y="0"/>
                <wp:positionH relativeFrom="margin">
                  <wp:align>center</wp:align>
                </wp:positionH>
                <wp:positionV relativeFrom="paragraph">
                  <wp:posOffset>4475480</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733FF1D4" w:rsidR="00776768" w:rsidRPr="009D4719" w:rsidRDefault="00776768" w:rsidP="002C012C">
                            <w:pPr>
                              <w:pStyle w:val="ResimYazs"/>
                              <w:jc w:val="center"/>
                              <w:rPr>
                                <w:noProof/>
                                <w:sz w:val="24"/>
                                <w:szCs w:val="20"/>
                              </w:rPr>
                            </w:pPr>
                            <w:bookmarkStart w:id="21" w:name="_Toc9467601"/>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21"/>
                          </w:p>
                          <w:p w14:paraId="071CEDA0" w14:textId="77777777" w:rsidR="00776768" w:rsidRPr="009D4719" w:rsidRDefault="00776768"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52.4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" stroked="f">
                <v:textbox inset="0,0,0,0">
                  <w:txbxContent>
                    <w:p w14:paraId="3442F0CE" w14:textId="733FF1D4" w:rsidR="00776768" w:rsidRPr="009D4719" w:rsidRDefault="00776768" w:rsidP="002C012C">
                      <w:pPr>
                        <w:pStyle w:val="ResimYazs"/>
                        <w:jc w:val="center"/>
                        <w:rPr>
                          <w:noProof/>
                          <w:sz w:val="24"/>
                          <w:szCs w:val="20"/>
                        </w:rPr>
                      </w:pPr>
                      <w:bookmarkStart w:id="22" w:name="_Toc9467601"/>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22"/>
                    </w:p>
                    <w:p w14:paraId="071CEDA0" w14:textId="77777777" w:rsidR="00776768" w:rsidRPr="009D4719" w:rsidRDefault="00776768" w:rsidP="00304F05">
                      <w:pPr>
                        <w:pStyle w:val="ResimYazs"/>
                        <w:jc w:val="both"/>
                        <w:rPr>
                          <w:noProof/>
                          <w:sz w:val="24"/>
                          <w:szCs w:val="20"/>
                        </w:rPr>
                      </w:pPr>
                    </w:p>
                  </w:txbxContent>
                </v:textbox>
                <w10:wrap type="topAndBottom" anchorx="margin"/>
              </v:shape>
            </w:pict>
          </mc:Fallback>
        </mc:AlternateContent>
      </w:r>
      <w:r w:rsidR="00304F05">
        <w:rPr>
          <w:noProof/>
        </w:rPr>
        <w:drawing>
          <wp:anchor distT="0" distB="0" distL="114300" distR="114300" simplePos="0" relativeHeight="251908096" behindDoc="0" locked="0" layoutInCell="1" allowOverlap="1" wp14:anchorId="2B89427E" wp14:editId="226815A5">
            <wp:simplePos x="0" y="0"/>
            <wp:positionH relativeFrom="column">
              <wp:posOffset>-52705</wp:posOffset>
            </wp:positionH>
            <wp:positionV relativeFrom="paragraph">
              <wp:posOffset>225425</wp:posOffset>
            </wp:positionV>
            <wp:extent cx="5591175" cy="4202430"/>
            <wp:effectExtent l="19050" t="19050" r="28575" b="26670"/>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91175" cy="42024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E6D15E8" w14:textId="7E67E6EE" w:rsidR="007456A1" w:rsidRDefault="007456A1" w:rsidP="003B2EA9">
      <w:pPr>
        <w:ind w:firstLine="576"/>
        <w:jc w:val="both"/>
        <w:rPr>
          <w:noProof/>
        </w:rPr>
      </w:pPr>
    </w:p>
    <w:p w14:paraId="449E2F38" w14:textId="4699F2F9" w:rsidR="00374BEB" w:rsidRDefault="000E6A41" w:rsidP="003B2EA9">
      <w:pPr>
        <w:ind w:firstLine="576"/>
        <w:jc w:val="both"/>
        <w:rPr>
          <w:noProof/>
        </w:rPr>
      </w:pPr>
      <w:r>
        <w:rPr>
          <w:noProof/>
        </w:rPr>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w:t>
      </w:r>
      <w:r w:rsidR="00135EB0">
        <w:rPr>
          <w:rStyle w:val="DipnotBavurusu"/>
          <w:noProof/>
        </w:rPr>
        <w:footnoteReference w:id="2"/>
      </w:r>
      <w:r w:rsidR="008276EE" w:rsidRPr="007E1CF6">
        <w:rPr>
          <w:noProof/>
        </w:rPr>
        <w:t>, Facebook</w:t>
      </w:r>
      <w:r w:rsidR="00135EB0">
        <w:rPr>
          <w:rStyle w:val="DipnotBavurusu"/>
          <w:noProof/>
        </w:rPr>
        <w:footnoteReference w:id="3"/>
      </w:r>
      <w:r w:rsidR="008276EE" w:rsidRPr="007E1CF6">
        <w:rPr>
          <w:noProof/>
        </w:rPr>
        <w:t xml:space="preserve">, </w:t>
      </w:r>
      <w:r w:rsidR="008F7432">
        <w:rPr>
          <w:noProof/>
        </w:rPr>
        <w:t>Eksisozluk</w:t>
      </w:r>
      <w:r w:rsidR="00135EB0">
        <w:rPr>
          <w:rStyle w:val="DipnotBavurusu"/>
          <w:noProof/>
        </w:rPr>
        <w:footnoteReference w:id="4"/>
      </w:r>
      <w:r w:rsidR="008276EE" w:rsidRPr="007E1CF6">
        <w:rPr>
          <w:noProof/>
        </w:rPr>
        <w:t xml:space="preserve"> website streams to gain more accurate results</w:t>
      </w:r>
      <w:r w:rsidR="00CA3291">
        <w:rPr>
          <w:noProof/>
        </w:rPr>
        <w:t>.</w:t>
      </w:r>
    </w:p>
    <w:p w14:paraId="3B6F7601" w14:textId="77777777" w:rsidR="007456A1" w:rsidRPr="007E1CF6" w:rsidRDefault="007456A1" w:rsidP="008702C2">
      <w:pPr>
        <w:jc w:val="both"/>
        <w:rPr>
          <w:noProof/>
        </w:rPr>
      </w:pPr>
    </w:p>
    <w:p w14:paraId="5427DB1C" w14:textId="52016DAC" w:rsidR="009A1E30" w:rsidRDefault="00ED0125" w:rsidP="00E214B1">
      <w:pPr>
        <w:pStyle w:val="Balk2"/>
        <w:rPr>
          <w:noProof/>
        </w:rPr>
      </w:pPr>
      <w:bookmarkStart w:id="23" w:name="_Toc10579748"/>
      <w:r>
        <w:rPr>
          <w:noProof/>
        </w:rPr>
        <w:lastRenderedPageBreak/>
        <w:t xml:space="preserve">Research Question and </w:t>
      </w:r>
      <w:r w:rsidR="00E214B1" w:rsidRPr="007E1CF6">
        <w:rPr>
          <w:noProof/>
        </w:rPr>
        <w:t>Objectives</w:t>
      </w:r>
      <w:bookmarkEnd w:id="23"/>
    </w:p>
    <w:p w14:paraId="1A0A8A2D" w14:textId="77777777" w:rsidR="00FA2D5B" w:rsidRPr="00FA2D5B" w:rsidRDefault="00FA2D5B" w:rsidP="00FA2D5B"/>
    <w:p w14:paraId="633B3C16" w14:textId="008DFB31" w:rsidR="00E26BB1" w:rsidRDefault="00402FC0" w:rsidP="00263923">
      <w:pPr>
        <w:ind w:firstLine="576"/>
        <w:jc w:val="both"/>
        <w:rPr>
          <w:noProof/>
        </w:rPr>
      </w:pPr>
      <w:r w:rsidRPr="00402FC0">
        <w:rPr>
          <w:noProof/>
        </w:rPr>
        <w:t>The objective of this thesis</w:t>
      </w:r>
      <w:r w:rsidR="00263923">
        <w:rPr>
          <w:noProof/>
        </w:rPr>
        <w:t xml:space="preserve"> i</w:t>
      </w:r>
      <w:r w:rsidR="00E26BB1">
        <w:rPr>
          <w:noProof/>
        </w:rPr>
        <w:t xml:space="preserve">s to develop a security event detection toolfor processing Turkish data. </w:t>
      </w:r>
      <w:r w:rsidR="00561A82" w:rsidRPr="00561A82">
        <w:rPr>
          <w:noProof/>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00561A82" w:rsidRPr="00561A82">
        <w:rPr>
          <w:noProof/>
        </w:rPr>
        <w:t xml:space="preserve"> is our research question. This thesis also answers this research question by proposing a methodology and its implementation.</w:t>
      </w:r>
    </w:p>
    <w:p w14:paraId="61EA4404" w14:textId="77777777" w:rsidR="00263923" w:rsidRDefault="00263923" w:rsidP="00263923">
      <w:pPr>
        <w:ind w:firstLine="576"/>
        <w:jc w:val="both"/>
        <w:rPr>
          <w:noProof/>
        </w:rPr>
      </w:pPr>
    </w:p>
    <w:p w14:paraId="4B02BD0D" w14:textId="77777777" w:rsidR="00263923" w:rsidRDefault="00E26BB1" w:rsidP="00263923">
      <w:pPr>
        <w:ind w:firstLine="576"/>
        <w:jc w:val="both"/>
        <w:rPr>
          <w:noProof/>
        </w:rPr>
      </w:pPr>
      <w:r>
        <w:rPr>
          <w:noProof/>
        </w:rPr>
        <w:t>For this, we</w:t>
      </w:r>
      <w:r w:rsidR="00EC1A1D">
        <w:rPr>
          <w:noProof/>
        </w:rPr>
        <w:t xml:space="preserve"> </w:t>
      </w:r>
      <w:r w:rsidR="00451C91">
        <w:rPr>
          <w:noProof/>
        </w:rPr>
        <w:t>review</w:t>
      </w:r>
      <w:r>
        <w:rPr>
          <w:noProof/>
        </w:rPr>
        <w:t>ed the</w:t>
      </w:r>
      <w:r w:rsidR="00C94939">
        <w:rPr>
          <w:noProof/>
        </w:rPr>
        <w:t xml:space="preserve"> </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 xml:space="preserve">art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r>
        <w:rPr>
          <w:noProof/>
        </w:rPr>
        <w:t xml:space="preserve"> </w:t>
      </w:r>
      <w:r w:rsidR="00C94939">
        <w:rPr>
          <w:noProof/>
        </w:rPr>
        <w:t>We</w:t>
      </w:r>
      <w:r>
        <w:rPr>
          <w:noProof/>
        </w:rPr>
        <w:t xml:space="preserve"> then</w:t>
      </w:r>
      <w:r w:rsidR="00C94939">
        <w:rPr>
          <w:noProof/>
        </w:rPr>
        <w:t xml:space="preserve"> </w:t>
      </w:r>
      <w:r w:rsidR="00A630D0">
        <w:rPr>
          <w:noProof/>
        </w:rPr>
        <w:t>investigate</w:t>
      </w:r>
      <w:r>
        <w:rPr>
          <w:noProof/>
        </w:rPr>
        <w:t>d</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r w:rsidR="00263923">
        <w:rPr>
          <w:noProof/>
        </w:rPr>
        <w:t xml:space="preserve"> </w:t>
      </w:r>
      <w:r w:rsidR="00C94939">
        <w:rPr>
          <w:noProof/>
        </w:rPr>
        <w:t xml:space="preserve">We </w:t>
      </w:r>
      <w:r w:rsidR="00C6291A">
        <w:rPr>
          <w:noProof/>
        </w:rPr>
        <w:t>investigate</w:t>
      </w:r>
      <w:r>
        <w:rPr>
          <w:noProof/>
        </w:rPr>
        <w:t>d</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5"/>
      </w:r>
      <w:r w:rsidR="004D5C72">
        <w:rPr>
          <w:noProof/>
        </w:rPr>
        <w:t xml:space="preserve"> of Turkish texts.</w:t>
      </w:r>
      <w:r w:rsidR="00263923">
        <w:rPr>
          <w:noProof/>
        </w:rPr>
        <w:t xml:space="preserve"> </w:t>
      </w:r>
    </w:p>
    <w:p w14:paraId="1170F05B" w14:textId="77777777" w:rsidR="00263923" w:rsidRDefault="00263923" w:rsidP="00263923">
      <w:pPr>
        <w:ind w:firstLine="576"/>
        <w:jc w:val="both"/>
        <w:rPr>
          <w:noProof/>
        </w:rPr>
      </w:pPr>
    </w:p>
    <w:p w14:paraId="77FF72D5" w14:textId="77777777" w:rsidR="00263923" w:rsidRDefault="00C94939" w:rsidP="00263923">
      <w:pPr>
        <w:ind w:firstLine="576"/>
        <w:jc w:val="both"/>
        <w:rPr>
          <w:noProof/>
        </w:rPr>
      </w:pPr>
      <w:r>
        <w:rPr>
          <w:noProof/>
        </w:rPr>
        <w:t>We d</w:t>
      </w:r>
      <w:r w:rsidR="004D5C72">
        <w:rPr>
          <w:noProof/>
        </w:rPr>
        <w:t>esign</w:t>
      </w:r>
      <w:r w:rsidR="00E26BB1">
        <w:rPr>
          <w:noProof/>
        </w:rPr>
        <w:t>ed</w:t>
      </w:r>
      <w:r w:rsidR="004D5C72">
        <w:rPr>
          <w:noProof/>
        </w:rPr>
        <w:t xml:space="preserve"> and develop</w:t>
      </w:r>
      <w:r w:rsidR="00E26BB1">
        <w:rPr>
          <w:noProof/>
        </w:rPr>
        <w:t>ed</w:t>
      </w:r>
      <w:r w:rsidR="004D5C72">
        <w:rPr>
          <w:noProof/>
        </w:rPr>
        <w:t xml:space="preserve">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w:t>
      </w:r>
      <w:r w:rsidR="00EC1A1D">
        <w:rPr>
          <w:noProof/>
        </w:rPr>
        <w:t xml:space="preserve"> </w:t>
      </w:r>
      <w:r w:rsidR="004D5C72">
        <w:rPr>
          <w:noProof/>
        </w:rPr>
        <w:t>detection using Turkish texts.</w:t>
      </w:r>
      <w:r w:rsidR="00263923">
        <w:rPr>
          <w:noProof/>
        </w:rPr>
        <w:t xml:space="preserve"> </w:t>
      </w:r>
      <w:r>
        <w:rPr>
          <w:noProof/>
        </w:rPr>
        <w:t>We d</w:t>
      </w:r>
      <w:r w:rsidR="00E27699">
        <w:rPr>
          <w:noProof/>
        </w:rPr>
        <w:t>esign</w:t>
      </w:r>
      <w:r w:rsidR="00E26BB1">
        <w:rPr>
          <w:noProof/>
        </w:rPr>
        <w:t>ed</w:t>
      </w:r>
      <w:r w:rsidR="00E27699">
        <w:rPr>
          <w:noProof/>
        </w:rPr>
        <w:t xml:space="preserve">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0005ECCE" w14:textId="77777777" w:rsidR="00263923" w:rsidRDefault="00263923" w:rsidP="00263923">
      <w:pPr>
        <w:ind w:firstLine="576"/>
        <w:jc w:val="both"/>
        <w:rPr>
          <w:noProof/>
        </w:rPr>
      </w:pPr>
    </w:p>
    <w:p w14:paraId="6F01ECA2" w14:textId="1DE547F3" w:rsidR="00732724" w:rsidRDefault="00263923" w:rsidP="00263923">
      <w:pPr>
        <w:ind w:firstLine="576"/>
        <w:jc w:val="both"/>
        <w:rPr>
          <w:noProof/>
        </w:rPr>
      </w:pPr>
      <w:r>
        <w:rPr>
          <w:noProof/>
        </w:rPr>
        <w:t xml:space="preserve"> </w:t>
      </w:r>
      <w:r w:rsidR="00C94939">
        <w:rPr>
          <w:noProof/>
        </w:rPr>
        <w:t>We v</w:t>
      </w:r>
      <w:r w:rsidR="00374BEB" w:rsidRPr="007E1CF6">
        <w:rPr>
          <w:noProof/>
        </w:rPr>
        <w:t>alidat</w:t>
      </w:r>
      <w:r w:rsidR="00C94939">
        <w:rPr>
          <w:noProof/>
        </w:rPr>
        <w:t>e</w:t>
      </w:r>
      <w:r w:rsidR="00E26BB1">
        <w:rPr>
          <w:noProof/>
        </w:rPr>
        <w:t>d</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1AF7C1E" w14:textId="588857E6" w:rsidR="003B2EA9" w:rsidRDefault="003B2EA9" w:rsidP="00EC1A1D">
      <w:pPr>
        <w:jc w:val="both"/>
        <w:rPr>
          <w:noProof/>
        </w:rPr>
      </w:pPr>
    </w:p>
    <w:p w14:paraId="01A0F40A" w14:textId="7AA7C1C1" w:rsidR="00EC1A1D" w:rsidRDefault="00EC1A1D" w:rsidP="00EC1A1D">
      <w:pPr>
        <w:jc w:val="both"/>
        <w:rPr>
          <w:noProof/>
        </w:rPr>
      </w:pPr>
    </w:p>
    <w:p w14:paraId="10C0FBF2" w14:textId="0BB064D4" w:rsidR="00EC1A1D" w:rsidRDefault="00EC1A1D" w:rsidP="00EC1A1D">
      <w:pPr>
        <w:jc w:val="both"/>
        <w:rPr>
          <w:noProof/>
        </w:rPr>
      </w:pPr>
    </w:p>
    <w:p w14:paraId="0918CDC5" w14:textId="77777777" w:rsidR="00EC1A1D" w:rsidRPr="007E1CF6" w:rsidRDefault="00EC1A1D" w:rsidP="00EC1A1D">
      <w:pPr>
        <w:jc w:val="both"/>
        <w:rPr>
          <w:noProof/>
        </w:rPr>
      </w:pPr>
    </w:p>
    <w:p w14:paraId="5A3FA1F6" w14:textId="21639ED7" w:rsidR="006F34C7" w:rsidRDefault="006F34C7" w:rsidP="006F34C7">
      <w:pPr>
        <w:pStyle w:val="Balk2"/>
        <w:rPr>
          <w:noProof/>
        </w:rPr>
      </w:pPr>
      <w:bookmarkStart w:id="24" w:name="_Toc10579749"/>
      <w:r w:rsidRPr="007E1CF6">
        <w:rPr>
          <w:noProof/>
        </w:rPr>
        <w:lastRenderedPageBreak/>
        <w:t>Use Cases</w:t>
      </w:r>
      <w:bookmarkEnd w:id="24"/>
    </w:p>
    <w:p w14:paraId="05D16451" w14:textId="77777777" w:rsidR="00FA2D5B" w:rsidRPr="00FA2D5B" w:rsidRDefault="00FA2D5B" w:rsidP="00FA2D5B"/>
    <w:p w14:paraId="198703A6" w14:textId="4A599D58" w:rsidR="00FA2D5B" w:rsidRDefault="00317F3C" w:rsidP="003B2EA9">
      <w:pPr>
        <w:ind w:firstLine="576"/>
        <w:jc w:val="both"/>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r w:rsidR="003B2EA9">
        <w:t>language specific</w:t>
      </w:r>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r w:rsidR="00C94939">
        <w:t>E</w:t>
      </w:r>
      <w:r w:rsidR="00236C71">
        <w:t>k</w:t>
      </w:r>
      <w:r w:rsidR="00C94939">
        <w:t>ş</w:t>
      </w:r>
      <w:r w:rsidR="00236C71">
        <w:t>i</w:t>
      </w:r>
      <w:r w:rsidR="003B2EA9">
        <w:t>s</w:t>
      </w:r>
      <w:r w:rsidR="00C94939">
        <w:t>ö</w:t>
      </w:r>
      <w:r w:rsidR="00236C71">
        <w:t>zl</w:t>
      </w:r>
      <w:r w:rsidR="00C94939">
        <w:t>ü</w:t>
      </w:r>
      <w:r w:rsidR="00236C71">
        <w:t xml:space="preserve">k </w:t>
      </w:r>
      <w:r w:rsidR="00F01461">
        <w:t>API</w:t>
      </w:r>
      <w:r w:rsidR="00236C71">
        <w:t xml:space="preserve"> e-</w:t>
      </w:r>
      <w:r w:rsidR="00C94939">
        <w:t>D</w:t>
      </w:r>
      <w:r w:rsidR="00236C71">
        <w:t xml:space="preserve">evlet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3B2EA9">
        <w:t>must</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5" w:name="_Toc10579750"/>
      <w:r w:rsidRPr="007E1CF6">
        <w:rPr>
          <w:noProof/>
        </w:rPr>
        <w:t>Outline</w:t>
      </w:r>
      <w:bookmarkEnd w:id="25"/>
    </w:p>
    <w:p w14:paraId="68570487" w14:textId="77777777" w:rsidR="00FA2D5B" w:rsidRPr="00FA2D5B" w:rsidRDefault="00FA2D5B" w:rsidP="00FA2D5B"/>
    <w:p w14:paraId="38B70549" w14:textId="3B24A37D" w:rsidR="00D248B6" w:rsidRDefault="00D248B6" w:rsidP="003B2EA9">
      <w:pPr>
        <w:pStyle w:val="ListeParagraf"/>
        <w:numPr>
          <w:ilvl w:val="0"/>
          <w:numId w:val="10"/>
        </w:numPr>
        <w:jc w:val="both"/>
        <w:rPr>
          <w:noProof/>
        </w:rPr>
      </w:pPr>
      <w:r>
        <w:rPr>
          <w:noProof/>
        </w:rPr>
        <w:t xml:space="preserve">Chapter 2 </w:t>
      </w:r>
      <w:r w:rsidR="004F248B">
        <w:rPr>
          <w:noProof/>
        </w:rPr>
        <w:t>presents</w:t>
      </w:r>
      <w:r w:rsidR="00D40316">
        <w:rPr>
          <w:noProof/>
        </w:rPr>
        <w:t xml:space="preserve"> </w:t>
      </w:r>
      <w:r>
        <w:rPr>
          <w:noProof/>
        </w:rPr>
        <w:t>background information</w:t>
      </w:r>
      <w:r w:rsidR="004F248B">
        <w:rPr>
          <w:noProof/>
        </w:rPr>
        <w:t xml:space="preserve"> for the thesis</w:t>
      </w:r>
      <w:r w:rsidRPr="00D40316">
        <w:t xml:space="preserve">. </w:t>
      </w:r>
      <w:r w:rsidR="004F248B" w:rsidRPr="00D40316">
        <w:t>A</w:t>
      </w:r>
      <w:r w:rsidR="004F248B">
        <w:rPr>
          <w:noProof/>
        </w:rPr>
        <w:t xml:space="preserve">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D40316">
        <w:rPr>
          <w:noProof/>
        </w:rPr>
        <w:t xml:space="preserve">are </w:t>
      </w:r>
      <w:r w:rsidR="004F248B">
        <w:rPr>
          <w:noProof/>
        </w:rPr>
        <w:t>presented in this chapter.</w:t>
      </w:r>
    </w:p>
    <w:p w14:paraId="0B68158E" w14:textId="59CD9263" w:rsidR="00D248B6" w:rsidRDefault="00D248B6" w:rsidP="003B2EA9">
      <w:pPr>
        <w:pStyle w:val="ListeParagraf"/>
        <w:numPr>
          <w:ilvl w:val="0"/>
          <w:numId w:val="10"/>
        </w:numPr>
        <w:jc w:val="both"/>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3B2EA9">
      <w:pPr>
        <w:pStyle w:val="ListeParagraf"/>
        <w:numPr>
          <w:ilvl w:val="0"/>
          <w:numId w:val="10"/>
        </w:numPr>
        <w:jc w:val="both"/>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420E4BB9" w:rsidR="004B5284" w:rsidRDefault="00490A1C" w:rsidP="003B2EA9">
      <w:pPr>
        <w:pStyle w:val="ListeParagraf"/>
        <w:numPr>
          <w:ilvl w:val="0"/>
          <w:numId w:val="10"/>
        </w:numPr>
        <w:jc w:val="both"/>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6" w:name="_Toc10579751"/>
      <w:r w:rsidRPr="007E1CF6">
        <w:rPr>
          <w:noProof/>
          <w:szCs w:val="24"/>
        </w:rPr>
        <w:t>BACKGROUND INFORMATION</w:t>
      </w:r>
      <w:bookmarkEnd w:id="26"/>
    </w:p>
    <w:p w14:paraId="6BF8906D" w14:textId="2CECDC7E" w:rsidR="00D34556" w:rsidRDefault="00534A29" w:rsidP="00542B1E">
      <w:pPr>
        <w:pStyle w:val="Balk2"/>
        <w:rPr>
          <w:noProof/>
        </w:rPr>
      </w:pPr>
      <w:bookmarkStart w:id="27" w:name="_Toc10579752"/>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7"/>
    </w:p>
    <w:p w14:paraId="38DC44A4" w14:textId="77777777" w:rsidR="00FA2D5B" w:rsidRPr="00FA2D5B" w:rsidRDefault="00FA2D5B" w:rsidP="00FA2D5B"/>
    <w:p w14:paraId="4299384C" w14:textId="1996543F" w:rsidR="004F25AD" w:rsidRDefault="004F25AD" w:rsidP="003B2EA9">
      <w:pPr>
        <w:ind w:firstLine="576"/>
        <w:jc w:val="both"/>
        <w:rPr>
          <w:noProof/>
        </w:rPr>
      </w:pPr>
      <w:r>
        <w:rPr>
          <w:noProof/>
        </w:rPr>
        <w:t xml:space="preserve">According to </w:t>
      </w:r>
      <w:r w:rsidR="00056052">
        <w:rPr>
          <w:noProof/>
        </w:rPr>
        <w:t xml:space="preserve">the </w:t>
      </w:r>
      <w:r>
        <w:rPr>
          <w:noProof/>
        </w:rPr>
        <w:t>careerexplorer</w:t>
      </w:r>
      <w:r w:rsidR="00A1596B">
        <w:rPr>
          <w:noProof/>
        </w:rPr>
        <w:t>.com</w:t>
      </w:r>
      <w:r>
        <w:rPr>
          <w:noProof/>
        </w:rPr>
        <w:t xml:space="preserve"> website</w:t>
      </w:r>
      <w:r w:rsidR="00A1596B">
        <w:rPr>
          <w:noProof/>
        </w:rPr>
        <w:t xml:space="preserve"> </w:t>
      </w:r>
      <w:commentRangeStart w:id="28"/>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commentRangeEnd w:id="28"/>
      <w:r w:rsidR="00A1596B">
        <w:rPr>
          <w:rStyle w:val="AklamaBavurusu"/>
        </w:rPr>
        <w:commentReference w:id="28"/>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w:t>
      </w:r>
      <w:commentRangeStart w:id="29"/>
      <w:r w:rsidR="00ED5663">
        <w:rPr>
          <w:noProof/>
        </w:rPr>
        <w:t xml:space="preserve"> </w:t>
      </w:r>
      <w:commentRangeEnd w:id="29"/>
      <w:r w:rsidR="00A1596B">
        <w:rPr>
          <w:rStyle w:val="AklamaBavurusu"/>
        </w:rPr>
        <w:commentReference w:id="29"/>
      </w:r>
      <w:r w:rsidR="00ED5663">
        <w:rPr>
          <w:noProof/>
        </w:rPr>
        <w:t>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 xml:space="preserve">recommend changes to </w:t>
      </w:r>
      <w:r w:rsidR="00A1596B">
        <w:rPr>
          <w:noProof/>
        </w:rPr>
        <w:t>manager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2B167A1D" w14:textId="77777777" w:rsidR="003B2EA9" w:rsidRDefault="003B2EA9" w:rsidP="003B2EA9">
      <w:pPr>
        <w:ind w:firstLine="576"/>
        <w:jc w:val="both"/>
        <w:rPr>
          <w:noProof/>
        </w:rPr>
      </w:pPr>
    </w:p>
    <w:p w14:paraId="6D0D7B05" w14:textId="6E149115" w:rsidR="00E63315" w:rsidRDefault="00866B8F" w:rsidP="003B2EA9">
      <w:pPr>
        <w:ind w:firstLine="576"/>
        <w:jc w:val="both"/>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commentRangeStart w:id="30"/>
      <w:r w:rsidR="00056052">
        <w:rPr>
          <w:noProof/>
        </w:rPr>
        <w:t>.</w:t>
      </w:r>
      <w:r w:rsidR="00583F8E">
        <w:rPr>
          <w:noProof/>
        </w:rPr>
        <w:t xml:space="preserve"> </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commentRangeEnd w:id="30"/>
      <w:r w:rsidR="00A1596B">
        <w:rPr>
          <w:rStyle w:val="AklamaBavurusu"/>
        </w:rPr>
        <w:commentReference w:id="30"/>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6EA6BDC1" w14:textId="67670C45" w:rsidR="003B2EA9" w:rsidRDefault="003B2EA9" w:rsidP="003B2EA9">
      <w:pPr>
        <w:ind w:firstLine="576"/>
        <w:jc w:val="both"/>
        <w:rPr>
          <w:noProof/>
        </w:rPr>
      </w:pPr>
    </w:p>
    <w:p w14:paraId="774E949F" w14:textId="1CA884A3" w:rsidR="00450B44" w:rsidRDefault="00450B44" w:rsidP="003B2EA9">
      <w:pPr>
        <w:ind w:firstLine="576"/>
        <w:jc w:val="both"/>
        <w:rPr>
          <w:noProof/>
        </w:rPr>
      </w:pPr>
    </w:p>
    <w:p w14:paraId="07F511D9" w14:textId="5FBA60E3" w:rsidR="00450B44" w:rsidRDefault="00450B44" w:rsidP="003B2EA9">
      <w:pPr>
        <w:ind w:firstLine="576"/>
        <w:jc w:val="both"/>
        <w:rPr>
          <w:noProof/>
        </w:rPr>
      </w:pPr>
    </w:p>
    <w:p w14:paraId="0C23C101" w14:textId="52B0035A" w:rsidR="00450B44" w:rsidRDefault="00450B44" w:rsidP="003B2EA9">
      <w:pPr>
        <w:ind w:firstLine="576"/>
        <w:jc w:val="both"/>
        <w:rPr>
          <w:noProof/>
        </w:rPr>
      </w:pPr>
    </w:p>
    <w:p w14:paraId="457D722E" w14:textId="78922A6C" w:rsidR="00450B44" w:rsidRDefault="00450B44" w:rsidP="003B2EA9">
      <w:pPr>
        <w:ind w:firstLine="576"/>
        <w:jc w:val="both"/>
        <w:rPr>
          <w:noProof/>
        </w:rPr>
      </w:pPr>
    </w:p>
    <w:p w14:paraId="1A7257AA" w14:textId="2F99D3EC" w:rsidR="00450B44" w:rsidRDefault="00450B44" w:rsidP="003B2EA9">
      <w:pPr>
        <w:ind w:firstLine="576"/>
        <w:jc w:val="both"/>
        <w:rPr>
          <w:noProof/>
        </w:rPr>
      </w:pPr>
    </w:p>
    <w:p w14:paraId="3B63E34B" w14:textId="021396EE" w:rsidR="00450B44" w:rsidRDefault="00450B44" w:rsidP="003B2EA9">
      <w:pPr>
        <w:ind w:firstLine="576"/>
        <w:jc w:val="both"/>
        <w:rPr>
          <w:noProof/>
        </w:rPr>
      </w:pPr>
    </w:p>
    <w:p w14:paraId="4491E467" w14:textId="2BF42940" w:rsidR="00450B44" w:rsidRDefault="00450B44" w:rsidP="003B2EA9">
      <w:pPr>
        <w:ind w:firstLine="576"/>
        <w:jc w:val="both"/>
        <w:rPr>
          <w:noProof/>
        </w:rPr>
      </w:pPr>
    </w:p>
    <w:p w14:paraId="50DF40F5" w14:textId="1FCBE680" w:rsidR="00450B44" w:rsidRDefault="00450B44" w:rsidP="003B2EA9">
      <w:pPr>
        <w:ind w:firstLine="576"/>
        <w:jc w:val="both"/>
        <w:rPr>
          <w:noProof/>
        </w:rPr>
      </w:pPr>
    </w:p>
    <w:p w14:paraId="6C567AC3" w14:textId="4CB088DE" w:rsidR="00450B44" w:rsidRDefault="00450B44" w:rsidP="003B2EA9">
      <w:pPr>
        <w:ind w:firstLine="576"/>
        <w:jc w:val="both"/>
        <w:rPr>
          <w:noProof/>
        </w:rPr>
      </w:pPr>
    </w:p>
    <w:p w14:paraId="2B7F9A92" w14:textId="77777777" w:rsidR="00450B44" w:rsidRPr="007E1CF6" w:rsidRDefault="00450B44" w:rsidP="003B2EA9">
      <w:pPr>
        <w:ind w:firstLine="576"/>
        <w:jc w:val="both"/>
        <w:rPr>
          <w:noProof/>
        </w:rPr>
      </w:pPr>
    </w:p>
    <w:p w14:paraId="636A35F0" w14:textId="5959986C" w:rsidR="008C7A41" w:rsidRDefault="00952028" w:rsidP="00450B44">
      <w:pPr>
        <w:ind w:firstLine="576"/>
        <w:jc w:val="both"/>
        <w:rPr>
          <w:noProof/>
        </w:rPr>
      </w:pPr>
      <w:r>
        <w:rPr>
          <w:noProof/>
        </w:rPr>
        <w:lastRenderedPageBreak/>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709FF2B1" w:rsidR="00776768" w:rsidRPr="00E4744A" w:rsidRDefault="00776768" w:rsidP="00226B6A">
                            <w:pPr>
                              <w:pStyle w:val="ResimYazs"/>
                              <w:jc w:val="center"/>
                              <w:rPr>
                                <w:noProof/>
                                <w:sz w:val="24"/>
                                <w:szCs w:val="20"/>
                              </w:rPr>
                            </w:pPr>
                            <w:bookmarkStart w:id="31"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709FF2B1" w:rsidR="00776768" w:rsidRPr="00E4744A" w:rsidRDefault="00776768" w:rsidP="00226B6A">
                      <w:pPr>
                        <w:pStyle w:val="ResimYazs"/>
                        <w:jc w:val="center"/>
                        <w:rPr>
                          <w:noProof/>
                          <w:sz w:val="24"/>
                          <w:szCs w:val="20"/>
                        </w:rPr>
                      </w:pPr>
                      <w:bookmarkStart w:id="32"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2"/>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0B47B989" w:rsidR="005F6055" w:rsidRPr="007E1CF6" w:rsidRDefault="00A1596B" w:rsidP="003B2EA9">
      <w:pPr>
        <w:jc w:val="both"/>
        <w:rPr>
          <w:noProof/>
        </w:rPr>
      </w:pPr>
      <w:r>
        <w:rPr>
          <w:noProof/>
        </w:rPr>
        <w:t>A manuel investigation of security events</w:t>
      </w:r>
      <w:r w:rsidRPr="007E1CF6">
        <w:rPr>
          <w:noProof/>
        </w:rPr>
        <w:t xml:space="preserve"> </w:t>
      </w:r>
      <w:r w:rsidR="00776B01" w:rsidRPr="007E1CF6">
        <w:rPr>
          <w:noProof/>
        </w:rPr>
        <w:t xml:space="preserve">is not sustainable without </w:t>
      </w:r>
      <w:r>
        <w:rPr>
          <w:noProof/>
        </w:rPr>
        <w:t>automation</w:t>
      </w:r>
      <w:r w:rsidR="00776B01">
        <w:rPr>
          <w:noProof/>
        </w:rPr>
        <w:t>.</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33" w:name="_Toc10579753"/>
      <w:bookmarkStart w:id="34" w:name="_Hlk6500636"/>
      <w:r w:rsidRPr="007E1CF6">
        <w:rPr>
          <w:noProof/>
        </w:rPr>
        <w:t>What is Natural Language Processing?</w:t>
      </w:r>
      <w:bookmarkEnd w:id="33"/>
    </w:p>
    <w:p w14:paraId="58D7B0EC" w14:textId="46ACC098" w:rsidR="00FA2D5B" w:rsidRPr="00FA2D5B" w:rsidRDefault="00FA2D5B" w:rsidP="00FA2D5B"/>
    <w:bookmarkEnd w:id="34"/>
    <w:p w14:paraId="525BB218" w14:textId="0735EE29" w:rsidR="00FA2D5B" w:rsidRDefault="007E6958" w:rsidP="003B2EA9">
      <w:pPr>
        <w:ind w:firstLine="576"/>
        <w:jc w:val="both"/>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755015">
        <w:rPr>
          <w:noProof/>
        </w:rPr>
        <w:t xml:space="preserve"> </w:t>
      </w:r>
      <w:commentRangeStart w:id="35"/>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commentRangeEnd w:id="35"/>
      <w:r w:rsidR="006A7751">
        <w:rPr>
          <w:rStyle w:val="AklamaBavurusu"/>
        </w:rPr>
        <w:commentReference w:id="35"/>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28C3D783" w14:textId="77777777" w:rsidR="00C521D8" w:rsidRDefault="00C521D8" w:rsidP="003B2EA9">
      <w:pPr>
        <w:jc w:val="both"/>
        <w:rPr>
          <w:noProof/>
        </w:rPr>
      </w:pPr>
    </w:p>
    <w:p w14:paraId="43FF016F" w14:textId="77777777" w:rsidR="00C521D8" w:rsidRDefault="00C521D8" w:rsidP="003B2EA9">
      <w:pPr>
        <w:jc w:val="both"/>
        <w:rPr>
          <w:noProof/>
        </w:rPr>
      </w:pPr>
    </w:p>
    <w:p w14:paraId="394E8724" w14:textId="77777777" w:rsidR="00C521D8" w:rsidRDefault="00C521D8" w:rsidP="003B2EA9">
      <w:pPr>
        <w:jc w:val="both"/>
        <w:rPr>
          <w:noProof/>
        </w:rPr>
      </w:pPr>
    </w:p>
    <w:p w14:paraId="5512E82A" w14:textId="77777777" w:rsidR="00C521D8" w:rsidRDefault="00C521D8" w:rsidP="003B2EA9">
      <w:pPr>
        <w:jc w:val="both"/>
        <w:rPr>
          <w:noProof/>
        </w:rPr>
      </w:pPr>
    </w:p>
    <w:p w14:paraId="2596FC3C" w14:textId="77777777" w:rsidR="00C521D8" w:rsidRDefault="00C521D8" w:rsidP="003B2EA9">
      <w:pPr>
        <w:jc w:val="both"/>
        <w:rPr>
          <w:noProof/>
        </w:rPr>
      </w:pPr>
    </w:p>
    <w:p w14:paraId="2AD92C77" w14:textId="77777777" w:rsidR="00C521D8" w:rsidRDefault="00C521D8" w:rsidP="003B2EA9">
      <w:pPr>
        <w:jc w:val="both"/>
        <w:rPr>
          <w:noProof/>
        </w:rPr>
      </w:pPr>
    </w:p>
    <w:p w14:paraId="78C4167C" w14:textId="430A9BD2" w:rsidR="00C521D8" w:rsidRDefault="00C521D8" w:rsidP="003B2EA9">
      <w:pPr>
        <w:jc w:val="both"/>
        <w:rPr>
          <w:noProof/>
        </w:rPr>
      </w:pPr>
      <w:r>
        <w:rPr>
          <w:noProof/>
        </w:rPr>
        <w:lastRenderedPageBreak/>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6183370" w:rsidR="00776768" w:rsidRPr="005875B2" w:rsidRDefault="00776768" w:rsidP="002C012C">
                            <w:pPr>
                              <w:pStyle w:val="ResimYazs"/>
                              <w:jc w:val="center"/>
                              <w:rPr>
                                <w:noProof/>
                                <w:sz w:val="24"/>
                                <w:szCs w:val="20"/>
                              </w:rPr>
                            </w:pPr>
                            <w:bookmarkStart w:id="36"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56183370" w:rsidR="00776768" w:rsidRPr="005875B2" w:rsidRDefault="00776768" w:rsidP="002C012C">
                      <w:pPr>
                        <w:pStyle w:val="ResimYazs"/>
                        <w:jc w:val="center"/>
                        <w:rPr>
                          <w:noProof/>
                          <w:sz w:val="24"/>
                          <w:szCs w:val="20"/>
                        </w:rPr>
                      </w:pPr>
                      <w:bookmarkStart w:id="37"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7"/>
                    </w:p>
                  </w:txbxContent>
                </v:textbox>
                <w10:wrap type="topAndBottom"/>
              </v:shape>
            </w:pict>
          </mc:Fallback>
        </mc:AlternateContent>
      </w:r>
    </w:p>
    <w:p w14:paraId="4828F9D6" w14:textId="24B2FDA7" w:rsidR="00FA2D5B" w:rsidRPr="007E1CF6" w:rsidRDefault="00D87155" w:rsidP="00C521D8">
      <w:pPr>
        <w:ind w:firstLine="576"/>
        <w:jc w:val="both"/>
        <w:rPr>
          <w:noProof/>
        </w:rPr>
      </w:pPr>
      <w:r w:rsidRPr="00D87155">
        <w:rPr>
          <w:noProof/>
        </w:rPr>
        <w:t>In order to develop automated systems, NLP is one of the actively used concepts in text mining</w:t>
      </w:r>
      <w:r>
        <w:rPr>
          <w:noProof/>
        </w:rPr>
        <w:t xml:space="preserve">. According to </w:t>
      </w:r>
      <w:r w:rsidR="00E41742">
        <w:rPr>
          <w:noProof/>
        </w:rPr>
        <w:t xml:space="preserve">the </w:t>
      </w:r>
      <w:r>
        <w:rPr>
          <w:noProof/>
        </w:rPr>
        <w:t>data-flair website, “</w:t>
      </w:r>
      <w:r w:rsidR="00F462D3" w:rsidRPr="00F462D3">
        <w:rPr>
          <w:noProof/>
        </w:rPr>
        <w:t>The role of NLP in text mining is to</w:t>
      </w:r>
      <w:r w:rsidR="003B2EA9">
        <w:rPr>
          <w:noProof/>
        </w:rPr>
        <w:t xml:space="preserve"> </w:t>
      </w:r>
      <w:r w:rsidR="00F462D3" w:rsidRPr="00F462D3">
        <w:rPr>
          <w:noProof/>
        </w:rPr>
        <w:t>deliver the system in the information extraction phase as an input.</w:t>
      </w:r>
      <w:r>
        <w:rPr>
          <w:noProof/>
        </w:rPr>
        <w:t>”</w:t>
      </w:r>
      <w:r>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Pr>
          <w:noProof/>
        </w:rPr>
        <w:fldChar w:fldCharType="separate"/>
      </w:r>
      <w:r w:rsidRPr="00D87155">
        <w:rPr>
          <w:noProof/>
        </w:rPr>
        <w:t>(“Text Mining in Data Mining - Concepts, Process &amp; Applications - DataFlair,” n.d.)</w:t>
      </w:r>
      <w:r>
        <w:rPr>
          <w:noProof/>
        </w:rPr>
        <w:fldChar w:fldCharType="end"/>
      </w:r>
      <w:r>
        <w:rPr>
          <w:noProof/>
        </w:rPr>
        <w:t xml:space="preserve"> In the following section 2.3, the concept of text mining introduced.</w:t>
      </w:r>
    </w:p>
    <w:p w14:paraId="723AB197" w14:textId="70F78793" w:rsidR="009B6278" w:rsidRDefault="00805071" w:rsidP="00805071">
      <w:pPr>
        <w:pStyle w:val="Balk2"/>
        <w:rPr>
          <w:noProof/>
        </w:rPr>
      </w:pPr>
      <w:bookmarkStart w:id="38" w:name="_Toc10579754"/>
      <w:r w:rsidRPr="00805071">
        <w:rPr>
          <w:noProof/>
        </w:rPr>
        <w:t xml:space="preserve">What is </w:t>
      </w:r>
      <w:r>
        <w:rPr>
          <w:noProof/>
        </w:rPr>
        <w:t>Text Mining</w:t>
      </w:r>
      <w:r w:rsidRPr="00805071">
        <w:rPr>
          <w:noProof/>
        </w:rPr>
        <w:t>?</w:t>
      </w:r>
      <w:bookmarkEnd w:id="38"/>
    </w:p>
    <w:p w14:paraId="63191021" w14:textId="6C25970C" w:rsidR="00FA2D5B" w:rsidRPr="00FA2D5B" w:rsidRDefault="00FA2D5B" w:rsidP="00FA2D5B"/>
    <w:p w14:paraId="0D8DA9D4" w14:textId="2CB402AD" w:rsidR="00FA2D5B" w:rsidRDefault="00E04CAE" w:rsidP="003B2EA9">
      <w:pPr>
        <w:ind w:firstLine="576"/>
        <w:jc w:val="both"/>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9" w:name="_Hlk6509890"/>
      <w:r w:rsidR="00F94711">
        <w:rPr>
          <w:rFonts w:hint="eastAsia"/>
          <w:noProof/>
        </w:rPr>
        <w:t>Keyword-based technologies</w:t>
      </w:r>
      <w:r w:rsidR="00F94711">
        <w:rPr>
          <w:noProof/>
        </w:rPr>
        <w:t xml:space="preserve"> </w:t>
      </w:r>
      <w:bookmarkEnd w:id="39"/>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2B7309">
        <w:rPr>
          <w:noProof/>
        </w:rPr>
        <w:t>lso,</w:t>
      </w:r>
      <w:r w:rsidR="00F94711">
        <w:rPr>
          <w:noProof/>
        </w:rPr>
        <w:t xml:space="preserve">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499E6FB" w14:textId="77777777" w:rsidR="003B2EA9" w:rsidRDefault="003B2EA9" w:rsidP="003B2EA9">
      <w:pPr>
        <w:ind w:firstLine="576"/>
        <w:jc w:val="both"/>
        <w:rPr>
          <w:noProof/>
        </w:rPr>
      </w:pPr>
    </w:p>
    <w:p w14:paraId="57526015" w14:textId="4D2E604D" w:rsidR="00D87155" w:rsidRPr="007E1CF6" w:rsidRDefault="00DF2F80" w:rsidP="003B2EA9">
      <w:pPr>
        <w:ind w:firstLine="576"/>
        <w:jc w:val="both"/>
        <w:rPr>
          <w:noProof/>
        </w:rPr>
      </w:pPr>
      <w:r w:rsidRPr="00DF2F80">
        <w:rPr>
          <w:noProof/>
        </w:rPr>
        <w:lastRenderedPageBreak/>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40" w:name="_Toc10579755"/>
      <w:r w:rsidRPr="007E1CF6">
        <w:rPr>
          <w:noProof/>
        </w:rPr>
        <w:t xml:space="preserve">Twitter </w:t>
      </w:r>
      <w:r w:rsidR="00590AC9" w:rsidRPr="007E1CF6">
        <w:rPr>
          <w:noProof/>
        </w:rPr>
        <w:t>Social Network</w:t>
      </w:r>
      <w:bookmarkEnd w:id="40"/>
    </w:p>
    <w:p w14:paraId="2E8EB26C" w14:textId="77777777" w:rsidR="00FA2D5B" w:rsidRPr="00FA2D5B" w:rsidRDefault="00FA2D5B" w:rsidP="00FA2D5B"/>
    <w:p w14:paraId="59E4DE24" w14:textId="0C72F13E" w:rsidR="00F21AFF" w:rsidRDefault="00F21AFF" w:rsidP="003B5DAA">
      <w:pPr>
        <w:pStyle w:val="Balk3"/>
      </w:pPr>
      <w:bookmarkStart w:id="41" w:name="_Toc10579756"/>
      <w:r w:rsidRPr="003B5DAA">
        <w:t>What is Twitter?</w:t>
      </w:r>
      <w:bookmarkEnd w:id="41"/>
    </w:p>
    <w:p w14:paraId="309D8AB3" w14:textId="77777777" w:rsidR="00F01461" w:rsidRPr="00F01461" w:rsidRDefault="00F01461" w:rsidP="00F01461"/>
    <w:p w14:paraId="2A4FB521" w14:textId="0D850C4D" w:rsidR="00F028C2" w:rsidRDefault="00F21AFF" w:rsidP="006D76F2">
      <w:pPr>
        <w:ind w:firstLine="720"/>
        <w:jc w:val="both"/>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43595ED" w14:textId="77777777" w:rsidR="006D76F2" w:rsidRPr="007E1CF6" w:rsidRDefault="006D76F2" w:rsidP="006D76F2">
      <w:pPr>
        <w:ind w:firstLine="720"/>
        <w:jc w:val="both"/>
        <w:rPr>
          <w:iCs/>
          <w:noProof/>
        </w:rPr>
      </w:pPr>
    </w:p>
    <w:p w14:paraId="4C3FB219" w14:textId="56C58887" w:rsidR="00F028C2" w:rsidRDefault="00882EBD" w:rsidP="006D76F2">
      <w:pPr>
        <w:ind w:firstLine="720"/>
        <w:jc w:val="both"/>
        <w:rPr>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73137E4E" w14:textId="77777777" w:rsidR="006D76F2" w:rsidRPr="007E1CF6" w:rsidRDefault="006D76F2" w:rsidP="006D76F2">
      <w:pPr>
        <w:ind w:firstLine="720"/>
        <w:jc w:val="both"/>
        <w:rPr>
          <w:iCs/>
          <w:noProof/>
        </w:rPr>
      </w:pPr>
    </w:p>
    <w:p w14:paraId="5ACEFB7A" w14:textId="4DE15951" w:rsidR="008D0754" w:rsidRDefault="004A7393" w:rsidP="006D76F2">
      <w:pPr>
        <w:ind w:firstLine="720"/>
        <w:jc w:val="both"/>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592C5051" w14:textId="77777777" w:rsidR="006D76F2" w:rsidRDefault="006D76F2" w:rsidP="006D76F2">
      <w:pPr>
        <w:ind w:firstLine="720"/>
        <w:jc w:val="both"/>
        <w:rPr>
          <w:noProof/>
        </w:rPr>
      </w:pPr>
    </w:p>
    <w:p w14:paraId="2CF505E2" w14:textId="14120FBE" w:rsidR="00FA2D5B" w:rsidRDefault="00C869F4" w:rsidP="006D76F2">
      <w:pPr>
        <w:ind w:firstLine="720"/>
        <w:jc w:val="both"/>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t>
      </w:r>
      <w:r w:rsidR="00893D28">
        <w:rPr>
          <w:noProof/>
        </w:rPr>
        <w:t>to</w:t>
      </w:r>
      <w:r w:rsidR="008D0754">
        <w:rPr>
          <w:noProof/>
        </w:rPr>
        <w:t xml:space="preserve">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13F2971C" w14:textId="77777777" w:rsidR="006D76F2" w:rsidRDefault="006D76F2" w:rsidP="006D76F2">
      <w:pPr>
        <w:ind w:firstLine="720"/>
        <w:jc w:val="both"/>
        <w:rPr>
          <w:noProof/>
        </w:rPr>
      </w:pPr>
    </w:p>
    <w:p w14:paraId="7D238AB5" w14:textId="773AE758" w:rsidR="009C0833" w:rsidRDefault="00370C84" w:rsidP="006D76F2">
      <w:pPr>
        <w:ind w:firstLine="720"/>
        <w:jc w:val="both"/>
        <w:rPr>
          <w:noProof/>
        </w:rPr>
      </w:pPr>
      <w:r>
        <w:rPr>
          <w:noProof/>
        </w:rPr>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private direct message</w:t>
      </w:r>
      <w:r w:rsidR="00E41742">
        <w:rPr>
          <w:noProof/>
        </w:rPr>
        <w:t>,</w:t>
      </w:r>
      <w:r>
        <w:rPr>
          <w:noProof/>
        </w:rPr>
        <w:t xml:space="preserve"> and so on. </w:t>
      </w:r>
    </w:p>
    <w:p w14:paraId="276D932C" w14:textId="29CA1ED8" w:rsidR="00A51531" w:rsidRDefault="003B2EA9" w:rsidP="00A41CBE">
      <w:pPr>
        <w:spacing w:line="360" w:lineRule="auto"/>
        <w:rPr>
          <w:noProof/>
        </w:rPr>
      </w:pPr>
      <w:r>
        <w:rPr>
          <w:noProof/>
        </w:rPr>
        <w:lastRenderedPageBreak/>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842F5C7" w:rsidR="00776768" w:rsidRPr="0011316D" w:rsidRDefault="00776768" w:rsidP="002B7309">
                            <w:pPr>
                              <w:pStyle w:val="ResimYazs"/>
                              <w:jc w:val="center"/>
                              <w:rPr>
                                <w:noProof/>
                                <w:sz w:val="24"/>
                                <w:szCs w:val="20"/>
                              </w:rPr>
                            </w:pPr>
                            <w:bookmarkStart w:id="42"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6842F5C7" w:rsidR="00776768" w:rsidRPr="0011316D" w:rsidRDefault="00776768" w:rsidP="002B7309">
                      <w:pPr>
                        <w:pStyle w:val="ResimYazs"/>
                        <w:jc w:val="center"/>
                        <w:rPr>
                          <w:noProof/>
                          <w:sz w:val="24"/>
                          <w:szCs w:val="20"/>
                        </w:rPr>
                      </w:pPr>
                      <w:bookmarkStart w:id="43"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3"/>
                    </w:p>
                  </w:txbxContent>
                </v:textbox>
                <w10:wrap type="topAndBottom" anchorx="page"/>
              </v:shape>
            </w:pict>
          </mc:Fallback>
        </mc:AlternateContent>
      </w:r>
      <w:r w:rsidR="00A05686">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2EA9">
      <w:pPr>
        <w:pStyle w:val="Balk3"/>
        <w:jc w:val="both"/>
        <w:rPr>
          <w:noProof/>
        </w:rPr>
      </w:pPr>
      <w:bookmarkStart w:id="44" w:name="_Toc10579757"/>
      <w:r>
        <w:rPr>
          <w:noProof/>
        </w:rPr>
        <w:t>T</w:t>
      </w:r>
      <w:r w:rsidR="00A82317" w:rsidRPr="007E1CF6">
        <w:rPr>
          <w:noProof/>
        </w:rPr>
        <w:t>witter</w:t>
      </w:r>
      <w:r>
        <w:rPr>
          <w:noProof/>
        </w:rPr>
        <w:t xml:space="preserve"> </w:t>
      </w:r>
      <w:r w:rsidRPr="003B5DAA">
        <w:t>API</w:t>
      </w:r>
      <w:bookmarkEnd w:id="44"/>
    </w:p>
    <w:p w14:paraId="661DA409" w14:textId="6B270180" w:rsidR="000B6917" w:rsidRPr="000B6917" w:rsidRDefault="000B6917" w:rsidP="000B6917"/>
    <w:p w14:paraId="21A3B18A" w14:textId="33783730" w:rsidR="005274A4" w:rsidRDefault="000B6917" w:rsidP="003B2EA9">
      <w:pPr>
        <w:ind w:firstLine="720"/>
        <w:jc w:val="both"/>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5E9F532" w14:textId="77777777" w:rsidR="003B2EA9" w:rsidRDefault="003B2EA9" w:rsidP="003B2EA9">
      <w:pPr>
        <w:ind w:firstLine="720"/>
        <w:jc w:val="both"/>
        <w:rPr>
          <w:noProof/>
        </w:rPr>
      </w:pPr>
    </w:p>
    <w:p w14:paraId="6A0A2F88" w14:textId="67684076" w:rsidR="003B2EA9" w:rsidRDefault="007263C3" w:rsidP="003B2EA9">
      <w:pPr>
        <w:ind w:firstLine="576"/>
        <w:jc w:val="both"/>
        <w:rPr>
          <w:noProof/>
        </w:rPr>
      </w:pPr>
      <w:r w:rsidRPr="007E1CF6">
        <w:rPr>
          <w:noProof/>
        </w:rPr>
        <w:t>T</w:t>
      </w:r>
      <w:r w:rsidR="00427803" w:rsidRPr="007E1CF6">
        <w:rPr>
          <w:noProof/>
        </w:rPr>
        <w:t>witter provides several APIs to get tweets:</w:t>
      </w:r>
    </w:p>
    <w:p w14:paraId="257DE46E" w14:textId="77777777" w:rsidR="003B2EA9" w:rsidRPr="007E1CF6" w:rsidRDefault="003B2EA9" w:rsidP="003B2EA9">
      <w:pPr>
        <w:ind w:firstLine="576"/>
        <w:jc w:val="both"/>
        <w:rPr>
          <w:noProof/>
        </w:rPr>
      </w:pPr>
    </w:p>
    <w:p w14:paraId="7B4D98D5" w14:textId="0589FE24" w:rsidR="00676277" w:rsidRDefault="00676277" w:rsidP="003B2EA9">
      <w:pPr>
        <w:ind w:firstLine="576"/>
        <w:jc w:val="both"/>
        <w:rPr>
          <w:noProof/>
        </w:rPr>
      </w:pPr>
      <w:r>
        <w:rPr>
          <w:noProof/>
        </w:rPr>
        <w:t xml:space="preserve">Twitter’s </w:t>
      </w:r>
      <w:r w:rsidR="00427803" w:rsidRPr="007E1CF6">
        <w:rPr>
          <w:noProof/>
        </w:rPr>
        <w:t xml:space="preserve">REST API </w:t>
      </w:r>
      <w:r>
        <w:rPr>
          <w:noProof/>
        </w:rPr>
        <w:t>allows users to get tweets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C34560" w14:textId="77777777" w:rsidR="003B2EA9" w:rsidRDefault="003B2EA9" w:rsidP="003B2EA9">
      <w:pPr>
        <w:ind w:firstLine="576"/>
        <w:jc w:val="both"/>
        <w:rPr>
          <w:noProof/>
        </w:rPr>
      </w:pPr>
    </w:p>
    <w:p w14:paraId="5359D918" w14:textId="5C9BD1A8" w:rsidR="00F757F3" w:rsidRDefault="00A819E4" w:rsidP="003B2EA9">
      <w:pPr>
        <w:ind w:firstLine="576"/>
        <w:jc w:val="both"/>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60C6F49E" w14:textId="77777777" w:rsidR="006D76F2" w:rsidRDefault="006D76F2" w:rsidP="003B2EA9">
      <w:pPr>
        <w:ind w:firstLine="576"/>
        <w:jc w:val="both"/>
        <w:rPr>
          <w:noProof/>
        </w:rPr>
      </w:pPr>
    </w:p>
    <w:p w14:paraId="232D56A8" w14:textId="19E7617B" w:rsidR="00C25D57" w:rsidRDefault="00C25D57" w:rsidP="003B2EA9">
      <w:pPr>
        <w:ind w:firstLine="576"/>
        <w:jc w:val="both"/>
        <w:rPr>
          <w:noProof/>
        </w:rPr>
      </w:pPr>
      <w:bookmarkStart w:id="45"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w:t>
      </w:r>
      <w:r w:rsidRPr="00C25D57">
        <w:rPr>
          <w:noProof/>
        </w:rPr>
        <w:lastRenderedPageBreak/>
        <w:t>cybersecurity events.</w:t>
      </w:r>
      <w:r>
        <w:rPr>
          <w:noProof/>
        </w:rPr>
        <w:t xml:space="preserve"> </w:t>
      </w:r>
      <w:bookmarkEnd w:id="45"/>
      <w:r w:rsidRPr="00C25D57">
        <w:rPr>
          <w:noProof/>
        </w:rPr>
        <w:t>Its details will be presented in Chapter 4 and Chapter 5.</w:t>
      </w:r>
      <w:r>
        <w:rPr>
          <w:noProof/>
        </w:rPr>
        <w:t xml:space="preserve"> Our second data source</w:t>
      </w:r>
      <w:r w:rsidR="00E41742">
        <w:rPr>
          <w:noProof/>
        </w:rPr>
        <w:t>,</w:t>
      </w:r>
      <w:r>
        <w:rPr>
          <w:noProof/>
        </w:rPr>
        <w:t xml:space="preserve"> Hurriyet Newspaper</w:t>
      </w:r>
      <w:r w:rsidR="00893D28">
        <w:rPr>
          <w:noProof/>
        </w:rPr>
        <w:t>,</w:t>
      </w:r>
      <w:r>
        <w:rPr>
          <w:noProof/>
        </w:rPr>
        <w:t xml:space="preserve"> is introduced in the following Section.</w:t>
      </w:r>
    </w:p>
    <w:p w14:paraId="34553FEF" w14:textId="324B72C8" w:rsidR="00B144B9" w:rsidRDefault="00A82317" w:rsidP="003B2EA9">
      <w:pPr>
        <w:pStyle w:val="Balk2"/>
        <w:jc w:val="both"/>
        <w:rPr>
          <w:noProof/>
        </w:rPr>
      </w:pPr>
      <w:bookmarkStart w:id="46" w:name="_Toc10579758"/>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46"/>
    </w:p>
    <w:p w14:paraId="137F433E" w14:textId="77777777" w:rsidR="00FA2D5B" w:rsidRPr="00FA2D5B" w:rsidRDefault="00FA2D5B" w:rsidP="003B2EA9">
      <w:pPr>
        <w:jc w:val="both"/>
      </w:pPr>
    </w:p>
    <w:p w14:paraId="1CF5F327" w14:textId="4EEF75FC" w:rsidR="00186106" w:rsidRDefault="00186106" w:rsidP="003B2EA9">
      <w:pPr>
        <w:pStyle w:val="Balk3"/>
        <w:spacing w:line="240" w:lineRule="auto"/>
        <w:jc w:val="both"/>
        <w:rPr>
          <w:noProof/>
        </w:rPr>
      </w:pPr>
      <w:bookmarkStart w:id="47" w:name="_Toc10579759"/>
      <w:r w:rsidRPr="007E1CF6">
        <w:rPr>
          <w:noProof/>
        </w:rPr>
        <w:t>What is Hurriyet Newspaper?</w:t>
      </w:r>
      <w:bookmarkEnd w:id="47"/>
    </w:p>
    <w:p w14:paraId="538E17F1" w14:textId="77777777" w:rsidR="00FA2D5B" w:rsidRPr="007E1CF6" w:rsidRDefault="00FA2D5B" w:rsidP="003B2EA9">
      <w:pPr>
        <w:jc w:val="both"/>
        <w:rPr>
          <w:iCs/>
          <w:noProof/>
        </w:rPr>
      </w:pPr>
    </w:p>
    <w:p w14:paraId="76E709BF" w14:textId="5A7EA757" w:rsidR="00FA2D5B" w:rsidRDefault="004E3D73" w:rsidP="003B2EA9">
      <w:pPr>
        <w:ind w:firstLine="720"/>
        <w:jc w:val="both"/>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3B2EA9">
      <w:pPr>
        <w:jc w:val="both"/>
        <w:rPr>
          <w:noProof/>
        </w:rPr>
      </w:pPr>
    </w:p>
    <w:p w14:paraId="390C894C" w14:textId="116C98F1" w:rsidR="00186106" w:rsidRPr="00FA2D5B" w:rsidRDefault="00186106" w:rsidP="003B2EA9">
      <w:pPr>
        <w:pStyle w:val="Balk3"/>
        <w:spacing w:line="240" w:lineRule="auto"/>
        <w:jc w:val="both"/>
        <w:rPr>
          <w:noProof/>
        </w:rPr>
      </w:pPr>
      <w:bookmarkStart w:id="48" w:name="_Toc10579760"/>
      <w:r w:rsidRPr="00FA2D5B">
        <w:rPr>
          <w:noProof/>
        </w:rPr>
        <w:t>Hurriyet Newspaper API</w:t>
      </w:r>
      <w:bookmarkEnd w:id="48"/>
    </w:p>
    <w:p w14:paraId="0E341073" w14:textId="77777777" w:rsidR="00FA2D5B" w:rsidRPr="007E1CF6" w:rsidRDefault="00FA2D5B" w:rsidP="003B2EA9">
      <w:pPr>
        <w:ind w:left="720"/>
        <w:jc w:val="both"/>
        <w:rPr>
          <w:iCs/>
          <w:noProof/>
        </w:rPr>
      </w:pPr>
    </w:p>
    <w:p w14:paraId="550FE557" w14:textId="03EA7A2A" w:rsidR="00CF78A0" w:rsidRDefault="00186106" w:rsidP="003B2EA9">
      <w:pPr>
        <w:ind w:firstLine="720"/>
        <w:jc w:val="both"/>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555D43FF" w14:textId="77777777" w:rsidR="003B2EA9" w:rsidRDefault="003B2EA9" w:rsidP="003B2EA9">
      <w:pPr>
        <w:jc w:val="both"/>
        <w:rPr>
          <w:iCs/>
          <w:noProof/>
        </w:rPr>
      </w:pPr>
    </w:p>
    <w:p w14:paraId="15E00B61" w14:textId="7CF52D82" w:rsidR="00CF78A0" w:rsidRDefault="00C11DEE" w:rsidP="003B2EA9">
      <w:pPr>
        <w:ind w:firstLine="720"/>
        <w:jc w:val="both"/>
        <w:rPr>
          <w:iCs/>
          <w:noProof/>
        </w:rPr>
      </w:pPr>
      <w:r w:rsidRPr="00C11DEE">
        <w:rPr>
          <w:iCs/>
          <w:noProof/>
        </w:rPr>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3B2EA9">
      <w:pPr>
        <w:jc w:val="both"/>
        <w:rPr>
          <w:iCs/>
          <w:noProof/>
        </w:rPr>
      </w:pPr>
    </w:p>
    <w:p w14:paraId="209632DC" w14:textId="3FDA4392" w:rsidR="00837D74" w:rsidRDefault="004650B6" w:rsidP="003B2EA9">
      <w:pPr>
        <w:pStyle w:val="Balk3"/>
        <w:spacing w:line="240" w:lineRule="auto"/>
        <w:jc w:val="both"/>
        <w:rPr>
          <w:noProof/>
        </w:rPr>
      </w:pPr>
      <w:bookmarkStart w:id="49" w:name="_Toc10579761"/>
      <w:r w:rsidRPr="007E1CF6">
        <w:rPr>
          <w:noProof/>
        </w:rPr>
        <w:t>What is OData</w:t>
      </w:r>
      <w:bookmarkEnd w:id="49"/>
    </w:p>
    <w:p w14:paraId="335F0F2F" w14:textId="77777777" w:rsidR="00FA2D5B" w:rsidRPr="00FA2D5B" w:rsidRDefault="00FA2D5B" w:rsidP="003B2EA9">
      <w:pPr>
        <w:jc w:val="both"/>
      </w:pPr>
    </w:p>
    <w:p w14:paraId="56B20C8F" w14:textId="760663F3" w:rsidR="004650B6" w:rsidRDefault="004650B6" w:rsidP="003B2EA9">
      <w:pPr>
        <w:ind w:firstLine="720"/>
        <w:jc w:val="both"/>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6E356B11" w14:textId="77777777" w:rsidR="003B2EA9" w:rsidRPr="007E1CF6" w:rsidRDefault="003B2EA9" w:rsidP="003B2EA9">
      <w:pPr>
        <w:ind w:firstLine="720"/>
        <w:jc w:val="both"/>
        <w:rPr>
          <w:iCs/>
          <w:noProof/>
        </w:rPr>
      </w:pPr>
    </w:p>
    <w:p w14:paraId="4239714B" w14:textId="03AA9B60" w:rsidR="00593AD1" w:rsidRDefault="00D86051" w:rsidP="003B2EA9">
      <w:pPr>
        <w:ind w:firstLine="720"/>
        <w:jc w:val="both"/>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4BA34264" w:rsidR="00CF78A0" w:rsidRDefault="00CF78A0" w:rsidP="00CF78A0">
      <w:pPr>
        <w:spacing w:line="360" w:lineRule="auto"/>
        <w:ind w:firstLine="720"/>
        <w:rPr>
          <w:iCs/>
          <w:noProof/>
        </w:rPr>
      </w:pPr>
    </w:p>
    <w:p w14:paraId="5136CCDF" w14:textId="77777777" w:rsidR="006D76F2" w:rsidRPr="007E1CF6" w:rsidRDefault="006D76F2" w:rsidP="00CF78A0">
      <w:pPr>
        <w:spacing w:line="360" w:lineRule="auto"/>
        <w:ind w:firstLine="720"/>
        <w:rPr>
          <w:iCs/>
          <w:noProof/>
        </w:rPr>
      </w:pPr>
    </w:p>
    <w:p w14:paraId="726512F1" w14:textId="60D63B10" w:rsidR="004650B6" w:rsidRDefault="004650B6" w:rsidP="003B2EA9">
      <w:pPr>
        <w:pStyle w:val="Balk3"/>
        <w:spacing w:line="240" w:lineRule="auto"/>
        <w:jc w:val="both"/>
        <w:rPr>
          <w:noProof/>
        </w:rPr>
      </w:pPr>
      <w:bookmarkStart w:id="50" w:name="_Toc10579762"/>
      <w:r w:rsidRPr="007E1CF6">
        <w:rPr>
          <w:noProof/>
        </w:rPr>
        <w:lastRenderedPageBreak/>
        <w:t>Hürriyet API - OData Usage</w:t>
      </w:r>
      <w:bookmarkEnd w:id="50"/>
    </w:p>
    <w:p w14:paraId="15A4CF79" w14:textId="77777777" w:rsidR="00FA2D5B" w:rsidRPr="007E1CF6" w:rsidRDefault="00FA2D5B" w:rsidP="003B2EA9">
      <w:pPr>
        <w:ind w:left="720"/>
        <w:jc w:val="both"/>
        <w:rPr>
          <w:iCs/>
          <w:noProof/>
        </w:rPr>
      </w:pPr>
    </w:p>
    <w:p w14:paraId="42860D9C" w14:textId="10B42939" w:rsidR="004650B6" w:rsidRDefault="004650B6" w:rsidP="003B2EA9">
      <w:pPr>
        <w:ind w:firstLine="720"/>
        <w:jc w:val="both"/>
        <w:rPr>
          <w:iCs/>
          <w:noProof/>
        </w:rPr>
      </w:pPr>
      <w:r w:rsidRPr="007E1CF6">
        <w:rPr>
          <w:iCs/>
          <w:noProof/>
        </w:rPr>
        <w:t>The OData structure has a unique query structure. Below are some of the most basic query keywords and their functionality briefly outlined:</w:t>
      </w:r>
    </w:p>
    <w:p w14:paraId="6A9E2EB8" w14:textId="77777777" w:rsidR="003B2EA9" w:rsidRPr="007E1CF6" w:rsidRDefault="003B2EA9" w:rsidP="003B2EA9">
      <w:pPr>
        <w:ind w:firstLine="720"/>
        <w:jc w:val="both"/>
        <w:rPr>
          <w:iCs/>
          <w:noProof/>
        </w:rPr>
      </w:pPr>
    </w:p>
    <w:p w14:paraId="3F1A8A9D" w14:textId="00561509" w:rsidR="004650B6" w:rsidRPr="007E1CF6" w:rsidRDefault="004650B6" w:rsidP="003B2EA9">
      <w:pPr>
        <w:jc w:val="both"/>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1733FD4" w:rsidR="007A7FDC" w:rsidRDefault="007A7FDC" w:rsidP="003B2EA9">
      <w:pPr>
        <w:pStyle w:val="ListeParagraf"/>
        <w:numPr>
          <w:ilvl w:val="0"/>
          <w:numId w:val="8"/>
        </w:numPr>
        <w:jc w:val="both"/>
        <w:rPr>
          <w:iCs/>
          <w:noProof/>
        </w:rPr>
      </w:pPr>
      <w:r w:rsidRPr="007E1CF6">
        <w:rPr>
          <w:iCs/>
          <w:noProof/>
        </w:rPr>
        <w:t>https://api.hurriyet.com.tr/v1/articles?$select=Title</w:t>
      </w:r>
    </w:p>
    <w:p w14:paraId="4D6492F0" w14:textId="77777777" w:rsidR="003B2EA9" w:rsidRPr="006D76F2" w:rsidRDefault="003B2EA9" w:rsidP="006D76F2">
      <w:pPr>
        <w:jc w:val="both"/>
        <w:rPr>
          <w:iCs/>
          <w:noProof/>
        </w:rPr>
      </w:pPr>
    </w:p>
    <w:p w14:paraId="35FE9D5F" w14:textId="3DF4BEC3" w:rsidR="004650B6" w:rsidRPr="007E1CF6" w:rsidRDefault="004650B6" w:rsidP="003B2EA9">
      <w:pPr>
        <w:ind w:firstLine="360"/>
        <w:jc w:val="both"/>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0CA82512" w:rsidR="007A7FDC" w:rsidRPr="007E1CF6" w:rsidRDefault="007A7FDC" w:rsidP="003B2EA9">
      <w:pPr>
        <w:pStyle w:val="ListeParagraf"/>
        <w:numPr>
          <w:ilvl w:val="0"/>
          <w:numId w:val="8"/>
        </w:numPr>
        <w:jc w:val="both"/>
        <w:rPr>
          <w:iCs/>
          <w:noProof/>
        </w:rPr>
      </w:pPr>
      <w:r w:rsidRPr="007E1CF6">
        <w:rPr>
          <w:iCs/>
          <w:noProof/>
        </w:rPr>
        <w:t>https://api.hurriyet.com.tr/v1/articles?$select=Files&amp;$expand=Files</w:t>
      </w:r>
      <w:r w:rsidR="003B2EA9">
        <w:rPr>
          <w:iCs/>
          <w:noProof/>
        </w:rPr>
        <w:br/>
      </w:r>
    </w:p>
    <w:p w14:paraId="7A105C7C" w14:textId="0171ADD3" w:rsidR="004650B6" w:rsidRPr="007E1CF6" w:rsidRDefault="004650B6" w:rsidP="003B2EA9">
      <w:pPr>
        <w:jc w:val="both"/>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5A55EF0B" w:rsidR="001E22E6" w:rsidRDefault="00D34DC0" w:rsidP="003B2EA9">
      <w:pPr>
        <w:pStyle w:val="ListeParagraf"/>
        <w:numPr>
          <w:ilvl w:val="0"/>
          <w:numId w:val="8"/>
        </w:numPr>
        <w:jc w:val="both"/>
        <w:rPr>
          <w:iCs/>
          <w:noProof/>
        </w:rPr>
      </w:pPr>
      <w:r w:rsidRPr="007E1CF6">
        <w:rPr>
          <w:iCs/>
          <w:noProof/>
        </w:rPr>
        <w:t>https://api.hurriyet.com.tr/v1/articles?$filter=Path eq '/gundem/'</w:t>
      </w:r>
    </w:p>
    <w:p w14:paraId="2DC06A97" w14:textId="77777777" w:rsidR="003B2EA9" w:rsidRPr="00F548E8" w:rsidRDefault="003B2EA9" w:rsidP="003B2EA9">
      <w:pPr>
        <w:pStyle w:val="ListeParagraf"/>
        <w:ind w:left="720"/>
        <w:jc w:val="both"/>
        <w:rPr>
          <w:iCs/>
          <w:noProof/>
        </w:rPr>
      </w:pPr>
    </w:p>
    <w:p w14:paraId="3EAF22E4" w14:textId="49C5E46B" w:rsidR="004650B6" w:rsidRDefault="00E230CD" w:rsidP="003B2EA9">
      <w:pPr>
        <w:ind w:firstLine="360"/>
        <w:jc w:val="both"/>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47D8B43D" w14:textId="77777777" w:rsidR="003B2EA9" w:rsidRPr="007E1CF6" w:rsidRDefault="003B2EA9" w:rsidP="003B2EA9">
      <w:pPr>
        <w:ind w:firstLine="360"/>
        <w:jc w:val="both"/>
        <w:rPr>
          <w:iCs/>
          <w:noProof/>
        </w:rPr>
      </w:pPr>
    </w:p>
    <w:p w14:paraId="56E77DDF" w14:textId="1E4E90CA" w:rsidR="004650B6" w:rsidRPr="007E1CF6" w:rsidRDefault="004650B6" w:rsidP="003B2EA9">
      <w:pPr>
        <w:ind w:firstLine="360"/>
        <w:jc w:val="both"/>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6B76A7" w14:textId="77777777" w:rsidR="006D76F2" w:rsidRDefault="00F548E8" w:rsidP="009E5244">
      <w:pPr>
        <w:pStyle w:val="ListeParagraf"/>
        <w:numPr>
          <w:ilvl w:val="0"/>
          <w:numId w:val="8"/>
        </w:numPr>
        <w:jc w:val="both"/>
        <w:rPr>
          <w:iCs/>
          <w:noProof/>
        </w:rPr>
      </w:pPr>
      <w:r w:rsidRPr="00F548E8">
        <w:rPr>
          <w:iCs/>
          <w:noProof/>
        </w:rPr>
        <w:t xml:space="preserve">Articles </w:t>
      </w:r>
      <w:r w:rsidR="004650B6" w:rsidRPr="00F548E8">
        <w:rPr>
          <w:iCs/>
          <w:noProof/>
        </w:rPr>
        <w:t>in the system</w:t>
      </w:r>
    </w:p>
    <w:p w14:paraId="3F54F369" w14:textId="70EB2EB3" w:rsidR="004650B6" w:rsidRPr="009E5244" w:rsidRDefault="004650B6" w:rsidP="009E5244">
      <w:pPr>
        <w:pStyle w:val="ListeParagraf"/>
        <w:numPr>
          <w:ilvl w:val="0"/>
          <w:numId w:val="8"/>
        </w:numPr>
        <w:jc w:val="both"/>
        <w:rPr>
          <w:iCs/>
          <w:noProof/>
        </w:rPr>
      </w:pPr>
      <w:r w:rsidRPr="009E5244">
        <w:rPr>
          <w:iCs/>
          <w:noProof/>
        </w:rPr>
        <w:t>Columns in the system</w:t>
      </w:r>
    </w:p>
    <w:p w14:paraId="390ADAF6" w14:textId="3DFD453C" w:rsidR="004650B6" w:rsidRPr="00F548E8" w:rsidRDefault="004650B6" w:rsidP="009E5244">
      <w:pPr>
        <w:pStyle w:val="ListeParagraf"/>
        <w:numPr>
          <w:ilvl w:val="0"/>
          <w:numId w:val="8"/>
        </w:numPr>
        <w:jc w:val="both"/>
        <w:rPr>
          <w:iCs/>
          <w:noProof/>
        </w:rPr>
      </w:pPr>
      <w:r w:rsidRPr="00F548E8">
        <w:rPr>
          <w:iCs/>
          <w:noProof/>
        </w:rPr>
        <w:t>In-system photo galleries</w:t>
      </w:r>
    </w:p>
    <w:p w14:paraId="707EE4B5" w14:textId="53713F63" w:rsidR="004650B6" w:rsidRPr="00F548E8" w:rsidRDefault="004650B6" w:rsidP="009E5244">
      <w:pPr>
        <w:pStyle w:val="ListeParagraf"/>
        <w:numPr>
          <w:ilvl w:val="0"/>
          <w:numId w:val="8"/>
        </w:numPr>
        <w:jc w:val="both"/>
        <w:rPr>
          <w:iCs/>
          <w:noProof/>
        </w:rPr>
      </w:pPr>
      <w:r w:rsidRPr="00F548E8">
        <w:rPr>
          <w:iCs/>
          <w:noProof/>
        </w:rPr>
        <w:t>The pages in the system and the pages assigned to the pages</w:t>
      </w:r>
    </w:p>
    <w:p w14:paraId="4F18EFAF" w14:textId="0B1C990D" w:rsidR="004650B6" w:rsidRPr="00F548E8" w:rsidRDefault="004650B6" w:rsidP="009E5244">
      <w:pPr>
        <w:pStyle w:val="ListeParagraf"/>
        <w:numPr>
          <w:ilvl w:val="0"/>
          <w:numId w:val="8"/>
        </w:numPr>
        <w:jc w:val="both"/>
        <w:rPr>
          <w:iCs/>
          <w:noProof/>
        </w:rPr>
      </w:pPr>
      <w:r w:rsidRPr="00F548E8">
        <w:rPr>
          <w:iCs/>
          <w:noProof/>
        </w:rPr>
        <w:t>Folders in the system</w:t>
      </w:r>
    </w:p>
    <w:p w14:paraId="0AAFF733" w14:textId="5F875A0E" w:rsidR="004650B6" w:rsidRDefault="004650B6" w:rsidP="009E5244">
      <w:pPr>
        <w:pStyle w:val="ListeParagraf"/>
        <w:numPr>
          <w:ilvl w:val="0"/>
          <w:numId w:val="8"/>
        </w:numPr>
        <w:jc w:val="both"/>
        <w:rPr>
          <w:iCs/>
          <w:noProof/>
        </w:rPr>
      </w:pPr>
      <w:r w:rsidRPr="00F548E8">
        <w:rPr>
          <w:iCs/>
          <w:noProof/>
        </w:rPr>
        <w:t>Writers</w:t>
      </w:r>
    </w:p>
    <w:p w14:paraId="6696B961" w14:textId="77777777" w:rsidR="003B2EA9" w:rsidRDefault="003B2EA9" w:rsidP="003B2EA9">
      <w:pPr>
        <w:pStyle w:val="ListeParagraf"/>
        <w:ind w:left="720"/>
        <w:jc w:val="both"/>
        <w:rPr>
          <w:iCs/>
          <w:noProof/>
        </w:rPr>
      </w:pPr>
    </w:p>
    <w:p w14:paraId="68363CB5" w14:textId="3F32EB59" w:rsidR="00F548E8" w:rsidRDefault="00F548E8" w:rsidP="003B2EA9">
      <w:pPr>
        <w:ind w:firstLine="360"/>
        <w:jc w:val="both"/>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3B2EA9">
      <w:pPr>
        <w:ind w:firstLine="360"/>
        <w:jc w:val="both"/>
        <w:rPr>
          <w:iCs/>
          <w:noProof/>
        </w:rPr>
      </w:pPr>
      <w:r>
        <w:rPr>
          <w:iCs/>
          <w:noProof/>
        </w:rPr>
        <w:lastRenderedPageBreak/>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3B2EA9">
      <w:pPr>
        <w:pStyle w:val="Balk2"/>
        <w:jc w:val="both"/>
        <w:rPr>
          <w:noProof/>
        </w:rPr>
      </w:pPr>
      <w:bookmarkStart w:id="51" w:name="_Toc10579763"/>
      <w:r>
        <w:rPr>
          <w:noProof/>
        </w:rPr>
        <w:t>Python Programming Language</w:t>
      </w:r>
      <w:bookmarkEnd w:id="51"/>
    </w:p>
    <w:p w14:paraId="2725251B" w14:textId="77777777" w:rsidR="00FA2D5B" w:rsidRPr="00FA2D5B" w:rsidRDefault="00FA2D5B" w:rsidP="003B2EA9">
      <w:pPr>
        <w:jc w:val="both"/>
      </w:pPr>
    </w:p>
    <w:p w14:paraId="5B51FAEC" w14:textId="77777777" w:rsidR="003B2EA9" w:rsidRDefault="004B42F9" w:rsidP="003B2EA9">
      <w:pPr>
        <w:ind w:firstLine="576"/>
        <w:jc w:val="both"/>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79BAB8D8" w14:textId="3041C1C0" w:rsidR="00365F3A" w:rsidRPr="004B42F9" w:rsidRDefault="00812319" w:rsidP="003B2EA9">
      <w:pPr>
        <w:ind w:firstLine="576"/>
        <w:jc w:val="both"/>
      </w:pPr>
      <w:r>
        <w:br/>
      </w:r>
      <w:r>
        <w:tab/>
      </w:r>
      <w:r w:rsidRPr="00812319">
        <w:t xml:space="preserve">In the following section, a Turkish language specific NLP API, which </w:t>
      </w:r>
      <w:r w:rsidR="004057EB">
        <w:t>we</w:t>
      </w:r>
      <w:r w:rsidRPr="00812319">
        <w:t xml:space="preserve"> use in the present thesis is explained.</w:t>
      </w:r>
    </w:p>
    <w:p w14:paraId="2F47FA3C" w14:textId="09A712D7" w:rsidR="003B5DAA" w:rsidRDefault="003B5DAA" w:rsidP="003B2EA9">
      <w:pPr>
        <w:pStyle w:val="Balk2"/>
        <w:jc w:val="both"/>
        <w:rPr>
          <w:noProof/>
        </w:rPr>
      </w:pPr>
      <w:bookmarkStart w:id="52" w:name="_Toc10579764"/>
      <w:r>
        <w:rPr>
          <w:noProof/>
        </w:rPr>
        <w:t>Istanbul Technical University NLP API</w:t>
      </w:r>
      <w:bookmarkEnd w:id="52"/>
    </w:p>
    <w:p w14:paraId="698A8863" w14:textId="77777777" w:rsidR="00FA2D5B" w:rsidRPr="00FA2D5B" w:rsidRDefault="00FA2D5B" w:rsidP="003B2EA9">
      <w:pPr>
        <w:jc w:val="both"/>
      </w:pPr>
    </w:p>
    <w:p w14:paraId="30925862" w14:textId="5C935A36" w:rsidR="0074113F" w:rsidRDefault="0074113F" w:rsidP="003B2EA9">
      <w:pPr>
        <w:ind w:firstLine="576"/>
        <w:jc w:val="both"/>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1BF8C21B" w14:textId="77777777" w:rsidR="00893D28" w:rsidRDefault="00893D28" w:rsidP="003B2EA9">
      <w:pPr>
        <w:ind w:firstLine="576"/>
        <w:jc w:val="both"/>
      </w:pPr>
    </w:p>
    <w:p w14:paraId="34E67F1C" w14:textId="38684001" w:rsidR="00FA2D5B" w:rsidRDefault="0074113F" w:rsidP="003B2EA9">
      <w:pPr>
        <w:ind w:firstLine="576"/>
        <w:jc w:val="both"/>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126C4407" w14:textId="77777777" w:rsidR="003B2EA9" w:rsidRDefault="003B2EA9" w:rsidP="003B2EA9">
      <w:pPr>
        <w:ind w:firstLine="576"/>
        <w:jc w:val="both"/>
      </w:pPr>
    </w:p>
    <w:p w14:paraId="3FA13C8C" w14:textId="3C4FEB97" w:rsidR="00FD23FC" w:rsidRDefault="00FD23FC" w:rsidP="003B2EA9">
      <w:pPr>
        <w:jc w:val="both"/>
      </w:pPr>
      <w:r>
        <w:t>The ITU NLP A</w:t>
      </w:r>
      <w:r w:rsidR="003954E8">
        <w:t>PI</w:t>
      </w:r>
      <w:r>
        <w:t xml:space="preserve"> components for stand-alone usage are the followings;</w:t>
      </w:r>
    </w:p>
    <w:p w14:paraId="279CA86B" w14:textId="77777777" w:rsidR="00FD23FC" w:rsidRDefault="00FD23FC" w:rsidP="003B2EA9">
      <w:pPr>
        <w:jc w:val="both"/>
      </w:pPr>
      <w:r>
        <w:t>• Tokenizer</w:t>
      </w:r>
    </w:p>
    <w:p w14:paraId="3FF5D761" w14:textId="77777777" w:rsidR="00FD23FC" w:rsidRDefault="00FD23FC" w:rsidP="003B2EA9">
      <w:pPr>
        <w:jc w:val="both"/>
      </w:pPr>
      <w:r>
        <w:t>• Deasciifier</w:t>
      </w:r>
    </w:p>
    <w:p w14:paraId="55547B27" w14:textId="77777777" w:rsidR="00FD23FC" w:rsidRDefault="00FD23FC" w:rsidP="003B2EA9">
      <w:pPr>
        <w:jc w:val="both"/>
      </w:pPr>
      <w:r>
        <w:t>• Vowelizer</w:t>
      </w:r>
    </w:p>
    <w:p w14:paraId="25057BFC" w14:textId="77777777" w:rsidR="00FD23FC" w:rsidRDefault="00FD23FC" w:rsidP="003B2EA9">
      <w:pPr>
        <w:jc w:val="both"/>
      </w:pPr>
      <w:r>
        <w:lastRenderedPageBreak/>
        <w:t>• Spelling Corrector</w:t>
      </w:r>
    </w:p>
    <w:p w14:paraId="5E722CD7" w14:textId="77777777" w:rsidR="00FD23FC" w:rsidRDefault="00FD23FC" w:rsidP="003B2EA9">
      <w:pPr>
        <w:jc w:val="both"/>
      </w:pPr>
      <w:r>
        <w:t>• Normalizer</w:t>
      </w:r>
    </w:p>
    <w:p w14:paraId="5D2F1A15" w14:textId="77777777" w:rsidR="00FD23FC" w:rsidRDefault="00FD23FC" w:rsidP="003B2EA9">
      <w:pPr>
        <w:jc w:val="both"/>
      </w:pPr>
      <w:r>
        <w:t>• isTurkish</w:t>
      </w:r>
    </w:p>
    <w:p w14:paraId="730879A2" w14:textId="77777777" w:rsidR="00FD23FC" w:rsidRDefault="00FD23FC" w:rsidP="003B2EA9">
      <w:pPr>
        <w:jc w:val="both"/>
      </w:pPr>
      <w:r>
        <w:t>• Morphological Analyzer</w:t>
      </w:r>
    </w:p>
    <w:p w14:paraId="272F2C2C" w14:textId="77777777" w:rsidR="00FD23FC" w:rsidRDefault="00FD23FC" w:rsidP="003B2EA9">
      <w:pPr>
        <w:jc w:val="both"/>
      </w:pPr>
      <w:r>
        <w:t>• Morphological Disambiguator</w:t>
      </w:r>
    </w:p>
    <w:p w14:paraId="73267345" w14:textId="57BE5240" w:rsidR="00FD23FC" w:rsidRDefault="00FD23FC" w:rsidP="003B2EA9">
      <w:pPr>
        <w:jc w:val="both"/>
      </w:pPr>
      <w:r>
        <w:t>• Named Entity Recognizer</w:t>
      </w:r>
      <w:r>
        <w:cr/>
      </w:r>
    </w:p>
    <w:p w14:paraId="60D94D4A" w14:textId="5E7A75F7" w:rsidR="00021CCB" w:rsidRDefault="00FD23FC" w:rsidP="003B2EA9">
      <w:pPr>
        <w:ind w:firstLine="576"/>
        <w:jc w:val="both"/>
      </w:pPr>
      <w:r>
        <w:t>Twitter A</w:t>
      </w:r>
      <w:r w:rsidR="003954E8">
        <w:t>PI</w:t>
      </w:r>
      <w:r>
        <w:t xml:space="preserve"> can also filter Turkish Tweets</w:t>
      </w:r>
      <w:r w:rsidR="003954E8">
        <w:t>,</w:t>
      </w:r>
      <w:r>
        <w:t xml:space="preserve"> and Hürriyet is </w:t>
      </w:r>
      <w:r w:rsidR="003954E8">
        <w:t xml:space="preserve">a </w:t>
      </w:r>
      <w:r>
        <w:t>Turkish newspaper</w:t>
      </w:r>
      <w:r w:rsidR="003954E8">
        <w:t xml:space="preserve">. </w:t>
      </w:r>
      <w:r w:rsidR="007505F9">
        <w:t>Therefore,</w:t>
      </w:r>
      <w:r>
        <w:t xml:space="preserve"> </w:t>
      </w:r>
      <w:r w:rsidR="00DC46CB">
        <w:t>we do not need an “</w:t>
      </w:r>
      <w:r>
        <w:t>isTurkish</w:t>
      </w:r>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1B0C7221" w14:textId="77777777" w:rsidR="003B2EA9" w:rsidRDefault="003B2EA9" w:rsidP="003B2EA9">
      <w:pPr>
        <w:ind w:firstLine="576"/>
        <w:jc w:val="both"/>
      </w:pPr>
    </w:p>
    <w:p w14:paraId="4D717D53" w14:textId="3930D2FC" w:rsidR="00210E3E" w:rsidRPr="00021CCB" w:rsidRDefault="00210E3E" w:rsidP="003B2EA9">
      <w:pPr>
        <w:ind w:firstLine="576"/>
        <w:jc w:val="both"/>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2EA9">
      <w:pPr>
        <w:pStyle w:val="Balk2"/>
        <w:jc w:val="both"/>
        <w:rPr>
          <w:noProof/>
        </w:rPr>
      </w:pPr>
      <w:bookmarkStart w:id="53" w:name="_Toc10579765"/>
      <w:r>
        <w:rPr>
          <w:noProof/>
        </w:rPr>
        <w:t>SQLite Database</w:t>
      </w:r>
      <w:bookmarkEnd w:id="53"/>
    </w:p>
    <w:p w14:paraId="359F7188" w14:textId="77777777" w:rsidR="00FA2D5B" w:rsidRPr="00FA2D5B" w:rsidRDefault="00FA2D5B" w:rsidP="003B2EA9">
      <w:pPr>
        <w:jc w:val="both"/>
      </w:pPr>
    </w:p>
    <w:p w14:paraId="606869AA" w14:textId="29C9AE4F" w:rsidR="003B5DAA" w:rsidRPr="003B5DAA" w:rsidRDefault="007A56AF" w:rsidP="003B2EA9">
      <w:pPr>
        <w:ind w:firstLine="576"/>
        <w:jc w:val="both"/>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59A56D8C" w:rsidR="00F548E8" w:rsidRDefault="007A56AF" w:rsidP="003B2EA9">
      <w:pPr>
        <w:pStyle w:val="Balk2"/>
        <w:jc w:val="both"/>
        <w:rPr>
          <w:noProof/>
        </w:rPr>
      </w:pPr>
      <w:bookmarkStart w:id="54" w:name="_Toc10579766"/>
      <w:r>
        <w:rPr>
          <w:noProof/>
        </w:rPr>
        <w:t xml:space="preserve">Other Technologies Used in </w:t>
      </w:r>
      <w:r w:rsidR="00397778">
        <w:rPr>
          <w:noProof/>
        </w:rPr>
        <w:t>the</w:t>
      </w:r>
      <w:r>
        <w:rPr>
          <w:noProof/>
        </w:rPr>
        <w:t xml:space="preserve"> Thesis </w:t>
      </w:r>
      <w:r w:rsidR="006A7751">
        <w:rPr>
          <w:noProof/>
        </w:rPr>
        <w:t>Study</w:t>
      </w:r>
      <w:bookmarkEnd w:id="54"/>
    </w:p>
    <w:p w14:paraId="005FDA6A" w14:textId="77777777" w:rsidR="00FA2D5B" w:rsidRPr="00FA2D5B" w:rsidRDefault="00FA2D5B" w:rsidP="003B2EA9">
      <w:pPr>
        <w:jc w:val="both"/>
      </w:pPr>
    </w:p>
    <w:p w14:paraId="12E9CD30" w14:textId="731546CF" w:rsidR="004650B6" w:rsidRDefault="00F93231" w:rsidP="003B2EA9">
      <w:pPr>
        <w:ind w:firstLine="576"/>
        <w:jc w:val="both"/>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w:t>
      </w:r>
      <w:r w:rsidR="000C5AA6">
        <w:rPr>
          <w:rStyle w:val="DipnotBavurusu"/>
        </w:rPr>
        <w:footnoteReference w:id="6"/>
      </w:r>
      <w:r w:rsidR="00E95CBA" w:rsidRPr="00E95CBA">
        <w:t xml:space="preserve">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55" w:name="_Toc10579767"/>
      <w:r w:rsidRPr="007E1CF6">
        <w:rPr>
          <w:noProof/>
          <w:szCs w:val="24"/>
        </w:rPr>
        <w:t xml:space="preserve">LITERATURE </w:t>
      </w:r>
      <w:commentRangeStart w:id="56"/>
      <w:r w:rsidRPr="007E1CF6">
        <w:rPr>
          <w:noProof/>
          <w:szCs w:val="24"/>
        </w:rPr>
        <w:t>REVIEW</w:t>
      </w:r>
      <w:commentRangeEnd w:id="56"/>
      <w:r w:rsidR="006A7751">
        <w:rPr>
          <w:rStyle w:val="AklamaBavurusu"/>
          <w:b w:val="0"/>
          <w:smallCaps w:val="0"/>
        </w:rPr>
        <w:commentReference w:id="56"/>
      </w:r>
      <w:bookmarkEnd w:id="55"/>
    </w:p>
    <w:p w14:paraId="7AFBB6C4" w14:textId="3D80C3BB" w:rsidR="003F103E" w:rsidRDefault="00B87BBB" w:rsidP="003B2EA9">
      <w:pPr>
        <w:ind w:firstLine="432"/>
        <w:jc w:val="both"/>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5DF5F5BF" w14:textId="7B72ED70" w:rsidR="00503EDD" w:rsidRDefault="00503EDD" w:rsidP="003B2EA9">
      <w:pPr>
        <w:pStyle w:val="Balk2"/>
        <w:jc w:val="both"/>
      </w:pPr>
      <w:bookmarkStart w:id="57" w:name="_Toc10579768"/>
      <w:r>
        <w:t>Researches on Identifying Victims Affected by Cybersecurity Attacks</w:t>
      </w:r>
      <w:bookmarkEnd w:id="57"/>
    </w:p>
    <w:p w14:paraId="00690B85" w14:textId="165B904D" w:rsidR="00250142" w:rsidRDefault="00503EDD" w:rsidP="00503EDD">
      <w:pPr>
        <w:pStyle w:val="Balk2"/>
        <w:numPr>
          <w:ilvl w:val="0"/>
          <w:numId w:val="0"/>
        </w:numPr>
        <w:jc w:val="both"/>
      </w:pPr>
      <w:bookmarkStart w:id="58" w:name="_Toc10579769"/>
      <w:r>
        <w:t>On this research field, one of paper is “</w:t>
      </w:r>
      <w:r w:rsidR="003A5D57" w:rsidRPr="003A5D57">
        <w:t>Weakly Supervised Extraction of Computer Security Events from Twitter</w:t>
      </w:r>
      <w:r>
        <w:t>”.</w:t>
      </w:r>
      <w:r w:rsidR="008457A3">
        <w:t xml:space="preserve"> It is a</w:t>
      </w:r>
      <w:r>
        <w:t xml:space="preserve"> </w:t>
      </w:r>
      <w:r w:rsidR="008457A3">
        <w:t>r</w:t>
      </w:r>
      <w:r w:rsidR="00A81DCF">
        <w:t>esearch</w:t>
      </w:r>
      <w:r w:rsidR="003A5D57">
        <w:t xml:space="preserve"> on identifying victims affected by attacks in these categories as output, using the Twitter data and adding categories to the user without being dependent on fixed categories.</w:t>
      </w:r>
      <w:r w:rsidR="00992549">
        <w:t xml:space="preserve"> </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bookmarkEnd w:id="58"/>
      <w:r w:rsidR="00D60166">
        <w:fldChar w:fldCharType="end"/>
      </w:r>
    </w:p>
    <w:p w14:paraId="3CB5D534" w14:textId="29120A7C" w:rsidR="003B2EA9" w:rsidRDefault="003B2EA9" w:rsidP="008457A3">
      <w:pPr>
        <w:spacing w:line="360" w:lineRule="auto"/>
      </w:pPr>
    </w:p>
    <w:p w14:paraId="03C71CEC" w14:textId="34290ECA" w:rsidR="00F77270" w:rsidRDefault="00C543C5"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2A3F00F1">
                <wp:simplePos x="0" y="0"/>
                <wp:positionH relativeFrom="margin">
                  <wp:align>left</wp:align>
                </wp:positionH>
                <wp:positionV relativeFrom="paragraph">
                  <wp:posOffset>6350</wp:posOffset>
                </wp:positionV>
                <wp:extent cx="5813425" cy="295275"/>
                <wp:effectExtent l="0" t="0" r="0" b="9525"/>
                <wp:wrapNone/>
                <wp:docPr id="48" name="Metin Kutusu 48"/>
                <wp:cNvGraphicFramePr/>
                <a:graphic xmlns:a="http://schemas.openxmlformats.org/drawingml/2006/main">
                  <a:graphicData uri="http://schemas.microsoft.com/office/word/2010/wordprocessingShape">
                    <wps:wsp>
                      <wps:cNvSpPr txBox="1"/>
                      <wps:spPr>
                        <a:xfrm>
                          <a:off x="0" y="0"/>
                          <a:ext cx="5813425" cy="295275"/>
                        </a:xfrm>
                        <a:prstGeom prst="rect">
                          <a:avLst/>
                        </a:prstGeom>
                        <a:solidFill>
                          <a:prstClr val="white"/>
                        </a:solidFill>
                        <a:ln>
                          <a:noFill/>
                        </a:ln>
                      </wps:spPr>
                      <wps:txbx>
                        <w:txbxContent>
                          <w:p w14:paraId="4E5E2927" w14:textId="3423F86C" w:rsidR="00776768" w:rsidRPr="00BB25EB" w:rsidRDefault="00776768" w:rsidP="00CD4720">
                            <w:pPr>
                              <w:pStyle w:val="ResimYazs"/>
                              <w:rPr>
                                <w:noProof/>
                                <w:sz w:val="24"/>
                                <w:szCs w:val="20"/>
                              </w:rPr>
                            </w:pPr>
                            <w:bookmarkStart w:id="59"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0;margin-top:.5pt;width:457.75pt;height:23.25pt;z-index:251918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" stroked="f">
                <v:textbox inset="0,0,0,0">
                  <w:txbxContent>
                    <w:p w14:paraId="4E5E2927" w14:textId="3423F86C" w:rsidR="00776768" w:rsidRPr="00BB25EB" w:rsidRDefault="00776768" w:rsidP="00CD4720">
                      <w:pPr>
                        <w:pStyle w:val="ResimYazs"/>
                        <w:rPr>
                          <w:noProof/>
                          <w:sz w:val="24"/>
                          <w:szCs w:val="20"/>
                        </w:rPr>
                      </w:pPr>
                      <w:bookmarkStart w:id="60"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60"/>
                    </w:p>
                  </w:txbxContent>
                </v:textbox>
                <w10:wrap anchorx="margin"/>
              </v:shape>
            </w:pict>
          </mc:Fallback>
        </mc:AlternateContent>
      </w:r>
    </w:p>
    <w:p w14:paraId="62E04F2F" w14:textId="69F59A3D" w:rsidR="00F77270" w:rsidRDefault="00C47686" w:rsidP="00CB5B8A">
      <w:pPr>
        <w:spacing w:line="360" w:lineRule="auto"/>
        <w:ind w:firstLine="576"/>
      </w:pPr>
      <w:commentRangeStart w:id="61"/>
      <w:r w:rsidRPr="00C47686">
        <w:rPr>
          <w:noProof/>
        </w:rPr>
        <w:drawing>
          <wp:anchor distT="0" distB="0" distL="114300" distR="114300" simplePos="0" relativeHeight="251917312" behindDoc="0" locked="0" layoutInCell="1" allowOverlap="1" wp14:anchorId="5DBB73C3" wp14:editId="40149251">
            <wp:simplePos x="0" y="0"/>
            <wp:positionH relativeFrom="margin">
              <wp:align>right</wp:align>
            </wp:positionH>
            <wp:positionV relativeFrom="paragraph">
              <wp:posOffset>175260</wp:posOffset>
            </wp:positionV>
            <wp:extent cx="5389715" cy="2231169"/>
            <wp:effectExtent l="19050" t="19050" r="20955" b="17145"/>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5383" cy="223351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commentRangeEnd w:id="61"/>
      <w:r w:rsidR="006A7751">
        <w:rPr>
          <w:rStyle w:val="AklamaBavurusu"/>
        </w:rPr>
        <w:commentReference w:id="61"/>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0D02FA8" w14:textId="77777777" w:rsidR="00C47686" w:rsidRDefault="00C47686" w:rsidP="00C47686">
      <w:pPr>
        <w:spacing w:line="360" w:lineRule="auto"/>
      </w:pPr>
    </w:p>
    <w:p w14:paraId="7C70450C" w14:textId="7D39019B" w:rsidR="00C47686" w:rsidRDefault="00314B7B" w:rsidP="003B2EA9">
      <w:pPr>
        <w:jc w:val="both"/>
      </w:pPr>
      <w:r w:rsidRPr="00C47686">
        <w:rPr>
          <w:noProof/>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C47686">
        <w:rPr>
          <w:noProof/>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3E5B824" w:rsidR="00776768" w:rsidRPr="00250142" w:rsidRDefault="00776768" w:rsidP="00CD4720">
                            <w:pPr>
                              <w:pStyle w:val="Abstract"/>
                              <w:ind w:firstLine="0"/>
                              <w:jc w:val="left"/>
                              <w:rPr>
                                <w:b w:val="0"/>
                                <w:smallCaps/>
                                <w:noProof/>
                                <w:sz w:val="20"/>
                                <w:szCs w:val="20"/>
                              </w:rPr>
                            </w:pPr>
                            <w:bookmarkStart w:id="62"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63E5B824" w:rsidR="00776768" w:rsidRPr="00250142" w:rsidRDefault="00776768" w:rsidP="00CD4720">
                      <w:pPr>
                        <w:pStyle w:val="Abstract"/>
                        <w:ind w:firstLine="0"/>
                        <w:jc w:val="left"/>
                        <w:rPr>
                          <w:b w:val="0"/>
                          <w:smallCaps/>
                          <w:noProof/>
                          <w:sz w:val="20"/>
                          <w:szCs w:val="20"/>
                        </w:rPr>
                      </w:pPr>
                      <w:bookmarkStart w:id="63"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63"/>
                    </w:p>
                  </w:txbxContent>
                </v:textbox>
                <w10:wrap type="topAndBottom" anchorx="margin"/>
              </v:shape>
            </w:pict>
          </mc:Fallback>
        </mc:AlternateContent>
      </w:r>
      <w:r w:rsidR="00C47686">
        <w:t>They determine candidate events as in Table 2.</w:t>
      </w:r>
    </w:p>
    <w:p w14:paraId="52E0CCD1" w14:textId="77777777" w:rsidR="003B2EA9" w:rsidRDefault="003B2EA9" w:rsidP="003B2EA9">
      <w:pPr>
        <w:jc w:val="both"/>
      </w:pPr>
    </w:p>
    <w:p w14:paraId="72E89BD9" w14:textId="77777777" w:rsidR="00310A0E" w:rsidRDefault="00310A0E" w:rsidP="003B2EA9">
      <w:pPr>
        <w:jc w:val="both"/>
      </w:pPr>
    </w:p>
    <w:p w14:paraId="53D3F9E4" w14:textId="48D5736A" w:rsidR="00310A0E" w:rsidRDefault="00C47686" w:rsidP="003B2EA9">
      <w:pPr>
        <w:jc w:val="both"/>
      </w:pPr>
      <w:r>
        <w:t xml:space="preserve">Then they are </w:t>
      </w:r>
      <w:r w:rsidR="006A7751">
        <w:t>aim at finding</w:t>
      </w:r>
      <w:r>
        <w:t xml:space="preserve"> the victim, institution</w:t>
      </w:r>
      <w:r w:rsidR="00607867">
        <w:t>,</w:t>
      </w:r>
      <w:r>
        <w:t xml:space="preserve"> or program affected by these events.</w:t>
      </w:r>
    </w:p>
    <w:p w14:paraId="2E846953" w14:textId="34EF69F7" w:rsidR="003B2EA9" w:rsidRDefault="00EF0067" w:rsidP="003B2EA9">
      <w:pPr>
        <w:jc w:val="both"/>
      </w:pPr>
      <w:r>
        <w:rPr>
          <w:noProof/>
        </w:rPr>
        <w:drawing>
          <wp:anchor distT="0" distB="0" distL="114300" distR="114300" simplePos="0" relativeHeight="251923456" behindDoc="0" locked="0" layoutInCell="1" allowOverlap="1" wp14:anchorId="6C9C24E4" wp14:editId="2A7C2ECA">
            <wp:simplePos x="0" y="0"/>
            <wp:positionH relativeFrom="column">
              <wp:posOffset>749300</wp:posOffset>
            </wp:positionH>
            <wp:positionV relativeFrom="paragraph">
              <wp:posOffset>513715</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6C04249F" w14:textId="6511A6EB" w:rsidR="00310A0E" w:rsidRDefault="00310A0E" w:rsidP="003B2EA9">
      <w:pPr>
        <w:jc w:val="both"/>
      </w:pP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5C33B1BE" w:rsidR="00776768" w:rsidRPr="00C81464" w:rsidRDefault="00776768" w:rsidP="007A6CB6">
                            <w:pPr>
                              <w:pStyle w:val="ResimYazs"/>
                              <w:rPr>
                                <w:noProof/>
                                <w:sz w:val="24"/>
                                <w:szCs w:val="20"/>
                              </w:rPr>
                            </w:pPr>
                            <w:bookmarkStart w:id="64" w:name="_Toc946755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left:0;text-align:left;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5C33B1BE" w:rsidR="00776768" w:rsidRPr="00C81464" w:rsidRDefault="00776768" w:rsidP="007A6CB6">
                      <w:pPr>
                        <w:pStyle w:val="ResimYazs"/>
                        <w:rPr>
                          <w:noProof/>
                          <w:sz w:val="24"/>
                          <w:szCs w:val="20"/>
                        </w:rPr>
                      </w:pPr>
                      <w:bookmarkStart w:id="65" w:name="_Toc946755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65"/>
                    </w:p>
                  </w:txbxContent>
                </v:textbox>
                <w10:wrap type="topAndBottom"/>
              </v:shape>
            </w:pict>
          </mc:Fallback>
        </mc:AlternateContent>
      </w:r>
    </w:p>
    <w:p w14:paraId="07568779" w14:textId="77777777" w:rsidR="00EF0067" w:rsidRDefault="00EF0067" w:rsidP="00113200">
      <w:pPr>
        <w:ind w:firstLine="576"/>
        <w:jc w:val="both"/>
      </w:pPr>
    </w:p>
    <w:p w14:paraId="448E2BF3" w14:textId="03AC62CA" w:rsidR="00113200" w:rsidRDefault="003A3D3B" w:rsidP="00113200">
      <w:pPr>
        <w:ind w:firstLine="576"/>
        <w:jc w:val="both"/>
      </w:pPr>
      <w:r w:rsidRPr="003A3D3B">
        <w:lastRenderedPageBreak/>
        <w:t xml:space="preserve">In this </w:t>
      </w:r>
      <w:r w:rsidR="00CE39AB">
        <w:t>study</w:t>
      </w:r>
      <w:r w:rsidRPr="003A3D3B">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Default="00113200" w:rsidP="00113200">
      <w:pPr>
        <w:ind w:firstLine="576"/>
        <w:jc w:val="both"/>
      </w:pPr>
    </w:p>
    <w:p w14:paraId="367B124B" w14:textId="600CCF4D" w:rsidR="00F01D82" w:rsidRDefault="00113200" w:rsidP="00113200">
      <w:pPr>
        <w:ind w:firstLine="576"/>
        <w:jc w:val="both"/>
      </w:pPr>
      <w:r>
        <w:t>Another example research is “A</w:t>
      </w:r>
      <w:r w:rsidR="004574B0" w:rsidRPr="004574B0">
        <w:t xml:space="preserve">utomatic Detection of Cyber Security Related Accounts on Online Social Networks: Twitter as an </w:t>
      </w:r>
      <w:r w:rsidR="00D0693E">
        <w:t>E</w:t>
      </w:r>
      <w:r w:rsidR="004574B0" w:rsidRPr="004574B0">
        <w:t>xample</w:t>
      </w:r>
      <w:r>
        <w:t>”. In t</w:t>
      </w:r>
      <w:r w:rsidR="00D0693E" w:rsidRPr="00D0693E">
        <w: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t>, they</w:t>
      </w:r>
      <w:r w:rsidR="00D0693E" w:rsidRPr="00D0693E">
        <w:t xml:space="preserve"> </w:t>
      </w:r>
      <w:r w:rsidR="001B26AF">
        <w:t>use</w:t>
      </w:r>
      <w:r w:rsidR="00D0693E" w:rsidRPr="00D0693E">
        <w:t xml:space="preserve"> machine learning techniques, they investigated</w:t>
      </w:r>
      <w:r w:rsidR="00ED0777">
        <w:t xml:space="preserve"> to find a method of </w:t>
      </w:r>
      <w:r w:rsidR="00D0693E" w:rsidRPr="00D0693E">
        <w:t xml:space="preserve">whether social media accounts related to </w:t>
      </w:r>
      <w:r w:rsidR="00C47686" w:rsidRPr="00D0693E">
        <w:t xml:space="preserve">cybersecurity. </w:t>
      </w:r>
      <w:r w:rsidR="00F01D82">
        <w:t>To prepare their dataset to use in their research, they develop a crawler with Twitter API using Python programming language.</w:t>
      </w:r>
      <w:r w:rsidR="00CA68D8">
        <w:t xml:space="preserve"> We also use Twitter crawler with Python programming language. </w:t>
      </w:r>
    </w:p>
    <w:p w14:paraId="3CDC6552" w14:textId="08D1281B" w:rsidR="00E62643" w:rsidRDefault="00E62643" w:rsidP="003B2EA9">
      <w:pPr>
        <w:pStyle w:val="Balk2"/>
        <w:jc w:val="both"/>
      </w:pPr>
      <w:bookmarkStart w:id="66" w:name="_Toc10579770"/>
      <w:r>
        <w:t>Cybersecurity Event Forecasting</w:t>
      </w:r>
      <w:bookmarkEnd w:id="66"/>
    </w:p>
    <w:p w14:paraId="71E0B4C6" w14:textId="1E85EE95" w:rsidR="000C0AD1" w:rsidRDefault="00E62643" w:rsidP="00E62643">
      <w:pPr>
        <w:pStyle w:val="Balk2"/>
        <w:numPr>
          <w:ilvl w:val="0"/>
          <w:numId w:val="0"/>
        </w:numPr>
        <w:jc w:val="both"/>
      </w:pPr>
      <w:bookmarkStart w:id="67" w:name="_Toc10579771"/>
      <w:r>
        <w:t>One of example research in this research filed is “</w:t>
      </w:r>
      <w:r w:rsidR="004574B0" w:rsidRPr="004574B0">
        <w:t xml:space="preserve">DDoS Event Forecasting </w:t>
      </w:r>
      <w:r w:rsidR="00C1035E">
        <w:t>U</w:t>
      </w:r>
      <w:r w:rsidR="004574B0" w:rsidRPr="004574B0">
        <w:t>sing Twitter Data</w:t>
      </w:r>
      <w:r>
        <w:t xml:space="preserve">”. </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t xml:space="preserve"> It is a</w:t>
      </w:r>
      <w:r w:rsidRPr="000C0AD1">
        <w:t xml:space="preserve"> publication</w:t>
      </w:r>
      <w:r w:rsidR="000C0AD1" w:rsidRPr="000C0AD1">
        <w:t xml:space="preserve"> to estimate the </w:t>
      </w:r>
      <w:bookmarkStart w:id="68" w:name="_Hlk7463158"/>
      <w:r w:rsidR="000C0AD1" w:rsidRPr="000C0AD1">
        <w:t>DDoS attacks that have not yet taken place by processing Twitter data.</w:t>
      </w:r>
      <w:bookmarkEnd w:id="67"/>
    </w:p>
    <w:bookmarkEnd w:id="68"/>
    <w:p w14:paraId="25CCA0F2" w14:textId="474ABB1D" w:rsidR="00FA2D5B" w:rsidRDefault="00FA2D5B" w:rsidP="003B2EA9">
      <w:pPr>
        <w:jc w:val="both"/>
      </w:pPr>
    </w:p>
    <w:p w14:paraId="18F9335C" w14:textId="3184E453" w:rsidR="007A6CB6" w:rsidRDefault="007A6CB6" w:rsidP="003B2EA9">
      <w:pPr>
        <w:jc w:val="both"/>
      </w:pPr>
    </w:p>
    <w:p w14:paraId="52F016A2" w14:textId="096B9173" w:rsidR="007A6CB6" w:rsidRDefault="00A62842" w:rsidP="003B2EA9">
      <w:pPr>
        <w:jc w:val="both"/>
      </w:pPr>
      <w:r>
        <w:rPr>
          <w:noProof/>
        </w:rPr>
        <w:drawing>
          <wp:anchor distT="0" distB="0" distL="114300" distR="114300" simplePos="0" relativeHeight="251926528" behindDoc="0" locked="0" layoutInCell="1" allowOverlap="1" wp14:anchorId="3C2C6540" wp14:editId="5C633543">
            <wp:simplePos x="0" y="0"/>
            <wp:positionH relativeFrom="margin">
              <wp:posOffset>462390</wp:posOffset>
            </wp:positionH>
            <wp:positionV relativeFrom="paragraph">
              <wp:posOffset>147292</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7A6CB6">
        <w:rPr>
          <w:noProof/>
        </w:rPr>
        <mc:AlternateContent>
          <mc:Choice Requires="wps">
            <w:drawing>
              <wp:anchor distT="0" distB="0" distL="114300" distR="114300" simplePos="0" relativeHeight="251928576" behindDoc="0" locked="0" layoutInCell="1" allowOverlap="1" wp14:anchorId="66DA8AC0" wp14:editId="74E29736">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4636A3FC" w:rsidR="00776768" w:rsidRPr="00A05342" w:rsidRDefault="00776768" w:rsidP="007A6CB6">
                            <w:pPr>
                              <w:pStyle w:val="ResimYazs"/>
                              <w:rPr>
                                <w:noProof/>
                                <w:sz w:val="24"/>
                                <w:szCs w:val="20"/>
                              </w:rPr>
                            </w:pPr>
                            <w:bookmarkStart w:id="69" w:name="_Toc9467558"/>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left:0;text-align:left;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4636A3FC" w:rsidR="00776768" w:rsidRPr="00A05342" w:rsidRDefault="00776768" w:rsidP="007A6CB6">
                      <w:pPr>
                        <w:pStyle w:val="ResimYazs"/>
                        <w:rPr>
                          <w:noProof/>
                          <w:sz w:val="24"/>
                          <w:szCs w:val="20"/>
                        </w:rPr>
                      </w:pPr>
                      <w:bookmarkStart w:id="70" w:name="_Toc9467558"/>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70"/>
                    </w:p>
                  </w:txbxContent>
                </v:textbox>
              </v:shape>
            </w:pict>
          </mc:Fallback>
        </mc:AlternateContent>
      </w:r>
    </w:p>
    <w:p w14:paraId="41996FB1" w14:textId="71C40E75" w:rsidR="007A6CB6" w:rsidRDefault="007A6CB6" w:rsidP="003B2EA9">
      <w:pPr>
        <w:jc w:val="both"/>
      </w:pPr>
    </w:p>
    <w:p w14:paraId="68593147" w14:textId="4165211F" w:rsidR="007A6CB6" w:rsidRDefault="007A6CB6" w:rsidP="003B2EA9">
      <w:pPr>
        <w:jc w:val="both"/>
      </w:pPr>
    </w:p>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315F9870" w:rsidR="00FA2D5B" w:rsidRDefault="000C0AD1" w:rsidP="003B2EA9">
      <w:pPr>
        <w:ind w:firstLine="576"/>
        <w:jc w:val="both"/>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B67CB77" w14:textId="77777777" w:rsidR="003B2EA9" w:rsidRDefault="003B2EA9" w:rsidP="003B2EA9">
      <w:pPr>
        <w:ind w:firstLine="576"/>
        <w:jc w:val="both"/>
      </w:pPr>
    </w:p>
    <w:p w14:paraId="3490569D" w14:textId="0B3E41D0" w:rsidR="00CA68D8" w:rsidRDefault="00CA68D8" w:rsidP="003B2EA9">
      <w:pPr>
        <w:ind w:firstLine="576"/>
        <w:jc w:val="both"/>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5C3492AE" w14:textId="5A298CA1" w:rsidR="008F506E" w:rsidRDefault="008F506E" w:rsidP="003B2EA9">
      <w:pPr>
        <w:pStyle w:val="Balk2"/>
        <w:jc w:val="both"/>
      </w:pPr>
      <w:bookmarkStart w:id="71" w:name="_Toc10579772"/>
      <w:r>
        <w:lastRenderedPageBreak/>
        <w:t>D</w:t>
      </w:r>
      <w:r w:rsidRPr="001271E3">
        <w:t xml:space="preserve">rive-by </w:t>
      </w:r>
      <w:r>
        <w:t>D</w:t>
      </w:r>
      <w:r w:rsidRPr="001271E3">
        <w:t xml:space="preserve">ownload </w:t>
      </w:r>
      <w:r>
        <w:t>A</w:t>
      </w:r>
      <w:r w:rsidRPr="001271E3">
        <w:t>ttack</w:t>
      </w:r>
      <w:r>
        <w:t xml:space="preserve"> Prediction</w:t>
      </w:r>
      <w:bookmarkEnd w:id="71"/>
    </w:p>
    <w:p w14:paraId="6607A78F" w14:textId="0C8F1FB8" w:rsidR="00FA2D5B" w:rsidRPr="00FA2D5B" w:rsidRDefault="00FA2D5B" w:rsidP="003B2EA9">
      <w:pPr>
        <w:jc w:val="both"/>
      </w:pPr>
    </w:p>
    <w:p w14:paraId="4DAB4ACC" w14:textId="65AED21F" w:rsidR="004574B0" w:rsidRDefault="00CE39AB" w:rsidP="008F506E">
      <w:pPr>
        <w:ind w:firstLine="576"/>
        <w:jc w:val="both"/>
      </w:pPr>
      <w:r>
        <w:t>C</w:t>
      </w:r>
      <w:r w:rsidR="000C0AD1" w:rsidRPr="000C0AD1">
        <w:t xml:space="preserve">yber attackers </w:t>
      </w:r>
      <w:r>
        <w:t xml:space="preserve">may </w:t>
      </w:r>
      <w:r w:rsidR="000C0AD1" w:rsidRPr="000C0AD1">
        <w:t xml:space="preserve">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8F506E" w:rsidRPr="008F506E">
        <w:t xml:space="preserve"> </w:t>
      </w:r>
      <w:r w:rsidR="008F506E">
        <w:t>“</w:t>
      </w:r>
      <w:r w:rsidR="008F506E" w:rsidRPr="001271E3">
        <w:t xml:space="preserve">Prediction of </w:t>
      </w:r>
      <w:r w:rsidR="008F506E">
        <w:t>D</w:t>
      </w:r>
      <w:r w:rsidR="008F506E" w:rsidRPr="001271E3">
        <w:t xml:space="preserve">rive-by </w:t>
      </w:r>
      <w:r w:rsidR="008F506E">
        <w:t>D</w:t>
      </w:r>
      <w:r w:rsidR="008F506E" w:rsidRPr="001271E3">
        <w:t xml:space="preserve">ownload </w:t>
      </w:r>
      <w:r w:rsidR="008F506E">
        <w:t>A</w:t>
      </w:r>
      <w:r w:rsidR="008F506E" w:rsidRPr="001271E3">
        <w:t>ttacks on Twitter</w:t>
      </w:r>
      <w:r w:rsidR="008F506E">
        <w:t>”</w:t>
      </w:r>
      <w:r w:rsidR="008F506E" w:rsidRPr="008D3273">
        <w:t xml:space="preserve"> </w:t>
      </w:r>
      <w:r w:rsidR="008F506E">
        <w:t xml:space="preserve">is an example which research this field. </w:t>
      </w:r>
      <w:r w:rsidR="008F506E">
        <w:fldChar w:fldCharType="begin" w:fldLock="1"/>
      </w:r>
      <w:r w:rsidR="008F506E">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fldChar w:fldCharType="separate"/>
      </w:r>
      <w:r w:rsidR="008F506E" w:rsidRPr="00183690">
        <w:rPr>
          <w:noProof/>
        </w:rPr>
        <w:t>(Javed, Burnap, &amp; Rana, 2019)</w:t>
      </w:r>
      <w:r w:rsidR="008F506E">
        <w:fldChar w:fldCharType="end"/>
      </w:r>
      <w:r w:rsidR="008F506E">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008F506E">
        <w:t>.</w:t>
      </w:r>
    </w:p>
    <w:p w14:paraId="5362F033" w14:textId="77777777" w:rsidR="003B2EA9" w:rsidRDefault="003B2EA9" w:rsidP="003B2EA9">
      <w:pPr>
        <w:ind w:firstLine="576"/>
        <w:jc w:val="both"/>
      </w:pPr>
    </w:p>
    <w:p w14:paraId="627D22F5" w14:textId="4351F68E" w:rsidR="000C69D8" w:rsidRDefault="00773445" w:rsidP="003B2EA9">
      <w:pPr>
        <w:ind w:firstLine="576"/>
        <w:jc w:val="both"/>
      </w:pPr>
      <w:r>
        <w:t>Our</w:t>
      </w:r>
      <w:r w:rsidR="009E78C4">
        <w:t xml:space="preserve"> thesis research may be useful</w:t>
      </w:r>
      <w:r w:rsidR="00893D28">
        <w:t xml:space="preserve"> in</w:t>
      </w:r>
      <w:r w:rsidR="009E78C4">
        <w:t xml:space="preserve"> inform</w:t>
      </w:r>
      <w:r w:rsidR="00893D28">
        <w:t>ing</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77777777" w:rsidR="009B5145" w:rsidRDefault="009B5145" w:rsidP="009B5145">
      <w:pPr>
        <w:pStyle w:val="Balk2"/>
        <w:jc w:val="both"/>
      </w:pPr>
      <w:bookmarkStart w:id="72" w:name="_Toc10579773"/>
      <w:r w:rsidRPr="00FC01D6">
        <w:t>Cyber</w:t>
      </w:r>
      <w:r>
        <w:t>a</w:t>
      </w:r>
      <w:r w:rsidRPr="00FC01D6">
        <w:t>ttack Detection using Social Media</w:t>
      </w:r>
      <w:bookmarkEnd w:id="72"/>
    </w:p>
    <w:p w14:paraId="2C8E81EA" w14:textId="2DFF11D6" w:rsidR="009B5145" w:rsidRDefault="009B5145" w:rsidP="009B5145">
      <w:pPr>
        <w:jc w:val="both"/>
      </w:pPr>
    </w:p>
    <w:p w14:paraId="2F3487DB" w14:textId="420EB6F7" w:rsidR="00305313" w:rsidRDefault="009B5145" w:rsidP="003B2EA9">
      <w:pPr>
        <w:jc w:val="both"/>
      </w:pPr>
      <w:r>
        <w:rPr>
          <w:noProof/>
        </w:rPr>
        <w:drawing>
          <wp:anchor distT="0" distB="0" distL="114300" distR="114300" simplePos="0" relativeHeight="251930624" behindDoc="0" locked="0" layoutInCell="1" allowOverlap="1" wp14:anchorId="263EC809" wp14:editId="52D54013">
            <wp:simplePos x="0" y="0"/>
            <wp:positionH relativeFrom="margin">
              <wp:posOffset>531495</wp:posOffset>
            </wp:positionH>
            <wp:positionV relativeFrom="paragraph">
              <wp:posOffset>124650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34720" behindDoc="0" locked="0" layoutInCell="1" allowOverlap="1" wp14:anchorId="378F3DD6" wp14:editId="67CD4016">
                <wp:simplePos x="0" y="0"/>
                <wp:positionH relativeFrom="column">
                  <wp:posOffset>493395</wp:posOffset>
                </wp:positionH>
                <wp:positionV relativeFrom="paragraph">
                  <wp:posOffset>3912870</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522AC2FA" w:rsidR="00776768" w:rsidRPr="00F95660" w:rsidRDefault="00776768" w:rsidP="00C101C8">
                            <w:pPr>
                              <w:pStyle w:val="ResimYazs"/>
                              <w:jc w:val="center"/>
                              <w:rPr>
                                <w:noProof/>
                                <w:sz w:val="24"/>
                                <w:szCs w:val="20"/>
                              </w:rPr>
                            </w:pPr>
                            <w:bookmarkStart w:id="73"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38.85pt;margin-top:308.1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" stroked="f">
                <v:textbox inset="0,0,0,0">
                  <w:txbxContent>
                    <w:p w14:paraId="4478185B" w14:textId="522AC2FA" w:rsidR="00776768" w:rsidRPr="00F95660" w:rsidRDefault="00776768" w:rsidP="00C101C8">
                      <w:pPr>
                        <w:pStyle w:val="ResimYazs"/>
                        <w:jc w:val="center"/>
                        <w:rPr>
                          <w:noProof/>
                          <w:sz w:val="24"/>
                          <w:szCs w:val="20"/>
                        </w:rPr>
                      </w:pPr>
                      <w:bookmarkStart w:id="74"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74"/>
                    </w:p>
                  </w:txbxContent>
                </v:textbox>
                <w10:wrap type="topAndBottom"/>
              </v:shape>
            </w:pict>
          </mc:Fallback>
        </mc:AlternateContent>
      </w:r>
      <w:r>
        <w:t xml:space="preserve">A sample study on this field is “SONAR: Automatic Detection of Cyber Security Events Over the Twitter Stream”. </w:t>
      </w:r>
      <w:r w:rsidR="000C0AD1"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000C0AD1" w:rsidRPr="000C0AD1">
        <w:t xml:space="preserve"> Sonar can automatically capture events related to cybersecurity by processing twitter data. Developers give the system some keywords to follow</w:t>
      </w:r>
      <w:r w:rsidR="000C0AD1">
        <w:t>.</w:t>
      </w:r>
      <w:r w:rsidR="000C0AD1" w:rsidRPr="000C0AD1">
        <w:t xml:space="preserve"> </w:t>
      </w:r>
      <w:r w:rsidR="000C0AD1">
        <w:t>T</w:t>
      </w:r>
      <w:r w:rsidR="000C0AD1" w:rsidRPr="000C0AD1">
        <w:t xml:space="preserve">he system can find other keywords to followed related to cybersecurity with the help of previously given keywords. </w:t>
      </w:r>
    </w:p>
    <w:p w14:paraId="33BCE0E9" w14:textId="77777777" w:rsidR="003B2EA9" w:rsidRDefault="003B2EA9" w:rsidP="003B2EA9">
      <w:pPr>
        <w:jc w:val="both"/>
      </w:pPr>
    </w:p>
    <w:p w14:paraId="4C7553D3" w14:textId="605AA5B9" w:rsidR="00735AED" w:rsidRDefault="000C0AD1" w:rsidP="009762F4">
      <w:pPr>
        <w:jc w:val="both"/>
      </w:pPr>
      <w:r w:rsidRPr="000C0AD1">
        <w:t>They have also benefited from big data technologies</w:t>
      </w:r>
      <w:r w:rsidR="00CE39AB">
        <w:t>.</w:t>
      </w:r>
    </w:p>
    <w:p w14:paraId="44FCF44D" w14:textId="0209D583" w:rsidR="00EC47F8" w:rsidRDefault="009762F4" w:rsidP="003B2EA9">
      <w:pPr>
        <w:jc w:val="both"/>
      </w:pPr>
      <w:r>
        <w:rPr>
          <w:noProof/>
        </w:rPr>
        <w:drawing>
          <wp:anchor distT="0" distB="0" distL="114300" distR="114300" simplePos="0" relativeHeight="251932672" behindDoc="0" locked="0" layoutInCell="1" allowOverlap="1" wp14:anchorId="4E70CFE4" wp14:editId="605AE385">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EC47F8">
        <w:rPr>
          <w:noProof/>
        </w:rPr>
        <mc:AlternateContent>
          <mc:Choice Requires="wps">
            <w:drawing>
              <wp:anchor distT="0" distB="0" distL="114300" distR="114300" simplePos="0" relativeHeight="251936768" behindDoc="0" locked="0" layoutInCell="1" allowOverlap="1" wp14:anchorId="121C6364" wp14:editId="17E0EE9A">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6325CC67" w:rsidR="00776768" w:rsidRPr="004C157F" w:rsidRDefault="00776768" w:rsidP="00C101C8">
                            <w:pPr>
                              <w:pStyle w:val="ResimYazs"/>
                              <w:jc w:val="center"/>
                              <w:rPr>
                                <w:noProof/>
                                <w:sz w:val="24"/>
                                <w:szCs w:val="20"/>
                              </w:rPr>
                            </w:pPr>
                            <w:bookmarkStart w:id="75"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left:0;text-align:left;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6325CC67" w:rsidR="00776768" w:rsidRPr="004C157F" w:rsidRDefault="00776768" w:rsidP="00C101C8">
                      <w:pPr>
                        <w:pStyle w:val="ResimYazs"/>
                        <w:jc w:val="center"/>
                        <w:rPr>
                          <w:noProof/>
                          <w:sz w:val="24"/>
                          <w:szCs w:val="20"/>
                        </w:rPr>
                      </w:pPr>
                      <w:bookmarkStart w:id="76"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76"/>
                    </w:p>
                  </w:txbxContent>
                </v:textbox>
                <w10:wrap type="topAndBottom"/>
              </v:shape>
            </w:pict>
          </mc:Fallback>
        </mc:AlternateContent>
      </w:r>
    </w:p>
    <w:p w14:paraId="26C47EB9" w14:textId="75B30C68" w:rsidR="00735AED" w:rsidRDefault="00735AED" w:rsidP="003B2EA9">
      <w:pPr>
        <w:jc w:val="both"/>
      </w:pPr>
    </w:p>
    <w:p w14:paraId="0D976A89" w14:textId="77777777" w:rsidR="00C101C8" w:rsidRDefault="00C101C8" w:rsidP="003B2EA9">
      <w:pPr>
        <w:jc w:val="both"/>
      </w:pPr>
    </w:p>
    <w:p w14:paraId="70EFF833" w14:textId="300E922E" w:rsidR="000C69D8" w:rsidRDefault="00CE39AB" w:rsidP="009762F4">
      <w:pPr>
        <w:jc w:val="both"/>
      </w:pPr>
      <w:r>
        <w:t>For</w:t>
      </w:r>
      <w:r w:rsidR="000C69D8" w:rsidRPr="000C69D8">
        <w:t xml:space="preserve"> architectural design of our system, we use this research in our present thesis.</w:t>
      </w:r>
    </w:p>
    <w:p w14:paraId="684652B5" w14:textId="77777777" w:rsidR="002C6E95" w:rsidRDefault="002C6E95" w:rsidP="009762F4">
      <w:pPr>
        <w:jc w:val="both"/>
      </w:pPr>
    </w:p>
    <w:p w14:paraId="36D818D4" w14:textId="77777777" w:rsidR="002C6E95" w:rsidRDefault="002C6E95" w:rsidP="009762F4">
      <w:pPr>
        <w:jc w:val="both"/>
      </w:pPr>
    </w:p>
    <w:p w14:paraId="36CD0583" w14:textId="22C2228A" w:rsidR="000C0AD1" w:rsidRDefault="002C6E95" w:rsidP="002C6E95">
      <w:pPr>
        <w:jc w:val="both"/>
      </w:pPr>
      <w:r>
        <w:t>Another example is “</w:t>
      </w:r>
      <w:r w:rsidRPr="002C6E95">
        <w:t>Crowdsourcing Cybersecurity: Cyber Attack Detection using Social Media</w:t>
      </w:r>
      <w:r>
        <w:t xml:space="preserve">”. </w:t>
      </w:r>
      <w:r>
        <w:fldChar w:fldCharType="begin" w:fldLock="1"/>
      </w:r>
      <w: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fldChar w:fldCharType="separate"/>
      </w:r>
      <w:r w:rsidRPr="00183690">
        <w:rPr>
          <w:noProof/>
        </w:rPr>
        <w:t>(Khandpur et al., 2017)</w:t>
      </w:r>
      <w:r>
        <w:fldChar w:fldCharType="end"/>
      </w:r>
      <w:r>
        <w:t xml:space="preserve"> </w:t>
      </w:r>
      <w:r w:rsidR="000C4E17">
        <w:t>It is a</w:t>
      </w:r>
      <w:r w:rsidR="000C0AD1" w:rsidRPr="000C0AD1">
        <w:t xml:space="preserve">nother study on detecting cybersecurity attacks by processing Twitter data. They acknowledge that their work is similar to that of previous studies, but they </w:t>
      </w:r>
      <w:r w:rsidR="00CE39AB">
        <w:t>report</w:t>
      </w:r>
      <w:r w:rsidR="000C0AD1" w:rsidRPr="000C0AD1">
        <w:t xml:space="preserve"> more successful results.</w:t>
      </w:r>
      <w:r w:rsidR="007C453B" w:rsidRPr="007C453B">
        <w:t xml:space="preserve"> </w:t>
      </w:r>
    </w:p>
    <w:p w14:paraId="4C7543C4" w14:textId="204CC42F" w:rsidR="003B2EA9" w:rsidRDefault="003B2EA9" w:rsidP="007C453B">
      <w:pPr>
        <w:spacing w:line="360" w:lineRule="auto"/>
        <w:ind w:firstLine="576"/>
      </w:pPr>
    </w:p>
    <w:p w14:paraId="137029D7" w14:textId="37436F92" w:rsidR="003B2EA9" w:rsidRDefault="002C6E95" w:rsidP="003B2EA9">
      <w:pPr>
        <w:jc w:val="both"/>
        <w:rPr>
          <w:noProof/>
        </w:rPr>
      </w:pPr>
      <w:r>
        <w:rPr>
          <w:noProof/>
        </w:rPr>
        <w:lastRenderedPageBreak/>
        <mc:AlternateContent>
          <mc:Choice Requires="wps">
            <w:drawing>
              <wp:anchor distT="0" distB="0" distL="114300" distR="114300" simplePos="0" relativeHeight="251940864" behindDoc="0" locked="0" layoutInCell="1" allowOverlap="1" wp14:anchorId="00DF40FC" wp14:editId="2C448E76">
                <wp:simplePos x="0" y="0"/>
                <wp:positionH relativeFrom="margin">
                  <wp:align>right</wp:align>
                </wp:positionH>
                <wp:positionV relativeFrom="paragraph">
                  <wp:posOffset>2416175</wp:posOffset>
                </wp:positionV>
                <wp:extent cx="600075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485582BD" w14:textId="2D9686BD" w:rsidR="00776768" w:rsidRPr="00104CA0" w:rsidRDefault="00776768" w:rsidP="00EC47F8">
                            <w:pPr>
                              <w:pStyle w:val="ResimYazs"/>
                              <w:rPr>
                                <w:noProof/>
                                <w:sz w:val="24"/>
                                <w:szCs w:val="20"/>
                              </w:rPr>
                            </w:pPr>
                            <w:bookmarkStart w:id="77"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421.3pt;margin-top:190.25pt;width:472.5pt;height:.05pt;z-index:2519408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" stroked="f">
                <v:textbox style="mso-fit-shape-to-text:t" inset="0,0,0,0">
                  <w:txbxContent>
                    <w:p w14:paraId="485582BD" w14:textId="2D9686BD" w:rsidR="00776768" w:rsidRPr="00104CA0" w:rsidRDefault="00776768" w:rsidP="00EC47F8">
                      <w:pPr>
                        <w:pStyle w:val="ResimYazs"/>
                        <w:rPr>
                          <w:noProof/>
                          <w:sz w:val="24"/>
                          <w:szCs w:val="20"/>
                        </w:rPr>
                      </w:pPr>
                      <w:bookmarkStart w:id="78"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8"/>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3F4BCC38">
            <wp:simplePos x="0" y="0"/>
            <wp:positionH relativeFrom="page">
              <wp:align>center</wp:align>
            </wp:positionH>
            <wp:positionV relativeFrom="paragraph">
              <wp:posOffset>19050</wp:posOffset>
            </wp:positionV>
            <wp:extent cx="6000750" cy="2264410"/>
            <wp:effectExtent l="19050" t="19050" r="1905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7A6BF78D" w14:textId="69479355" w:rsidR="0022032F" w:rsidRDefault="002C6E95" w:rsidP="0022032F">
      <w:pPr>
        <w:jc w:val="both"/>
        <w:rPr>
          <w:noProof/>
        </w:rPr>
      </w:pPr>
      <w:r>
        <w:rPr>
          <w:noProof/>
        </w:rPr>
        <mc:AlternateContent>
          <mc:Choice Requires="wps">
            <w:drawing>
              <wp:anchor distT="0" distB="0" distL="114300" distR="114300" simplePos="0" relativeHeight="251944960" behindDoc="0" locked="0" layoutInCell="1" allowOverlap="1" wp14:anchorId="444E7F32" wp14:editId="6E8010BB">
                <wp:simplePos x="0" y="0"/>
                <wp:positionH relativeFrom="margin">
                  <wp:posOffset>-545465</wp:posOffset>
                </wp:positionH>
                <wp:positionV relativeFrom="paragraph">
                  <wp:posOffset>2783840</wp:posOffset>
                </wp:positionV>
                <wp:extent cx="5972175" cy="361950"/>
                <wp:effectExtent l="0" t="0" r="9525" b="0"/>
                <wp:wrapTopAndBottom/>
                <wp:docPr id="3" name="Metin Kutusu 3"/>
                <wp:cNvGraphicFramePr/>
                <a:graphic xmlns:a="http://schemas.openxmlformats.org/drawingml/2006/main">
                  <a:graphicData uri="http://schemas.microsoft.com/office/word/2010/wordprocessingShape">
                    <wps:wsp>
                      <wps:cNvSpPr txBox="1"/>
                      <wps:spPr>
                        <a:xfrm>
                          <a:off x="0" y="0"/>
                          <a:ext cx="5972175" cy="361950"/>
                        </a:xfrm>
                        <a:prstGeom prst="rect">
                          <a:avLst/>
                        </a:prstGeom>
                        <a:solidFill>
                          <a:prstClr val="white"/>
                        </a:solidFill>
                        <a:ln>
                          <a:noFill/>
                        </a:ln>
                      </wps:spPr>
                      <wps:txbx>
                        <w:txbxContent>
                          <w:p w14:paraId="5635EF77" w14:textId="2BAE5E5E" w:rsidR="00776768" w:rsidRPr="00D4735E" w:rsidRDefault="00776768" w:rsidP="005764CE">
                            <w:pPr>
                              <w:pStyle w:val="ResimYazs"/>
                              <w:rPr>
                                <w:noProof/>
                                <w:sz w:val="24"/>
                                <w:szCs w:val="20"/>
                              </w:rPr>
                            </w:pPr>
                            <w:bookmarkStart w:id="79"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8" type="#_x0000_t202" style="position:absolute;left:0;text-align:left;margin-left:-42.95pt;margin-top:219.2pt;width:470.25pt;height:2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" stroked="f">
                <v:textbox inset="0,0,0,0">
                  <w:txbxContent>
                    <w:p w14:paraId="5635EF77" w14:textId="2BAE5E5E" w:rsidR="00776768" w:rsidRPr="00D4735E" w:rsidRDefault="00776768" w:rsidP="005764CE">
                      <w:pPr>
                        <w:pStyle w:val="ResimYazs"/>
                        <w:rPr>
                          <w:noProof/>
                          <w:sz w:val="24"/>
                          <w:szCs w:val="20"/>
                        </w:rPr>
                      </w:pPr>
                      <w:bookmarkStart w:id="80"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80"/>
                    </w:p>
                  </w:txbxContent>
                </v:textbox>
                <w10:wrap type="topAndBottom" anchorx="margin"/>
              </v:shape>
            </w:pict>
          </mc:Fallback>
        </mc:AlternateContent>
      </w:r>
      <w:r>
        <w:rPr>
          <w:noProof/>
        </w:rPr>
        <w:drawing>
          <wp:anchor distT="0" distB="0" distL="114300" distR="114300" simplePos="0" relativeHeight="251942912" behindDoc="0" locked="0" layoutInCell="1" allowOverlap="1" wp14:anchorId="450B1579" wp14:editId="782CDFE6">
            <wp:simplePos x="0" y="0"/>
            <wp:positionH relativeFrom="margin">
              <wp:posOffset>-544830</wp:posOffset>
            </wp:positionH>
            <wp:positionV relativeFrom="paragraph">
              <wp:posOffset>422910</wp:posOffset>
            </wp:positionV>
            <wp:extent cx="5953125" cy="2293620"/>
            <wp:effectExtent l="19050" t="19050" r="28575"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953125"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1B26D484" w14:textId="77777777" w:rsidR="002C6E95" w:rsidRDefault="002C6E95" w:rsidP="0022032F">
      <w:pPr>
        <w:jc w:val="both"/>
        <w:rPr>
          <w:noProof/>
        </w:rPr>
      </w:pPr>
    </w:p>
    <w:p w14:paraId="25AB6636" w14:textId="77777777" w:rsidR="0022032F" w:rsidRDefault="0022032F" w:rsidP="0022032F">
      <w:pPr>
        <w:jc w:val="both"/>
        <w:rPr>
          <w:noProof/>
        </w:rPr>
      </w:pPr>
    </w:p>
    <w:p w14:paraId="38A50962" w14:textId="242F821D" w:rsidR="003B2EA9" w:rsidRDefault="00742C17" w:rsidP="002C6E95">
      <w:pPr>
        <w:ind w:firstLine="720"/>
        <w:jc w:val="both"/>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w:t>
      </w:r>
      <w:r w:rsidR="00CE39AB">
        <w:rPr>
          <w:noProof/>
        </w:rPr>
        <w:t>domain</w:t>
      </w:r>
      <w:r>
        <w:rPr>
          <w:noProof/>
        </w:rPr>
        <w:t xml:space="preserve">.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w:t>
      </w:r>
      <w:r w:rsidR="00CE39AB">
        <w:rPr>
          <w:noProof/>
        </w:rPr>
        <w:t xml:space="preserve">investigate </w:t>
      </w:r>
      <w:r>
        <w:rPr>
          <w:noProof/>
        </w:rPr>
        <w:t xml:space="preserve">detecting cyber events in </w:t>
      </w:r>
      <w:r w:rsidR="00A574E4">
        <w:rPr>
          <w:noProof/>
        </w:rPr>
        <w:t xml:space="preserve">the </w:t>
      </w:r>
      <w:r>
        <w:rPr>
          <w:noProof/>
        </w:rPr>
        <w:t xml:space="preserve">present thesis. </w:t>
      </w:r>
    </w:p>
    <w:p w14:paraId="1362AE94" w14:textId="4BD01FB5" w:rsidR="003B2EA9" w:rsidRDefault="003B2EA9" w:rsidP="005D1DC5">
      <w:pPr>
        <w:spacing w:after="0"/>
        <w:rPr>
          <w:noProof/>
        </w:rPr>
      </w:pPr>
    </w:p>
    <w:p w14:paraId="682F86B9" w14:textId="77777777" w:rsidR="003B2EA9" w:rsidRPr="007E1CF6" w:rsidRDefault="003B2EA9"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81" w:name="_Toc10579774"/>
      <w:r w:rsidRPr="007E1CF6">
        <w:rPr>
          <w:noProof/>
          <w:szCs w:val="24"/>
        </w:rPr>
        <w:t>SYSTEM ARCHITECTURE</w:t>
      </w:r>
      <w:r w:rsidR="00E95CBA">
        <w:rPr>
          <w:noProof/>
          <w:szCs w:val="24"/>
        </w:rPr>
        <w:t xml:space="preserve"> AND </w:t>
      </w:r>
      <w:r w:rsidR="00BF53A6" w:rsidRPr="007E1CF6">
        <w:rPr>
          <w:noProof/>
          <w:szCs w:val="24"/>
        </w:rPr>
        <w:t>DESIGN</w:t>
      </w:r>
      <w:bookmarkEnd w:id="81"/>
      <w:r w:rsidR="004B5284">
        <w:rPr>
          <w:noProof/>
          <w:szCs w:val="24"/>
        </w:rPr>
        <w:t xml:space="preserve"> </w:t>
      </w:r>
    </w:p>
    <w:p w14:paraId="6E5BBE07" w14:textId="1A85883E" w:rsidR="00792879" w:rsidRPr="00792879" w:rsidRDefault="00792879" w:rsidP="00BF0532">
      <w:pPr>
        <w:ind w:firstLine="432"/>
        <w:jc w:val="both"/>
      </w:pPr>
      <w:r>
        <w:t xml:space="preserve">In this chapter, </w:t>
      </w:r>
      <w:r w:rsidR="0002736D">
        <w:t xml:space="preserve">we explain </w:t>
      </w:r>
      <w:r>
        <w:t>the software system’s architecture and design</w:t>
      </w:r>
      <w:r w:rsidR="0002736D">
        <w:t>.</w:t>
      </w:r>
    </w:p>
    <w:p w14:paraId="5982EE26" w14:textId="46843A5C" w:rsidR="009B7663" w:rsidRDefault="009B7663" w:rsidP="00BF0532">
      <w:pPr>
        <w:pStyle w:val="Balk2"/>
        <w:jc w:val="both"/>
        <w:rPr>
          <w:noProof/>
        </w:rPr>
      </w:pPr>
      <w:bookmarkStart w:id="82" w:name="_Toc10579775"/>
      <w:r w:rsidRPr="007E1CF6">
        <w:rPr>
          <w:noProof/>
        </w:rPr>
        <w:t>Approach</w:t>
      </w:r>
      <w:bookmarkEnd w:id="82"/>
    </w:p>
    <w:p w14:paraId="2E279B0C" w14:textId="27A9CED3" w:rsidR="00086658" w:rsidRDefault="00086658" w:rsidP="00BF0532">
      <w:pPr>
        <w:jc w:val="both"/>
      </w:pPr>
    </w:p>
    <w:p w14:paraId="40E0E60E" w14:textId="519419F6" w:rsidR="00614437" w:rsidRDefault="00BD2E58" w:rsidP="00BF0532">
      <w:pPr>
        <w:ind w:firstLine="576"/>
        <w:jc w:val="both"/>
      </w:pPr>
      <w:r w:rsidRPr="00BD2E58">
        <w:t xml:space="preserve">Our software system has a configuration file. The configuration file includes constant values such as Twitter API and </w:t>
      </w:r>
      <w:r w:rsidR="0014625C">
        <w:t>I</w:t>
      </w:r>
      <w:r w:rsidRPr="00BD2E58">
        <w:t xml:space="preserve">TU NLP API constants, logger constants, string vectors for named entity recognition, and so on. The software system is developed as generic as possible for the researchers can use them as a framework </w:t>
      </w:r>
      <w:r w:rsidR="00CE39AB">
        <w:t>by</w:t>
      </w:r>
      <w:r w:rsidR="00D44312">
        <w:t xml:space="preserve"> </w:t>
      </w:r>
      <w:r w:rsidRPr="00BD2E58">
        <w:t xml:space="preserve">changing the configuration file. </w:t>
      </w:r>
    </w:p>
    <w:p w14:paraId="11461E44" w14:textId="77777777" w:rsidR="00BF0532" w:rsidRDefault="00BF0532" w:rsidP="00BF0532">
      <w:pPr>
        <w:ind w:firstLine="576"/>
        <w:jc w:val="both"/>
      </w:pPr>
    </w:p>
    <w:p w14:paraId="30DEBF5B" w14:textId="6D08EFDA" w:rsidR="00614437" w:rsidRDefault="00BD2E58" w:rsidP="00BF0532">
      <w:pPr>
        <w:ind w:firstLine="576"/>
        <w:jc w:val="both"/>
      </w:pPr>
      <w:r w:rsidRPr="00BD2E58">
        <w:t>In order to establish</w:t>
      </w:r>
      <w:r w:rsidR="00587771">
        <w:t xml:space="preserve"> a</w:t>
      </w:r>
      <w:r w:rsidRPr="00BD2E58">
        <w:t xml:space="preserve"> Twitter stream connection, the software uses configuration file values</w:t>
      </w:r>
      <w:r w:rsidR="003026F3">
        <w:t>,</w:t>
      </w:r>
      <w:r w:rsidRPr="00BD2E58">
        <w:t xml:space="preserve">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1110BA20" w14:textId="77777777" w:rsidR="00BF0532" w:rsidRDefault="00BF0532" w:rsidP="00BF0532">
      <w:pPr>
        <w:ind w:firstLine="576"/>
        <w:jc w:val="both"/>
      </w:pPr>
    </w:p>
    <w:p w14:paraId="325DE043" w14:textId="49C10B68" w:rsidR="00BB57AE" w:rsidRDefault="00BD2E58" w:rsidP="00BF0532">
      <w:pPr>
        <w:ind w:firstLine="576"/>
        <w:jc w:val="both"/>
      </w:pPr>
      <w:r w:rsidRPr="00BD2E58">
        <w:t>To establish the Hurriyet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0DDF6DF3" w14:textId="77777777" w:rsidR="00BF0532" w:rsidRDefault="00BF0532" w:rsidP="00BF0532">
      <w:pPr>
        <w:ind w:firstLine="576"/>
        <w:jc w:val="both"/>
      </w:pPr>
    </w:p>
    <w:p w14:paraId="6A7304F4" w14:textId="4F89BC99" w:rsidR="00B860EB" w:rsidRDefault="00747CE7" w:rsidP="00BF0532">
      <w:pPr>
        <w:ind w:firstLine="576"/>
        <w:jc w:val="both"/>
      </w:pPr>
      <w:r w:rsidRPr="00747CE7">
        <w:t>The mentioned keyword vector includes terms related to cybersecurity such as Turkish synonyms of "hacked, DDoS".  Turkish synonyms of "hacked, DDoS" are "heklendi, erişilemiyor".</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721511B2" w14:textId="77777777" w:rsidR="00BF0532" w:rsidRDefault="00BF0532" w:rsidP="00BF0532">
      <w:pPr>
        <w:ind w:firstLine="576"/>
        <w:jc w:val="both"/>
      </w:pPr>
    </w:p>
    <w:p w14:paraId="28F80543" w14:textId="0AE6653A" w:rsidR="00BF0532" w:rsidRDefault="00747CE7" w:rsidP="001C0C95">
      <w:pPr>
        <w:ind w:firstLine="576"/>
        <w:jc w:val="both"/>
      </w:pPr>
      <w:r w:rsidRPr="00BD2E58">
        <w:t xml:space="preserve">The architecture of the software system is implemented considering new data sources may be wanted to add. Before writing the fetched data to the database, both fetched data of Hurriyet Newspaper and Twitter </w:t>
      </w:r>
      <w:r>
        <w:t>are</w:t>
      </w:r>
      <w:r w:rsidRPr="00BD2E58">
        <w:t xml:space="preserve"> formatted to a suitable </w:t>
      </w:r>
      <w:r>
        <w:t>form</w:t>
      </w:r>
      <w:r w:rsidRPr="00BD2E58">
        <w:t xml:space="preserve"> </w:t>
      </w:r>
      <w:r>
        <w:t xml:space="preserve">for writing </w:t>
      </w:r>
      <w:r w:rsidRPr="00BD2E58">
        <w:t>database.</w:t>
      </w:r>
    </w:p>
    <w:p w14:paraId="57ACAE46" w14:textId="77777777" w:rsidR="00BF0532" w:rsidRDefault="00BF0532" w:rsidP="00BF0532">
      <w:pPr>
        <w:ind w:firstLine="576"/>
        <w:jc w:val="both"/>
      </w:pPr>
    </w:p>
    <w:p w14:paraId="58BC84D2" w14:textId="21EFC96D" w:rsidR="005669B0" w:rsidRDefault="00747CE7" w:rsidP="00BF0532">
      <w:pPr>
        <w:ind w:firstLine="576"/>
        <w:jc w:val="both"/>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BF0532">
      <w:pPr>
        <w:ind w:firstLine="576"/>
        <w:jc w:val="both"/>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603805" cy="1627532"/>
                    </a:xfrm>
                    <a:prstGeom prst="rect">
                      <a:avLst/>
                    </a:prstGeom>
                    <a:ln>
                      <a:solidFill>
                        <a:schemeClr val="accent1"/>
                      </a:solidFill>
                    </a:ln>
                  </pic:spPr>
                </pic:pic>
              </a:graphicData>
            </a:graphic>
          </wp:inline>
        </w:drawing>
      </w:r>
    </w:p>
    <w:p w14:paraId="7BF0BB01" w14:textId="79307791" w:rsidR="005669B0" w:rsidRDefault="005669B0" w:rsidP="008D442D">
      <w:pPr>
        <w:pStyle w:val="ResimYazs"/>
        <w:ind w:firstLine="576"/>
        <w:jc w:val="center"/>
      </w:pPr>
      <w:bookmarkStart w:id="83" w:name="_Toc9467609"/>
      <w:r>
        <w:t xml:space="preserve">Figure </w:t>
      </w:r>
      <w:r>
        <w:fldChar w:fldCharType="begin"/>
      </w:r>
      <w:r>
        <w:instrText xml:space="preserve"> SEQ Figure \* ARABIC </w:instrText>
      </w:r>
      <w:r>
        <w:fldChar w:fldCharType="separate"/>
      </w:r>
      <w:r w:rsidR="00423167">
        <w:rPr>
          <w:noProof/>
        </w:rPr>
        <w:t>10</w:t>
      </w:r>
      <w:r>
        <w:fldChar w:fldCharType="end"/>
      </w:r>
      <w:r>
        <w:t>: Normalizer Sample from ITU NLP API</w:t>
      </w:r>
      <w:bookmarkEnd w:id="83"/>
    </w:p>
    <w:p w14:paraId="362CEA3A" w14:textId="5991E4FF" w:rsidR="0022496B" w:rsidRDefault="0022496B" w:rsidP="0022496B"/>
    <w:p w14:paraId="5EC5180A" w14:textId="42A6D2F1" w:rsidR="00747CE7" w:rsidRDefault="001356D5" w:rsidP="00BF0532">
      <w:pPr>
        <w:ind w:firstLine="576"/>
        <w:jc w:val="both"/>
      </w:pPr>
      <w:r>
        <w:t>After the normalization step, we move forward to Named Entity Recognition</w:t>
      </w:r>
      <w:r>
        <w:rPr>
          <w:rStyle w:val="DipnotBavurusu"/>
        </w:rPr>
        <w:footnoteReference w:id="7"/>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14F73627" w14:textId="77777777" w:rsidR="00BF0532" w:rsidRDefault="00BF0532" w:rsidP="00BF0532">
      <w:pPr>
        <w:ind w:firstLine="576"/>
        <w:jc w:val="both"/>
      </w:pPr>
    </w:p>
    <w:p w14:paraId="65958E85" w14:textId="6133984F" w:rsidR="00747CE7" w:rsidRDefault="00B24598" w:rsidP="00BF0532">
      <w:pPr>
        <w:ind w:firstLine="720"/>
        <w:jc w:val="both"/>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28B62BD2" w14:textId="77777777" w:rsidR="00B24598" w:rsidRDefault="00B24598" w:rsidP="00BF0532">
      <w:pPr>
        <w:jc w:val="both"/>
      </w:pPr>
    </w:p>
    <w:p w14:paraId="35898292" w14:textId="573C1E67" w:rsidR="00747CE7" w:rsidRDefault="00747CE7" w:rsidP="00BF0532">
      <w:pPr>
        <w:ind w:firstLine="720"/>
        <w:jc w:val="both"/>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3C59A4C6" w14:textId="77777777" w:rsidR="00201737" w:rsidRDefault="00201737" w:rsidP="00747CE7"/>
    <w:p w14:paraId="3F7641C0" w14:textId="28F7955C" w:rsidR="00DF6033" w:rsidRDefault="00DF6033" w:rsidP="00DF6033">
      <w:pPr>
        <w:pStyle w:val="ResimYazs"/>
        <w:keepNext/>
      </w:pPr>
      <w:bookmarkStart w:id="84" w:name="_Toc946755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84"/>
    </w:p>
    <w:p w14:paraId="45E8C640" w14:textId="03DF53AC" w:rsidR="00201737" w:rsidRDefault="00DF6033" w:rsidP="00D87305">
      <w:pPr>
        <w:jc w:val="both"/>
      </w:pPr>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010025" cy="1047750"/>
                    </a:xfrm>
                    <a:prstGeom prst="rect">
                      <a:avLst/>
                    </a:prstGeom>
                  </pic:spPr>
                </pic:pic>
              </a:graphicData>
            </a:graphic>
          </wp:inline>
        </w:drawing>
      </w:r>
    </w:p>
    <w:p w14:paraId="01333278" w14:textId="14B3A90E" w:rsidR="00747CE7" w:rsidRDefault="00DF6033" w:rsidP="00BF0532">
      <w:pPr>
        <w:ind w:firstLine="720"/>
        <w:jc w:val="both"/>
      </w:pPr>
      <w:r>
        <w:lastRenderedPageBreak/>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w:t>
      </w:r>
      <w:r w:rsidR="00CE39AB">
        <w:t xml:space="preserve">as shown in </w:t>
      </w:r>
      <w:r w:rsidR="00747CE7">
        <w:t>the following</w:t>
      </w:r>
      <w:r>
        <w:t xml:space="preserve"> Figure</w:t>
      </w:r>
      <w:r w:rsidR="00747CE7">
        <w:t>.</w:t>
      </w:r>
    </w:p>
    <w:p w14:paraId="07BD44DA" w14:textId="77777777" w:rsidR="00201737" w:rsidRDefault="00201737" w:rsidP="00BF0532">
      <w:pPr>
        <w:ind w:firstLine="720"/>
        <w:jc w:val="both"/>
      </w:pPr>
    </w:p>
    <w:p w14:paraId="6D7AB37F" w14:textId="3C680F52" w:rsidR="00C416AA" w:rsidRDefault="00C416AA" w:rsidP="00C416AA">
      <w:pPr>
        <w:pStyle w:val="ResimYazs"/>
        <w:keepNext/>
      </w:pPr>
      <w:bookmarkStart w:id="85" w:name="_Toc9467560"/>
      <w:r>
        <w:t xml:space="preserve">Table </w:t>
      </w:r>
      <w:r>
        <w:fldChar w:fldCharType="begin"/>
      </w:r>
      <w:r>
        <w:instrText xml:space="preserve"> SEQ Table \* ARABIC </w:instrText>
      </w:r>
      <w:r>
        <w:fldChar w:fldCharType="separate"/>
      </w:r>
      <w:r>
        <w:rPr>
          <w:noProof/>
        </w:rPr>
        <w:t>6</w:t>
      </w:r>
      <w:r>
        <w:fldChar w:fldCharType="end"/>
      </w:r>
      <w:r w:rsidR="00466F5B">
        <w:t>:</w:t>
      </w:r>
      <w:r>
        <w:t xml:space="preserve"> Sample Information Sharing Plan Table</w:t>
      </w:r>
      <w:bookmarkEnd w:id="85"/>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4B6947AA" w:rsidR="00747CE7" w:rsidRDefault="00CE39AB" w:rsidP="00BF0532">
      <w:pPr>
        <w:ind w:firstLine="720"/>
        <w:jc w:val="both"/>
      </w:pPr>
      <w:r>
        <w:t>T</w:t>
      </w:r>
      <w:r w:rsidR="002655B2">
        <w:t xml:space="preserve">he software </w:t>
      </w:r>
      <w:r>
        <w:t xml:space="preserve">repeatedly </w:t>
      </w:r>
      <w:r w:rsidR="00C416AA">
        <w:t>checks</w:t>
      </w:r>
      <w:r w:rsidR="002655B2">
        <w:t xml:space="preserve"> the database and analyze new texts for detecting new cybersecurity events. </w:t>
      </w:r>
      <w:r w:rsidR="00C416AA">
        <w:t>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00C846B9" w:rsidR="00C416AA" w:rsidRDefault="00C416AA" w:rsidP="00747CE7"/>
    <w:p w14:paraId="1E4DD8E3" w14:textId="77777777" w:rsidR="008B19D5" w:rsidRDefault="008B19D5" w:rsidP="00747CE7"/>
    <w:p w14:paraId="5CC5ACD5" w14:textId="6E512E4D" w:rsidR="00C416AA" w:rsidRDefault="00C416AA" w:rsidP="00C416AA">
      <w:pPr>
        <w:pStyle w:val="ResimYazs"/>
        <w:keepNext/>
      </w:pPr>
      <w:bookmarkStart w:id="86" w:name="_Toc9467561"/>
      <w:r>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86"/>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31790" cy="1417320"/>
                    </a:xfrm>
                    <a:prstGeom prst="rect">
                      <a:avLst/>
                    </a:prstGeom>
                  </pic:spPr>
                </pic:pic>
              </a:graphicData>
            </a:graphic>
          </wp:inline>
        </w:drawing>
      </w:r>
    </w:p>
    <w:p w14:paraId="1D13B8EB" w14:textId="77777777" w:rsidR="00BF0532" w:rsidRDefault="00BF0532" w:rsidP="00BF0532">
      <w:pPr>
        <w:ind w:firstLine="720"/>
        <w:jc w:val="both"/>
      </w:pPr>
    </w:p>
    <w:p w14:paraId="5F1EDE04" w14:textId="24243BB8" w:rsidR="00747CE7" w:rsidRPr="0022496B" w:rsidRDefault="00C416AA" w:rsidP="00BF0532">
      <w:pPr>
        <w:ind w:firstLine="720"/>
        <w:jc w:val="both"/>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7B013B13" w:rsidR="00792879" w:rsidRPr="00792879" w:rsidRDefault="00962BCF" w:rsidP="005B7207">
      <w:pPr>
        <w:pStyle w:val="ResimYazs"/>
        <w:jc w:val="center"/>
      </w:pPr>
      <w:bookmarkStart w:id="87" w:name="_Toc9467610"/>
      <w:r>
        <w:t xml:space="preserve">Figure </w:t>
      </w:r>
      <w:r>
        <w:fldChar w:fldCharType="begin"/>
      </w:r>
      <w:r>
        <w:instrText xml:space="preserve"> SEQ Figure \* ARABIC </w:instrText>
      </w:r>
      <w:r>
        <w:fldChar w:fldCharType="separate"/>
      </w:r>
      <w:r w:rsidR="00423167">
        <w:rPr>
          <w:noProof/>
        </w:rPr>
        <w:t>11</w:t>
      </w:r>
      <w:r>
        <w:fldChar w:fldCharType="end"/>
      </w:r>
      <w:r>
        <w:t>: The General Overview of the System</w:t>
      </w:r>
      <w:bookmarkEnd w:id="87"/>
    </w:p>
    <w:p w14:paraId="4E834FFF" w14:textId="4EBCF45B" w:rsidR="009B7663" w:rsidRDefault="009B7663" w:rsidP="0062246F">
      <w:pPr>
        <w:pStyle w:val="Balk2"/>
        <w:jc w:val="both"/>
        <w:rPr>
          <w:noProof/>
        </w:rPr>
      </w:pPr>
      <w:bookmarkStart w:id="88" w:name="_Toc10579776"/>
      <w:r w:rsidRPr="007E1CF6">
        <w:rPr>
          <w:noProof/>
        </w:rPr>
        <w:lastRenderedPageBreak/>
        <w:t>Data Collection</w:t>
      </w:r>
      <w:bookmarkEnd w:id="88"/>
    </w:p>
    <w:p w14:paraId="1F2B9F19" w14:textId="61D861B3" w:rsidR="00DC73E4" w:rsidRDefault="00DC73E4" w:rsidP="0062246F">
      <w:pPr>
        <w:jc w:val="both"/>
      </w:pPr>
    </w:p>
    <w:p w14:paraId="452904FE" w14:textId="7CB0CA8A" w:rsidR="007C6397" w:rsidRPr="00D128B8" w:rsidRDefault="007C6397" w:rsidP="0062246F">
      <w:pPr>
        <w:ind w:firstLine="360"/>
        <w:jc w:val="both"/>
        <w:rPr>
          <w:iCs/>
          <w:noProof/>
        </w:rPr>
      </w:pPr>
      <w: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w:t>
      </w:r>
      <w:r w:rsidR="00CE39AB">
        <w:t>,</w:t>
      </w:r>
      <w:r w:rsidR="00D128B8">
        <w:t>000 request per day in Hurriyet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62246F">
      <w:pPr>
        <w:pStyle w:val="Balk2"/>
        <w:jc w:val="both"/>
        <w:rPr>
          <w:noProof/>
        </w:rPr>
      </w:pPr>
      <w:bookmarkStart w:id="89" w:name="_Toc10579777"/>
      <w:r w:rsidRPr="007E1CF6">
        <w:rPr>
          <w:noProof/>
        </w:rPr>
        <w:t>Data Preprocessing</w:t>
      </w:r>
      <w:bookmarkEnd w:id="89"/>
    </w:p>
    <w:p w14:paraId="1E2156D3" w14:textId="24A9BA4D" w:rsidR="00D128B8" w:rsidRDefault="00D128B8" w:rsidP="0062246F">
      <w:pPr>
        <w:jc w:val="both"/>
      </w:pPr>
    </w:p>
    <w:p w14:paraId="1E5CDF8F" w14:textId="0A1444EF" w:rsidR="000C7D82" w:rsidRDefault="000C7D82" w:rsidP="0062246F">
      <w:pPr>
        <w:ind w:firstLine="576"/>
        <w:jc w:val="both"/>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r w:rsidR="00646A37">
        <w:t xml:space="preserve">Hürriyet API. For example, Hurriyet API requests return related news in a </w:t>
      </w:r>
      <w:r w:rsidR="00A574E4">
        <w:t xml:space="preserve">JSON </w:t>
      </w:r>
      <w:r w:rsidR="00646A37">
        <w:t xml:space="preserve">which has “Title of the News” key.  The key can be useful for representing the detected event. On the other hand, there are unrelated or </w:t>
      </w:r>
      <w:r w:rsidR="00173612">
        <w:t>un</w:t>
      </w:r>
      <w:r w:rsidR="00646A37">
        <w:t xml:space="preserve">useful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2BB67A13" w14:textId="77777777" w:rsidR="0062246F" w:rsidRDefault="0062246F" w:rsidP="0062246F">
      <w:pPr>
        <w:ind w:firstLine="576"/>
        <w:jc w:val="both"/>
      </w:pPr>
    </w:p>
    <w:p w14:paraId="62E8C61E" w14:textId="46A548C9" w:rsidR="00646A37" w:rsidRDefault="00976481" w:rsidP="0062246F">
      <w:pPr>
        <w:jc w:val="both"/>
      </w:pPr>
      <w:r>
        <w:tab/>
        <w:t>In our database, we have a ‘Status’ column. When we first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Default="0062246F" w:rsidP="0062246F">
      <w:pPr>
        <w:jc w:val="both"/>
      </w:pPr>
    </w:p>
    <w:p w14:paraId="10D8B3AD" w14:textId="485BA038" w:rsidR="0062246F" w:rsidRDefault="0062246F" w:rsidP="0062246F">
      <w:pPr>
        <w:jc w:val="both"/>
      </w:pPr>
    </w:p>
    <w:p w14:paraId="7E1E6945" w14:textId="433AE858" w:rsidR="0062246F" w:rsidRDefault="0062246F" w:rsidP="0062246F">
      <w:pPr>
        <w:jc w:val="both"/>
      </w:pPr>
    </w:p>
    <w:p w14:paraId="45F05255" w14:textId="77777777" w:rsidR="0062246F" w:rsidRPr="00976481" w:rsidRDefault="0062246F" w:rsidP="0062246F">
      <w:pPr>
        <w:jc w:val="both"/>
        <w:rPr>
          <w:sz w:val="28"/>
        </w:rPr>
      </w:pPr>
    </w:p>
    <w:p w14:paraId="2EA9571A" w14:textId="359F88D0" w:rsidR="009B7663" w:rsidRPr="007E1CF6" w:rsidRDefault="006D2C6E" w:rsidP="0062246F">
      <w:pPr>
        <w:pStyle w:val="Balk2"/>
        <w:jc w:val="both"/>
        <w:rPr>
          <w:noProof/>
        </w:rPr>
      </w:pPr>
      <w:bookmarkStart w:id="90" w:name="_Toc10579778"/>
      <w:r>
        <w:rPr>
          <w:noProof/>
        </w:rPr>
        <w:lastRenderedPageBreak/>
        <w:t>Cybersecu</w:t>
      </w:r>
      <w:r w:rsidR="00A574E4">
        <w:rPr>
          <w:noProof/>
        </w:rPr>
        <w:t>ri</w:t>
      </w:r>
      <w:r>
        <w:rPr>
          <w:noProof/>
        </w:rPr>
        <w:t xml:space="preserve">ty Related </w:t>
      </w:r>
      <w:r w:rsidR="009B7663" w:rsidRPr="007E1CF6">
        <w:rPr>
          <w:noProof/>
        </w:rPr>
        <w:t>Event Detection</w:t>
      </w:r>
      <w:bookmarkEnd w:id="90"/>
    </w:p>
    <w:p w14:paraId="46B535AD" w14:textId="205BD4EE" w:rsidR="00E22DF3" w:rsidRDefault="00E22DF3" w:rsidP="0062246F">
      <w:pPr>
        <w:jc w:val="both"/>
        <w:rPr>
          <w:noProof/>
        </w:rPr>
      </w:pPr>
    </w:p>
    <w:p w14:paraId="17D1B6B9" w14:textId="6EFE33E6" w:rsidR="007541F5" w:rsidRPr="007E1CF6" w:rsidRDefault="007541F5" w:rsidP="0062246F">
      <w:pPr>
        <w:ind w:firstLine="576"/>
        <w:jc w:val="both"/>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2C7BBE10" w:rsidR="009B7663" w:rsidRDefault="009B7663" w:rsidP="009B7663">
      <w:pPr>
        <w:spacing w:after="0"/>
        <w:rPr>
          <w:noProof/>
        </w:rPr>
      </w:pPr>
    </w:p>
    <w:p w14:paraId="22374547" w14:textId="5BD37ED9" w:rsidR="0062246F" w:rsidRDefault="0062246F" w:rsidP="009B7663">
      <w:pPr>
        <w:spacing w:after="0"/>
        <w:rPr>
          <w:noProof/>
        </w:rPr>
      </w:pPr>
    </w:p>
    <w:p w14:paraId="5BB62831" w14:textId="7630C613" w:rsidR="0062246F" w:rsidRDefault="0062246F" w:rsidP="009B7663">
      <w:pPr>
        <w:spacing w:after="0"/>
        <w:rPr>
          <w:noProof/>
        </w:rPr>
      </w:pPr>
    </w:p>
    <w:p w14:paraId="482BC4C8" w14:textId="52290C7D" w:rsidR="0062246F" w:rsidRDefault="0062246F" w:rsidP="009B7663">
      <w:pPr>
        <w:spacing w:after="0"/>
        <w:rPr>
          <w:noProof/>
        </w:rPr>
      </w:pPr>
    </w:p>
    <w:p w14:paraId="0BD0FD77" w14:textId="6B9880D7" w:rsidR="0062246F" w:rsidRDefault="0062246F" w:rsidP="009B7663">
      <w:pPr>
        <w:spacing w:after="0"/>
        <w:rPr>
          <w:noProof/>
        </w:rPr>
      </w:pPr>
    </w:p>
    <w:p w14:paraId="5493A44D" w14:textId="3F1302E7" w:rsidR="0062246F" w:rsidRDefault="0062246F" w:rsidP="009B7663">
      <w:pPr>
        <w:spacing w:after="0"/>
        <w:rPr>
          <w:noProof/>
        </w:rPr>
      </w:pPr>
    </w:p>
    <w:p w14:paraId="57632518" w14:textId="1192E702" w:rsidR="0062246F" w:rsidRDefault="0062246F" w:rsidP="009B7663">
      <w:pPr>
        <w:spacing w:after="0"/>
        <w:rPr>
          <w:noProof/>
        </w:rPr>
      </w:pPr>
    </w:p>
    <w:p w14:paraId="4BB4F0AC" w14:textId="7781D21E" w:rsidR="0062246F" w:rsidRDefault="0062246F" w:rsidP="009B7663">
      <w:pPr>
        <w:spacing w:after="0"/>
        <w:rPr>
          <w:noProof/>
        </w:rPr>
      </w:pPr>
    </w:p>
    <w:p w14:paraId="4A66CEB8" w14:textId="65155291" w:rsidR="0062246F" w:rsidRDefault="0062246F" w:rsidP="009B7663">
      <w:pPr>
        <w:spacing w:after="0"/>
        <w:rPr>
          <w:noProof/>
        </w:rPr>
      </w:pPr>
    </w:p>
    <w:p w14:paraId="7E0D69D3" w14:textId="63A1CC18" w:rsidR="0062246F" w:rsidRDefault="0062246F" w:rsidP="009B7663">
      <w:pPr>
        <w:spacing w:after="0"/>
        <w:rPr>
          <w:noProof/>
        </w:rPr>
      </w:pPr>
    </w:p>
    <w:p w14:paraId="511FAC14" w14:textId="471962AB" w:rsidR="0062246F" w:rsidRDefault="0062246F" w:rsidP="009B7663">
      <w:pPr>
        <w:spacing w:after="0"/>
        <w:rPr>
          <w:noProof/>
        </w:rPr>
      </w:pPr>
    </w:p>
    <w:p w14:paraId="33EB0713" w14:textId="5A7B2C48" w:rsidR="0062246F" w:rsidRDefault="0062246F" w:rsidP="009B7663">
      <w:pPr>
        <w:spacing w:after="0"/>
        <w:rPr>
          <w:noProof/>
        </w:rPr>
      </w:pPr>
    </w:p>
    <w:p w14:paraId="425EB1D4" w14:textId="45D8EC87" w:rsidR="0062246F" w:rsidRDefault="0062246F" w:rsidP="009B7663">
      <w:pPr>
        <w:spacing w:after="0"/>
        <w:rPr>
          <w:noProof/>
        </w:rPr>
      </w:pPr>
    </w:p>
    <w:p w14:paraId="2DF6E111" w14:textId="732523D6" w:rsidR="0062246F" w:rsidRDefault="0062246F" w:rsidP="009B7663">
      <w:pPr>
        <w:spacing w:after="0"/>
        <w:rPr>
          <w:noProof/>
        </w:rPr>
      </w:pPr>
    </w:p>
    <w:p w14:paraId="72DCC0B3" w14:textId="19D98BE4" w:rsidR="0062246F" w:rsidRDefault="0062246F" w:rsidP="009B7663">
      <w:pPr>
        <w:spacing w:after="0"/>
        <w:rPr>
          <w:noProof/>
        </w:rPr>
      </w:pPr>
    </w:p>
    <w:p w14:paraId="49D85CDB" w14:textId="0C6F0BCA" w:rsidR="0062246F" w:rsidRDefault="0062246F" w:rsidP="009B7663">
      <w:pPr>
        <w:spacing w:after="0"/>
        <w:rPr>
          <w:noProof/>
        </w:rPr>
      </w:pPr>
    </w:p>
    <w:p w14:paraId="1B23E9C6" w14:textId="4BCC1CE8" w:rsidR="0062246F" w:rsidRDefault="0062246F" w:rsidP="009B7663">
      <w:pPr>
        <w:spacing w:after="0"/>
        <w:rPr>
          <w:noProof/>
        </w:rPr>
      </w:pPr>
    </w:p>
    <w:p w14:paraId="707DD129" w14:textId="25CE0CC7" w:rsidR="0062246F" w:rsidRDefault="0062246F" w:rsidP="009B7663">
      <w:pPr>
        <w:spacing w:after="0"/>
        <w:rPr>
          <w:noProof/>
        </w:rPr>
      </w:pPr>
    </w:p>
    <w:p w14:paraId="6CCD03EF" w14:textId="101CD945" w:rsidR="0062246F" w:rsidRDefault="0062246F" w:rsidP="009B7663">
      <w:pPr>
        <w:spacing w:after="0"/>
        <w:rPr>
          <w:noProof/>
        </w:rPr>
      </w:pPr>
    </w:p>
    <w:p w14:paraId="3DC7DFD8" w14:textId="37E328A7" w:rsidR="0062246F" w:rsidRDefault="0062246F" w:rsidP="009B7663">
      <w:pPr>
        <w:spacing w:after="0"/>
        <w:rPr>
          <w:noProof/>
        </w:rPr>
      </w:pPr>
    </w:p>
    <w:p w14:paraId="209B5793" w14:textId="027B7221" w:rsidR="0062246F" w:rsidRDefault="0062246F" w:rsidP="009B7663">
      <w:pPr>
        <w:spacing w:after="0"/>
        <w:rPr>
          <w:noProof/>
        </w:rPr>
      </w:pPr>
    </w:p>
    <w:p w14:paraId="54D619A7" w14:textId="34A30851" w:rsidR="0062246F" w:rsidRDefault="0062246F" w:rsidP="009B7663">
      <w:pPr>
        <w:spacing w:after="0"/>
        <w:rPr>
          <w:noProof/>
        </w:rPr>
      </w:pPr>
    </w:p>
    <w:p w14:paraId="6D82E470" w14:textId="518294CC" w:rsidR="0062246F" w:rsidRDefault="0062246F" w:rsidP="009B7663">
      <w:pPr>
        <w:spacing w:after="0"/>
        <w:rPr>
          <w:noProof/>
        </w:rPr>
      </w:pPr>
    </w:p>
    <w:p w14:paraId="1993368B" w14:textId="3FA04392" w:rsidR="0062246F" w:rsidRDefault="0062246F" w:rsidP="009B7663">
      <w:pPr>
        <w:spacing w:after="0"/>
        <w:rPr>
          <w:noProof/>
        </w:rPr>
      </w:pPr>
    </w:p>
    <w:p w14:paraId="024D000D" w14:textId="5F079530" w:rsidR="0062246F" w:rsidRDefault="0062246F" w:rsidP="009B7663">
      <w:pPr>
        <w:spacing w:after="0"/>
        <w:rPr>
          <w:noProof/>
        </w:rPr>
      </w:pPr>
    </w:p>
    <w:p w14:paraId="40F3418F" w14:textId="4F26E3BD" w:rsidR="0062246F" w:rsidRDefault="0062246F" w:rsidP="009B7663">
      <w:pPr>
        <w:spacing w:after="0"/>
        <w:rPr>
          <w:noProof/>
        </w:rPr>
      </w:pPr>
    </w:p>
    <w:p w14:paraId="21FBACDE" w14:textId="4F238701" w:rsidR="0062246F" w:rsidRDefault="0062246F" w:rsidP="009B7663">
      <w:pPr>
        <w:spacing w:after="0"/>
        <w:rPr>
          <w:noProof/>
        </w:rPr>
      </w:pPr>
    </w:p>
    <w:p w14:paraId="20FF20B5" w14:textId="76969671" w:rsidR="0062246F" w:rsidRDefault="0062246F" w:rsidP="009B7663">
      <w:pPr>
        <w:spacing w:after="0"/>
        <w:rPr>
          <w:noProof/>
        </w:rPr>
      </w:pPr>
    </w:p>
    <w:p w14:paraId="0A167353" w14:textId="1A52FDD0" w:rsidR="0062246F" w:rsidRDefault="0062246F" w:rsidP="009B7663">
      <w:pPr>
        <w:spacing w:after="0"/>
        <w:rPr>
          <w:noProof/>
        </w:rPr>
      </w:pPr>
    </w:p>
    <w:p w14:paraId="7CDFD30D" w14:textId="31B0864C" w:rsidR="0062246F" w:rsidRDefault="0062246F" w:rsidP="009B7663">
      <w:pPr>
        <w:spacing w:after="0"/>
        <w:rPr>
          <w:noProof/>
        </w:rPr>
      </w:pPr>
    </w:p>
    <w:p w14:paraId="5C1CCCBA" w14:textId="57E6E179" w:rsidR="0062246F" w:rsidRDefault="0062246F" w:rsidP="009B7663">
      <w:pPr>
        <w:spacing w:after="0"/>
        <w:rPr>
          <w:noProof/>
        </w:rPr>
      </w:pPr>
    </w:p>
    <w:p w14:paraId="4F64B9FF" w14:textId="664039B6" w:rsidR="0062246F" w:rsidRDefault="0062246F" w:rsidP="009B7663">
      <w:pPr>
        <w:spacing w:after="0"/>
        <w:rPr>
          <w:noProof/>
        </w:rPr>
      </w:pPr>
    </w:p>
    <w:p w14:paraId="48F2DF4C" w14:textId="286D3AD5" w:rsidR="0062246F" w:rsidRDefault="0062246F" w:rsidP="009B7663">
      <w:pPr>
        <w:spacing w:after="0"/>
        <w:rPr>
          <w:noProof/>
        </w:rPr>
      </w:pPr>
    </w:p>
    <w:p w14:paraId="0176B727" w14:textId="77777777" w:rsidR="0062246F" w:rsidRPr="007E1CF6" w:rsidRDefault="0062246F" w:rsidP="009B7663">
      <w:pPr>
        <w:spacing w:after="0"/>
        <w:rPr>
          <w:noProof/>
        </w:rPr>
      </w:pPr>
    </w:p>
    <w:p w14:paraId="69491D38" w14:textId="62E4E409" w:rsidR="009B7663" w:rsidRDefault="009B7663" w:rsidP="003B0FD0">
      <w:pPr>
        <w:jc w:val="center"/>
        <w:rPr>
          <w:b/>
          <w:noProof/>
        </w:rPr>
      </w:pPr>
      <w:r w:rsidRPr="007E1CF6">
        <w:rPr>
          <w:b/>
          <w:noProof/>
        </w:rPr>
        <w:lastRenderedPageBreak/>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91" w:name="_Toc10579779"/>
      <w:r w:rsidRPr="007E1CF6">
        <w:rPr>
          <w:noProof/>
          <w:szCs w:val="24"/>
        </w:rPr>
        <w:t>IMPLEM</w:t>
      </w:r>
      <w:r w:rsidR="00101F67">
        <w:rPr>
          <w:noProof/>
          <w:szCs w:val="24"/>
        </w:rPr>
        <w:t>E</w:t>
      </w:r>
      <w:r w:rsidRPr="007E1CF6">
        <w:rPr>
          <w:noProof/>
          <w:szCs w:val="24"/>
        </w:rPr>
        <w:t>NTATION</w:t>
      </w:r>
      <w:bookmarkEnd w:id="91"/>
      <w:r w:rsidRPr="007E1CF6">
        <w:rPr>
          <w:noProof/>
          <w:szCs w:val="24"/>
        </w:rPr>
        <w:t xml:space="preserve"> </w:t>
      </w:r>
    </w:p>
    <w:p w14:paraId="440A2FE9" w14:textId="77777777" w:rsidR="001E54E9" w:rsidRPr="00A84754" w:rsidRDefault="001E54E9" w:rsidP="0062246F">
      <w:pPr>
        <w:keepNext/>
        <w:keepLines/>
        <w:numPr>
          <w:ilvl w:val="1"/>
          <w:numId w:val="7"/>
        </w:numPr>
        <w:spacing w:before="480"/>
        <w:jc w:val="both"/>
        <w:outlineLvl w:val="1"/>
        <w:rPr>
          <w:iCs/>
        </w:rPr>
      </w:pPr>
      <w:bookmarkStart w:id="92" w:name="_Toc10579780"/>
      <w:r w:rsidRPr="00A84754">
        <w:rPr>
          <w:iCs/>
        </w:rPr>
        <w:t>Multi Process Architecture</w:t>
      </w:r>
      <w:bookmarkEnd w:id="92"/>
    </w:p>
    <w:p w14:paraId="55DCE352" w14:textId="77777777" w:rsidR="001E54E9" w:rsidRPr="001E54E9" w:rsidRDefault="001E54E9" w:rsidP="0062246F">
      <w:pPr>
        <w:jc w:val="both"/>
      </w:pPr>
    </w:p>
    <w:p w14:paraId="1609AD4A" w14:textId="59BBDA08" w:rsidR="001E54E9" w:rsidRDefault="001E54E9" w:rsidP="0062246F">
      <w:pPr>
        <w:ind w:firstLine="576"/>
        <w:jc w:val="both"/>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62246F">
      <w:pPr>
        <w:jc w:val="both"/>
      </w:pPr>
    </w:p>
    <w:p w14:paraId="0C49A3F6" w14:textId="77777777" w:rsidR="001E54E9" w:rsidRPr="00A84754" w:rsidRDefault="001E54E9" w:rsidP="0062246F">
      <w:pPr>
        <w:numPr>
          <w:ilvl w:val="2"/>
          <w:numId w:val="7"/>
        </w:numPr>
        <w:spacing w:before="120" w:after="0"/>
        <w:jc w:val="both"/>
        <w:outlineLvl w:val="2"/>
        <w:rPr>
          <w:iCs/>
        </w:rPr>
      </w:pPr>
      <w:bookmarkStart w:id="93" w:name="_Toc10579781"/>
      <w:r w:rsidRPr="00A84754">
        <w:rPr>
          <w:iCs/>
        </w:rPr>
        <w:t>Twitter API Stream to Database Process</w:t>
      </w:r>
      <w:bookmarkEnd w:id="93"/>
    </w:p>
    <w:p w14:paraId="0023D110" w14:textId="77777777" w:rsidR="001E54E9" w:rsidRPr="001E54E9" w:rsidRDefault="001E54E9" w:rsidP="0062246F">
      <w:pPr>
        <w:jc w:val="both"/>
      </w:pPr>
    </w:p>
    <w:p w14:paraId="79180B3B" w14:textId="35352460" w:rsidR="001E54E9" w:rsidRDefault="001E54E9" w:rsidP="0062246F">
      <w:pPr>
        <w:ind w:firstLine="720"/>
        <w:jc w:val="both"/>
      </w:pPr>
      <w:r w:rsidRPr="001E54E9">
        <w:t>This process con</w:t>
      </w:r>
      <w:r w:rsidR="00A574E4">
        <w:t>tinual</w:t>
      </w:r>
      <w:r w:rsidRPr="001E54E9">
        <w:t xml:space="preserve">ly gathers Twitter API stream. Then preprocess the data and write them to the </w:t>
      </w:r>
      <w:commentRangeStart w:id="94"/>
      <w:r w:rsidRPr="001E54E9">
        <w:t>database</w:t>
      </w:r>
      <w:commentRangeEnd w:id="94"/>
      <w:r w:rsidR="00CE39AB">
        <w:rPr>
          <w:rStyle w:val="AklamaBavurusu"/>
        </w:rPr>
        <w:commentReference w:id="94"/>
      </w:r>
      <w:r w:rsidRPr="001E54E9">
        <w:t>.</w:t>
      </w:r>
      <w:r w:rsidR="00962BCF">
        <w:t xml:space="preserve"> </w:t>
      </w:r>
    </w:p>
    <w:p w14:paraId="52C145B3" w14:textId="77777777" w:rsidR="0062246F" w:rsidRDefault="0062246F" w:rsidP="0062246F">
      <w:pPr>
        <w:ind w:firstLine="720"/>
        <w:jc w:val="both"/>
      </w:pPr>
    </w:p>
    <w:p w14:paraId="0E4B048F" w14:textId="77777777" w:rsidR="00FC3F3F" w:rsidRDefault="00FC3F3F" w:rsidP="00B57F23">
      <w:pPr>
        <w:keepNext/>
        <w:spacing w:line="360" w:lineRule="auto"/>
        <w:jc w:val="center"/>
      </w:pPr>
      <w:r>
        <w:rPr>
          <w:noProof/>
        </w:rPr>
        <w:lastRenderedPageBreak/>
        <w:drawing>
          <wp:inline distT="0" distB="0" distL="0" distR="0" wp14:anchorId="682F7075" wp14:editId="415E1D31">
            <wp:extent cx="7371277" cy="5306317"/>
            <wp:effectExtent l="3810" t="0" r="5080" b="508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sharpenSoften amount="100000"/>
                              </a14:imgEffect>
                            </a14:imgLayer>
                          </a14:imgProps>
                        </a:ext>
                        <a:ext uri="{28A0092B-C50C-407E-A947-70E740481C1C}">
                          <a14:useLocalDpi xmlns:a14="http://schemas.microsoft.com/office/drawing/2010/main" val="0"/>
                        </a:ext>
                      </a:extLst>
                    </a:blip>
                    <a:stretch>
                      <a:fillRect/>
                    </a:stretch>
                  </pic:blipFill>
                  <pic:spPr>
                    <a:xfrm rot="5400000">
                      <a:off x="0" y="0"/>
                      <a:ext cx="7380014" cy="5312606"/>
                    </a:xfrm>
                    <a:prstGeom prst="rect">
                      <a:avLst/>
                    </a:prstGeom>
                  </pic:spPr>
                </pic:pic>
              </a:graphicData>
            </a:graphic>
          </wp:inline>
        </w:drawing>
      </w:r>
    </w:p>
    <w:p w14:paraId="7B61BF98" w14:textId="6211D71E" w:rsidR="001E54E9" w:rsidRPr="001E54E9" w:rsidRDefault="00FC3F3F" w:rsidP="0007227F">
      <w:pPr>
        <w:pStyle w:val="ResimYazs"/>
        <w:jc w:val="center"/>
      </w:pPr>
      <w:bookmarkStart w:id="95" w:name="_Toc9467611"/>
      <w:r>
        <w:t xml:space="preserve">Figure </w:t>
      </w:r>
      <w:r>
        <w:fldChar w:fldCharType="begin"/>
      </w:r>
      <w:r>
        <w:instrText xml:space="preserve"> SEQ Figure \* ARABIC </w:instrText>
      </w:r>
      <w:r>
        <w:fldChar w:fldCharType="separate"/>
      </w:r>
      <w:r w:rsidR="00423167">
        <w:rPr>
          <w:noProof/>
        </w:rPr>
        <w:t>12</w:t>
      </w:r>
      <w:r>
        <w:fldChar w:fldCharType="end"/>
      </w:r>
      <w:r>
        <w:t xml:space="preserve">: Sample </w:t>
      </w:r>
      <w:r w:rsidRPr="00143A94">
        <w:t xml:space="preserve">Stored </w:t>
      </w:r>
      <w:r>
        <w:t>Twitter</w:t>
      </w:r>
      <w:r w:rsidRPr="00143A94">
        <w:t xml:space="preserve"> Data in the Database File</w:t>
      </w:r>
      <w:bookmarkEnd w:id="95"/>
    </w:p>
    <w:p w14:paraId="70002878" w14:textId="77777777" w:rsidR="001E54E9" w:rsidRPr="00A84754" w:rsidRDefault="001E54E9" w:rsidP="0062246F">
      <w:pPr>
        <w:numPr>
          <w:ilvl w:val="2"/>
          <w:numId w:val="7"/>
        </w:numPr>
        <w:spacing w:before="120" w:after="0"/>
        <w:jc w:val="both"/>
        <w:outlineLvl w:val="2"/>
        <w:rPr>
          <w:iCs/>
        </w:rPr>
      </w:pPr>
      <w:bookmarkStart w:id="96" w:name="_Toc10579782"/>
      <w:r w:rsidRPr="00A84754">
        <w:rPr>
          <w:iCs/>
        </w:rPr>
        <w:lastRenderedPageBreak/>
        <w:t>Hurriyet API Stream to Database Process</w:t>
      </w:r>
      <w:bookmarkEnd w:id="96"/>
    </w:p>
    <w:p w14:paraId="511D8658" w14:textId="77777777" w:rsidR="001E54E9" w:rsidRPr="001E54E9" w:rsidRDefault="001E54E9" w:rsidP="0062246F">
      <w:pPr>
        <w:jc w:val="both"/>
      </w:pPr>
    </w:p>
    <w:p w14:paraId="74B7B675" w14:textId="7B6DE7DF" w:rsidR="001E54E9" w:rsidRDefault="001E54E9" w:rsidP="0062246F">
      <w:pPr>
        <w:ind w:firstLine="720"/>
        <w:jc w:val="both"/>
      </w:pPr>
      <w:r w:rsidRPr="001E54E9">
        <w:t>This process con</w:t>
      </w:r>
      <w:r w:rsidR="00A574E4">
        <w:t>tinual</w:t>
      </w:r>
      <w:r w:rsidRPr="001E54E9">
        <w:t>ly gathers Hurriyet API stream. Then preprocess the data and write them to the database.</w:t>
      </w:r>
      <w:r w:rsidR="00FC3F3F">
        <w:t xml:space="preserve"> </w:t>
      </w:r>
    </w:p>
    <w:p w14:paraId="4265474E" w14:textId="77777777" w:rsidR="0062246F" w:rsidRDefault="0062246F" w:rsidP="0062246F">
      <w:pPr>
        <w:ind w:firstLine="720"/>
        <w:jc w:val="both"/>
      </w:pPr>
    </w:p>
    <w:p w14:paraId="2D43C07B" w14:textId="77777777" w:rsidR="00FC3F3F" w:rsidRDefault="00FC3F3F" w:rsidP="00B57F23">
      <w:pPr>
        <w:keepNext/>
        <w:spacing w:line="360" w:lineRule="auto"/>
        <w:jc w:val="center"/>
      </w:pPr>
      <w:r>
        <w:rPr>
          <w:noProof/>
        </w:rPr>
        <w:drawing>
          <wp:inline distT="0" distB="0" distL="0" distR="0" wp14:anchorId="63FBD8F1" wp14:editId="56979B39">
            <wp:extent cx="6282034" cy="4087242"/>
            <wp:effectExtent l="0" t="762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BEBA8EAE-BF5A-486C-A8C5-ECC9F3942E4B}">
                          <a14:imgProps xmlns:a14="http://schemas.microsoft.com/office/drawing/2010/main">
                            <a14:imgLayer r:embed="rId55">
                              <a14:imgEffect>
                                <a14:sharpenSoften amount="100000"/>
                              </a14:imgEffect>
                            </a14:imgLayer>
                          </a14:imgProps>
                        </a:ext>
                        <a:ext uri="{28A0092B-C50C-407E-A947-70E740481C1C}">
                          <a14:useLocalDpi xmlns:a14="http://schemas.microsoft.com/office/drawing/2010/main" val="0"/>
                        </a:ext>
                      </a:extLst>
                    </a:blip>
                    <a:stretch>
                      <a:fillRect/>
                    </a:stretch>
                  </pic:blipFill>
                  <pic:spPr>
                    <a:xfrm rot="5400000">
                      <a:off x="0" y="0"/>
                      <a:ext cx="6286070" cy="4089868"/>
                    </a:xfrm>
                    <a:prstGeom prst="rect">
                      <a:avLst/>
                    </a:prstGeom>
                  </pic:spPr>
                </pic:pic>
              </a:graphicData>
            </a:graphic>
          </wp:inline>
        </w:drawing>
      </w:r>
    </w:p>
    <w:p w14:paraId="22534191" w14:textId="03606AAA" w:rsidR="00D131B4" w:rsidRPr="001E54E9" w:rsidRDefault="00FC3F3F" w:rsidP="007A4580">
      <w:pPr>
        <w:pStyle w:val="ResimYazs"/>
        <w:jc w:val="center"/>
      </w:pPr>
      <w:bookmarkStart w:id="97" w:name="_Toc9467612"/>
      <w:r>
        <w:t xml:space="preserve">Figure </w:t>
      </w:r>
      <w:r>
        <w:fldChar w:fldCharType="begin"/>
      </w:r>
      <w:r>
        <w:instrText xml:space="preserve"> SEQ Figure \* ARABIC </w:instrText>
      </w:r>
      <w:r>
        <w:fldChar w:fldCharType="separate"/>
      </w:r>
      <w:r w:rsidR="00423167">
        <w:rPr>
          <w:noProof/>
        </w:rPr>
        <w:t>13</w:t>
      </w:r>
      <w:r>
        <w:fldChar w:fldCharType="end"/>
      </w:r>
      <w:r>
        <w:t>: Sample Stored Hurriyet Newspaper Data in the Database File</w:t>
      </w:r>
      <w:bookmarkEnd w:id="97"/>
    </w:p>
    <w:p w14:paraId="0A453F5F" w14:textId="77777777" w:rsidR="001E54E9" w:rsidRPr="00A84754" w:rsidRDefault="001E54E9" w:rsidP="0062246F">
      <w:pPr>
        <w:numPr>
          <w:ilvl w:val="2"/>
          <w:numId w:val="7"/>
        </w:numPr>
        <w:spacing w:before="120" w:after="0"/>
        <w:jc w:val="both"/>
        <w:outlineLvl w:val="2"/>
        <w:rPr>
          <w:iCs/>
        </w:rPr>
      </w:pPr>
      <w:bookmarkStart w:id="98" w:name="_Toc10579783"/>
      <w:r w:rsidRPr="00A84754">
        <w:rPr>
          <w:iCs/>
        </w:rPr>
        <w:lastRenderedPageBreak/>
        <w:t>ITU NLP API Normalization Process</w:t>
      </w:r>
      <w:bookmarkEnd w:id="98"/>
    </w:p>
    <w:p w14:paraId="1D9CE6FF" w14:textId="77777777" w:rsidR="001E54E9" w:rsidRPr="001E54E9" w:rsidRDefault="001E54E9" w:rsidP="0062246F">
      <w:pPr>
        <w:jc w:val="both"/>
      </w:pPr>
    </w:p>
    <w:p w14:paraId="2756830E" w14:textId="5239A2DF" w:rsidR="001E54E9" w:rsidRPr="001E54E9" w:rsidRDefault="001E54E9" w:rsidP="0062246F">
      <w:pPr>
        <w:ind w:firstLine="720"/>
        <w:jc w:val="both"/>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62246F">
      <w:pPr>
        <w:jc w:val="both"/>
      </w:pPr>
    </w:p>
    <w:p w14:paraId="2231A8AF" w14:textId="77777777" w:rsidR="001E54E9" w:rsidRPr="00A84754" w:rsidRDefault="001E54E9" w:rsidP="0062246F">
      <w:pPr>
        <w:numPr>
          <w:ilvl w:val="2"/>
          <w:numId w:val="7"/>
        </w:numPr>
        <w:spacing w:before="120" w:after="0"/>
        <w:jc w:val="both"/>
        <w:outlineLvl w:val="2"/>
        <w:rPr>
          <w:iCs/>
        </w:rPr>
      </w:pPr>
      <w:bookmarkStart w:id="99" w:name="_Toc10579784"/>
      <w:r w:rsidRPr="00A84754">
        <w:rPr>
          <w:iCs/>
        </w:rPr>
        <w:t>Security Events Web Portal Process</w:t>
      </w:r>
      <w:bookmarkEnd w:id="99"/>
    </w:p>
    <w:p w14:paraId="6620F9C5" w14:textId="77777777" w:rsidR="001E54E9" w:rsidRPr="001E54E9" w:rsidRDefault="001E54E9" w:rsidP="0062246F">
      <w:pPr>
        <w:jc w:val="both"/>
      </w:pPr>
    </w:p>
    <w:p w14:paraId="1A1ADD40" w14:textId="60F39E8A" w:rsidR="001E54E9" w:rsidRPr="001E54E9" w:rsidRDefault="001E54E9" w:rsidP="0062246F">
      <w:pPr>
        <w:ind w:firstLine="576"/>
        <w:jc w:val="both"/>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62246F">
      <w:pPr>
        <w:keepNext/>
        <w:keepLines/>
        <w:numPr>
          <w:ilvl w:val="1"/>
          <w:numId w:val="7"/>
        </w:numPr>
        <w:spacing w:before="480"/>
        <w:jc w:val="both"/>
        <w:outlineLvl w:val="1"/>
        <w:rPr>
          <w:iCs/>
        </w:rPr>
      </w:pPr>
      <w:bookmarkStart w:id="100" w:name="_Toc10579785"/>
      <w:r w:rsidRPr="00A84754">
        <w:rPr>
          <w:iCs/>
        </w:rPr>
        <w:t>Microservice Architecture</w:t>
      </w:r>
      <w:bookmarkEnd w:id="100"/>
      <w:r w:rsidRPr="00A84754">
        <w:rPr>
          <w:iCs/>
        </w:rPr>
        <w:t xml:space="preserve"> </w:t>
      </w:r>
    </w:p>
    <w:p w14:paraId="79C2E9A0" w14:textId="77777777" w:rsidR="001E54E9" w:rsidRPr="001E54E9" w:rsidRDefault="001E54E9" w:rsidP="0062246F">
      <w:pPr>
        <w:jc w:val="both"/>
      </w:pPr>
    </w:p>
    <w:p w14:paraId="27C49452" w14:textId="60858A52" w:rsidR="00A574E4" w:rsidRDefault="001E54E9" w:rsidP="0062246F">
      <w:pPr>
        <w:ind w:firstLine="576"/>
        <w:jc w:val="both"/>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Hurriyet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7E18683E" w14:textId="77777777" w:rsidR="0062246F" w:rsidRDefault="0062246F" w:rsidP="0062246F">
      <w:pPr>
        <w:ind w:firstLine="576"/>
        <w:jc w:val="both"/>
      </w:pPr>
    </w:p>
    <w:p w14:paraId="08393B48" w14:textId="46B228E1" w:rsidR="00A574E4" w:rsidRDefault="001E54E9" w:rsidP="0062246F">
      <w:pPr>
        <w:ind w:firstLine="576"/>
        <w:jc w:val="both"/>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r w:rsidR="00B57F23">
        <w:t xml:space="preserve"> with a more suitable one.</w:t>
      </w:r>
    </w:p>
    <w:p w14:paraId="5D7D2EC5" w14:textId="77777777" w:rsidR="0062246F" w:rsidRDefault="0062246F" w:rsidP="0062246F">
      <w:pPr>
        <w:ind w:firstLine="576"/>
        <w:jc w:val="both"/>
      </w:pPr>
    </w:p>
    <w:p w14:paraId="39EAF950" w14:textId="1962CB08" w:rsidR="009D5871" w:rsidRDefault="001E54E9" w:rsidP="0062246F">
      <w:pPr>
        <w:ind w:firstLine="576"/>
        <w:jc w:val="both"/>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w:t>
      </w:r>
      <w:r w:rsidR="00173612">
        <w:t>vital</w:t>
      </w:r>
      <w:r w:rsidRPr="001E54E9">
        <w:t xml:space="preserve">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7E13C440" w14:textId="77777777" w:rsidR="009E5244" w:rsidRPr="00E35118" w:rsidRDefault="009E5244" w:rsidP="0062246F">
      <w:pPr>
        <w:ind w:firstLine="576"/>
        <w:jc w:val="both"/>
        <w:rPr>
          <w:lang w:val="tr-TR"/>
        </w:rPr>
      </w:pPr>
    </w:p>
    <w:p w14:paraId="5BECFE5E" w14:textId="06428F08" w:rsidR="009D5871" w:rsidRPr="00FC7248" w:rsidRDefault="00D131B4" w:rsidP="0062246F">
      <w:pPr>
        <w:pStyle w:val="Balk2"/>
        <w:jc w:val="both"/>
      </w:pPr>
      <w:bookmarkStart w:id="101" w:name="_Toc10579786"/>
      <w:r w:rsidRPr="00FC7248">
        <w:lastRenderedPageBreak/>
        <w:t>Database Architecture of the System</w:t>
      </w:r>
      <w:bookmarkEnd w:id="101"/>
    </w:p>
    <w:p w14:paraId="4275D111" w14:textId="77777777" w:rsidR="00D131B4" w:rsidRPr="00D131B4" w:rsidRDefault="00D131B4" w:rsidP="0062246F">
      <w:pPr>
        <w:jc w:val="both"/>
      </w:pPr>
    </w:p>
    <w:p w14:paraId="32BA2BEB" w14:textId="18E6C8F9" w:rsidR="00D131B4" w:rsidRDefault="00D131B4" w:rsidP="0062246F">
      <w:pPr>
        <w:ind w:firstLine="576"/>
        <w:jc w:val="both"/>
      </w:pPr>
      <w:r>
        <w:t>There are six columns in our database. Their properties are explained in the subsection</w:t>
      </w:r>
      <w:r w:rsidR="00B57F23">
        <w:t>s</w:t>
      </w:r>
      <w:r>
        <w:t xml:space="preserve"> below. </w:t>
      </w:r>
    </w:p>
    <w:p w14:paraId="690D9A9D" w14:textId="77777777" w:rsidR="0062246F" w:rsidRDefault="0062246F" w:rsidP="0062246F">
      <w:pPr>
        <w:ind w:firstLine="576"/>
        <w:jc w:val="both"/>
      </w:pPr>
    </w:p>
    <w:p w14:paraId="67279E00" w14:textId="029CF402" w:rsidR="00D131B4" w:rsidRDefault="00D131B4" w:rsidP="0062246F">
      <w:pPr>
        <w:pStyle w:val="Balk3"/>
        <w:spacing w:line="240" w:lineRule="auto"/>
        <w:jc w:val="both"/>
      </w:pPr>
      <w:bookmarkStart w:id="102" w:name="_Toc10579787"/>
      <w:r>
        <w:t>Source Column of the Database</w:t>
      </w:r>
      <w:bookmarkEnd w:id="102"/>
      <w:r>
        <w:t xml:space="preserve"> </w:t>
      </w:r>
    </w:p>
    <w:p w14:paraId="24D72661" w14:textId="50801733" w:rsidR="00D131B4" w:rsidRDefault="00D131B4" w:rsidP="0062246F">
      <w:pPr>
        <w:jc w:val="both"/>
      </w:pPr>
    </w:p>
    <w:p w14:paraId="4BF24DB5" w14:textId="444CFE24" w:rsidR="0062246F" w:rsidRDefault="006822AC" w:rsidP="001E1EBF">
      <w:pPr>
        <w:ind w:firstLine="720"/>
        <w:jc w:val="both"/>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r w:rsidR="00E31108">
        <w:t>H</w:t>
      </w:r>
      <w:r>
        <w:t xml:space="preserve">urriyet” if the source of the row is Hurriyet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1D4E3089" w14:textId="77777777" w:rsidR="0062246F" w:rsidRDefault="0062246F" w:rsidP="0062246F">
      <w:pPr>
        <w:jc w:val="both"/>
      </w:pPr>
    </w:p>
    <w:p w14:paraId="28E9B0F2" w14:textId="4EB91FB5" w:rsidR="00D131B4" w:rsidRDefault="00D131B4" w:rsidP="0062246F">
      <w:pPr>
        <w:pStyle w:val="Balk3"/>
        <w:spacing w:line="240" w:lineRule="auto"/>
        <w:jc w:val="both"/>
      </w:pPr>
      <w:bookmarkStart w:id="103" w:name="_Toc10579788"/>
      <w:r>
        <w:t>Date Column of the Database</w:t>
      </w:r>
      <w:bookmarkEnd w:id="103"/>
      <w:r>
        <w:t xml:space="preserve"> </w:t>
      </w:r>
    </w:p>
    <w:p w14:paraId="2F0238A0" w14:textId="03430BC0" w:rsidR="008E257F" w:rsidRDefault="008E257F" w:rsidP="0062246F">
      <w:pPr>
        <w:jc w:val="both"/>
      </w:pPr>
    </w:p>
    <w:p w14:paraId="21BB48EF" w14:textId="0F823262" w:rsidR="00D131B4" w:rsidRDefault="00F913EE" w:rsidP="0062246F">
      <w:pPr>
        <w:ind w:firstLine="720"/>
        <w:jc w:val="both"/>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both of </w:t>
      </w:r>
      <w:r w:rsidR="00A574E4">
        <w:t xml:space="preserve">the </w:t>
      </w:r>
      <w:r w:rsidR="006F0209">
        <w:t xml:space="preserve">first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2246F">
      <w:pPr>
        <w:jc w:val="both"/>
      </w:pPr>
    </w:p>
    <w:p w14:paraId="1D4C2DAE" w14:textId="5798EC97" w:rsidR="00D131B4" w:rsidRPr="00553265" w:rsidRDefault="00D131B4" w:rsidP="0062246F">
      <w:pPr>
        <w:pStyle w:val="Balk3"/>
        <w:spacing w:line="240" w:lineRule="auto"/>
        <w:jc w:val="both"/>
      </w:pPr>
      <w:bookmarkStart w:id="104" w:name="_Toc10579789"/>
      <w:r w:rsidRPr="00553265">
        <w:t>UserName Column of the Database</w:t>
      </w:r>
      <w:bookmarkEnd w:id="104"/>
      <w:r w:rsidRPr="00553265">
        <w:t xml:space="preserve"> </w:t>
      </w:r>
    </w:p>
    <w:p w14:paraId="20B93C51" w14:textId="7D4BB2A2" w:rsidR="006F0209" w:rsidRDefault="006F0209" w:rsidP="0062246F">
      <w:pPr>
        <w:jc w:val="both"/>
      </w:pPr>
    </w:p>
    <w:p w14:paraId="1221EFCE" w14:textId="190EA060" w:rsidR="00F913EE" w:rsidRDefault="001F5634" w:rsidP="0062246F">
      <w:pPr>
        <w:ind w:firstLine="720"/>
        <w:jc w:val="both"/>
      </w:pPr>
      <w:r>
        <w:t>It</w:t>
      </w:r>
      <w:r w:rsidR="006F0209">
        <w:t xml:space="preserve"> is an optional column of our database file </w:t>
      </w:r>
      <w:r w:rsidR="00E31108">
        <w:t>be</w:t>
      </w:r>
      <w:r w:rsidR="006F0209">
        <w:t xml:space="preserve">cause </w:t>
      </w:r>
      <w:r w:rsidR="00E31108">
        <w:t>users share tweet</w:t>
      </w:r>
      <w:r w:rsidR="006F0209">
        <w:t xml:space="preserve">s </w:t>
      </w:r>
      <w:r w:rsidR="00A574E4">
        <w:t>o</w:t>
      </w:r>
      <w:r w:rsidR="006F0209">
        <w:t>n Twitte</w:t>
      </w:r>
      <w:r w:rsidR="00173612">
        <w:t>r,</w:t>
      </w:r>
      <w:r w:rsidR="006F0209">
        <w:t xml:space="preserve"> and the users have </w:t>
      </w:r>
      <w:r w:rsidR="00A574E4">
        <w:t xml:space="preserve">a </w:t>
      </w:r>
      <w:r w:rsidR="006F0209">
        <w:t>username. However, there is no user in Hurriyet newspaper data.</w:t>
      </w:r>
    </w:p>
    <w:p w14:paraId="747E6AB9" w14:textId="77777777" w:rsidR="0062246F" w:rsidRDefault="0062246F" w:rsidP="0062246F">
      <w:pPr>
        <w:ind w:firstLine="720"/>
        <w:jc w:val="both"/>
      </w:pPr>
    </w:p>
    <w:p w14:paraId="3D02538D" w14:textId="19D87F70" w:rsidR="00D131B4" w:rsidRDefault="005062FD" w:rsidP="0062246F">
      <w:pPr>
        <w:ind w:firstLine="720"/>
        <w:jc w:val="both"/>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62246F">
      <w:pPr>
        <w:jc w:val="both"/>
      </w:pPr>
    </w:p>
    <w:p w14:paraId="35AAF558" w14:textId="5DEA0148" w:rsidR="00D131B4" w:rsidRPr="00553265" w:rsidRDefault="00D131B4" w:rsidP="0062246F">
      <w:pPr>
        <w:pStyle w:val="Balk3"/>
        <w:spacing w:line="240" w:lineRule="auto"/>
        <w:jc w:val="both"/>
      </w:pPr>
      <w:bookmarkStart w:id="105" w:name="_Toc10579790"/>
      <w:r w:rsidRPr="00553265">
        <w:t>Title Column of the Database</w:t>
      </w:r>
      <w:bookmarkEnd w:id="105"/>
      <w:r w:rsidRPr="00553265">
        <w:t xml:space="preserve"> </w:t>
      </w:r>
    </w:p>
    <w:p w14:paraId="754016DF" w14:textId="71E7162A" w:rsidR="005062FD" w:rsidRDefault="005062FD" w:rsidP="0062246F">
      <w:pPr>
        <w:jc w:val="both"/>
      </w:pPr>
    </w:p>
    <w:p w14:paraId="168F12F7" w14:textId="6DC85913" w:rsidR="00F913EE" w:rsidRDefault="00EE4E16" w:rsidP="0062246F">
      <w:pPr>
        <w:ind w:firstLine="720"/>
        <w:jc w:val="both"/>
      </w:pPr>
      <w:r>
        <w:lastRenderedPageBreak/>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3A0E2E41" w14:textId="77777777" w:rsidR="0062246F" w:rsidRDefault="0062246F" w:rsidP="0062246F">
      <w:pPr>
        <w:ind w:firstLine="720"/>
        <w:jc w:val="both"/>
      </w:pPr>
    </w:p>
    <w:p w14:paraId="494A2CFD" w14:textId="44E9BA61" w:rsidR="005062FD" w:rsidRDefault="00F913EE" w:rsidP="0062246F">
      <w:pPr>
        <w:ind w:firstLine="720"/>
        <w:jc w:val="both"/>
      </w:pPr>
      <w:r>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62246F">
      <w:pPr>
        <w:jc w:val="both"/>
      </w:pPr>
    </w:p>
    <w:p w14:paraId="3CEF4FF6" w14:textId="2A72B388" w:rsidR="00D131B4" w:rsidRPr="00553265" w:rsidRDefault="00D131B4" w:rsidP="0062246F">
      <w:pPr>
        <w:pStyle w:val="Balk3"/>
        <w:spacing w:line="240" w:lineRule="auto"/>
        <w:jc w:val="both"/>
      </w:pPr>
      <w:bookmarkStart w:id="106" w:name="_Toc10579791"/>
      <w:r w:rsidRPr="00553265">
        <w:t>Text Column of the Database</w:t>
      </w:r>
      <w:bookmarkEnd w:id="106"/>
      <w:r w:rsidRPr="00553265">
        <w:t xml:space="preserve"> </w:t>
      </w:r>
    </w:p>
    <w:p w14:paraId="0D5E336A" w14:textId="77777777" w:rsidR="005062FD" w:rsidRPr="005062FD" w:rsidRDefault="005062FD" w:rsidP="0062246F">
      <w:pPr>
        <w:jc w:val="both"/>
      </w:pPr>
    </w:p>
    <w:p w14:paraId="45147593" w14:textId="559FE98A" w:rsidR="00D131B4" w:rsidRDefault="00F913EE" w:rsidP="0062246F">
      <w:pPr>
        <w:ind w:firstLine="720"/>
        <w:jc w:val="both"/>
      </w:pPr>
      <w:r>
        <w:t>This column must be filled because both newspapers and Twitter stream data has text. For Twitter data, this column is filled with Tweets. On the other hand, for Hurriyet newspaper data, this column is filled with news texts.</w:t>
      </w:r>
    </w:p>
    <w:p w14:paraId="59CE68E5" w14:textId="77777777" w:rsidR="00F913EE" w:rsidRDefault="00F913EE" w:rsidP="0062246F">
      <w:pPr>
        <w:jc w:val="both"/>
      </w:pPr>
    </w:p>
    <w:p w14:paraId="47F82556" w14:textId="10402662" w:rsidR="00D131B4" w:rsidRPr="00553265" w:rsidRDefault="00D131B4" w:rsidP="0062246F">
      <w:pPr>
        <w:pStyle w:val="Balk3"/>
        <w:spacing w:line="240" w:lineRule="auto"/>
        <w:jc w:val="both"/>
      </w:pPr>
      <w:bookmarkStart w:id="107" w:name="_Toc10579792"/>
      <w:r w:rsidRPr="00553265">
        <w:t>Status Column of the Database</w:t>
      </w:r>
      <w:bookmarkEnd w:id="107"/>
      <w:r w:rsidRPr="00553265">
        <w:t xml:space="preserve"> </w:t>
      </w:r>
    </w:p>
    <w:p w14:paraId="5075883B" w14:textId="77777777" w:rsidR="00D131B4" w:rsidRPr="00D131B4" w:rsidRDefault="00D131B4" w:rsidP="0062246F">
      <w:pPr>
        <w:jc w:val="both"/>
      </w:pPr>
    </w:p>
    <w:p w14:paraId="50F8A30F" w14:textId="19EAC883" w:rsidR="00D131B4" w:rsidRDefault="00F913EE" w:rsidP="0062246F">
      <w:pPr>
        <w:ind w:firstLine="720"/>
        <w:jc w:val="both"/>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jc w:val="center"/>
        <w:tblLook w:val="04A0" w:firstRow="1" w:lastRow="0" w:firstColumn="1" w:lastColumn="0" w:noHBand="0" w:noVBand="1"/>
      </w:tblPr>
      <w:tblGrid>
        <w:gridCol w:w="4272"/>
        <w:gridCol w:w="4272"/>
      </w:tblGrid>
      <w:tr w:rsidR="00EA1FAE"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2673124F" w14:textId="496A47F3" w:rsidR="00195787" w:rsidRPr="00195787" w:rsidRDefault="00A84754" w:rsidP="00195787">
      <w:pPr>
        <w:keepNext/>
        <w:keepLines/>
        <w:numPr>
          <w:ilvl w:val="1"/>
          <w:numId w:val="7"/>
        </w:numPr>
        <w:spacing w:before="480"/>
        <w:jc w:val="both"/>
        <w:outlineLvl w:val="1"/>
        <w:rPr>
          <w:iCs/>
        </w:rPr>
      </w:pPr>
      <w:bookmarkStart w:id="108" w:name="_Toc10579793"/>
      <w:r w:rsidRPr="00A84754">
        <w:rPr>
          <w:iCs/>
        </w:rPr>
        <w:t>User Interface</w:t>
      </w:r>
      <w:r w:rsidR="00A64CB5" w:rsidRPr="00A84754">
        <w:rPr>
          <w:iCs/>
        </w:rPr>
        <w:t xml:space="preserve"> of the System</w:t>
      </w:r>
      <w:bookmarkEnd w:id="108"/>
      <w:r w:rsidR="00A64CB5" w:rsidRPr="00A84754">
        <w:rPr>
          <w:iCs/>
        </w:rPr>
        <w:t xml:space="preserve"> </w:t>
      </w:r>
    </w:p>
    <w:p w14:paraId="5F5FBE92" w14:textId="1A82C705" w:rsidR="00225459" w:rsidRDefault="00195787" w:rsidP="0062246F">
      <w:pPr>
        <w:ind w:firstLine="576"/>
        <w:jc w:val="both"/>
      </w:pPr>
      <w:r>
        <w:br/>
        <w:t xml:space="preserve">          </w:t>
      </w:r>
      <w:r w:rsidR="00A84754">
        <w:t>It is a simple dynamic</w:t>
      </w:r>
      <w:r w:rsidR="000E3486">
        <w:t>al</w:t>
      </w:r>
      <w:r w:rsidR="00A84754">
        <w:t xml:space="preserve">ly generated </w:t>
      </w:r>
      <w:r w:rsidR="000E3486">
        <w:t>HTML</w:t>
      </w:r>
      <w:r w:rsidR="00A84754">
        <w:t xml:space="preserve"> page which </w:t>
      </w:r>
      <w:r w:rsidR="00C96FAD">
        <w:t>will be</w:t>
      </w:r>
      <w:r w:rsidR="00A84754">
        <w:t xml:space="preserve"> used by security analysts as a portal page of the system. A process con</w:t>
      </w:r>
      <w:r w:rsidR="009B17C9">
        <w:t>tinuous</w:t>
      </w:r>
      <w:r w:rsidR="00A84754">
        <w:t>ly check</w:t>
      </w:r>
      <w:r w:rsidR="000E3486">
        <w:t>s</w:t>
      </w:r>
      <w:r w:rsidR="00A84754">
        <w:t xml:space="preserve"> the database per </w:t>
      </w:r>
      <w:r w:rsidR="00A84754">
        <w:lastRenderedPageBreak/>
        <w:t>minute to detect new data and use them to show the new cybersecurity events in this user interface.</w:t>
      </w:r>
    </w:p>
    <w:p w14:paraId="398EC4B3" w14:textId="0A41E90D" w:rsidR="00225459" w:rsidRDefault="00225459" w:rsidP="0062246F">
      <w:pPr>
        <w:pStyle w:val="Balk2"/>
        <w:jc w:val="both"/>
      </w:pPr>
      <w:bookmarkStart w:id="109" w:name="_Toc10579794"/>
      <w:r>
        <w:t>Implementation Details of the Code Files</w:t>
      </w:r>
      <w:bookmarkEnd w:id="109"/>
    </w:p>
    <w:p w14:paraId="1D963B04" w14:textId="77777777" w:rsidR="00225459" w:rsidRPr="00225459" w:rsidRDefault="00225459" w:rsidP="0062246F">
      <w:pPr>
        <w:jc w:val="both"/>
      </w:pPr>
    </w:p>
    <w:p w14:paraId="26E29689" w14:textId="65285D03" w:rsidR="00225459" w:rsidRPr="00A8529F" w:rsidRDefault="00225459" w:rsidP="0062246F">
      <w:pPr>
        <w:pStyle w:val="Balk3"/>
        <w:spacing w:line="240" w:lineRule="auto"/>
        <w:jc w:val="both"/>
      </w:pPr>
      <w:bookmarkStart w:id="110" w:name="_Toc10579795"/>
      <w:commentRangeStart w:id="111"/>
      <w:r w:rsidRPr="007456A1">
        <w:rPr>
          <w:rFonts w:ascii="Courier New" w:hAnsi="Courier New" w:cs="Courier New"/>
        </w:rPr>
        <w:t>manager.py</w:t>
      </w:r>
      <w:r w:rsidRPr="00A8529F">
        <w:t xml:space="preserve"> </w:t>
      </w:r>
      <w:commentRangeEnd w:id="111"/>
      <w:r w:rsidR="00CE39AB">
        <w:rPr>
          <w:rStyle w:val="AklamaBavurusu"/>
          <w:iCs w:val="0"/>
        </w:rPr>
        <w:commentReference w:id="111"/>
      </w:r>
      <w:r w:rsidRPr="00A8529F">
        <w:t>File</w:t>
      </w:r>
      <w:bookmarkEnd w:id="110"/>
    </w:p>
    <w:p w14:paraId="0A53387E" w14:textId="34E6395A" w:rsidR="00D131B4" w:rsidRDefault="00225459" w:rsidP="0062246F">
      <w:pPr>
        <w:jc w:val="both"/>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7F330829" w14:textId="77777777" w:rsidR="005A1A1B" w:rsidRDefault="005A1A1B" w:rsidP="0062246F">
      <w:pPr>
        <w:jc w:val="both"/>
      </w:pPr>
    </w:p>
    <w:p w14:paraId="0E5209AA" w14:textId="47296482" w:rsidR="00225459" w:rsidRPr="007456A1" w:rsidRDefault="00225459" w:rsidP="00F11A72">
      <w:pPr>
        <w:pStyle w:val="ListeParagraf"/>
        <w:numPr>
          <w:ilvl w:val="0"/>
          <w:numId w:val="11"/>
        </w:numPr>
        <w:spacing w:before="0"/>
        <w:jc w:val="both"/>
        <w:rPr>
          <w:rFonts w:ascii="Courier New" w:hAnsi="Courier New" w:cs="Courier New"/>
        </w:rPr>
      </w:pPr>
      <w:r w:rsidRPr="007456A1">
        <w:rPr>
          <w:rFonts w:ascii="Courier New" w:hAnsi="Courier New" w:cs="Courier New"/>
        </w:rPr>
        <w:t xml:space="preserve">    p1 = Process(target=startTwitterStreamToDb)</w:t>
      </w:r>
    </w:p>
    <w:p w14:paraId="269F5144" w14:textId="7C102B7C"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2 = Process(target=startHurriyetApiToDb)    </w:t>
      </w:r>
    </w:p>
    <w:p w14:paraId="3D7B7134" w14:textId="518C65A2"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3 = Process(target=startItuNlpApi)  </w:t>
      </w:r>
    </w:p>
    <w:p w14:paraId="5A0A911B" w14:textId="43B2BD92"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4 = Process(target=securityEventsWebPortalStart)    </w:t>
      </w:r>
    </w:p>
    <w:p w14:paraId="5A85FC29" w14:textId="48733107" w:rsidR="00D131B4" w:rsidRDefault="00D131B4" w:rsidP="0062246F">
      <w:pPr>
        <w:jc w:val="both"/>
      </w:pPr>
    </w:p>
    <w:p w14:paraId="062CA7B2" w14:textId="5D5CDAB0" w:rsidR="00225459" w:rsidRDefault="00225459" w:rsidP="0062246F">
      <w:pPr>
        <w:jc w:val="both"/>
      </w:pPr>
      <w:r>
        <w:t xml:space="preserve">The processes </w:t>
      </w:r>
      <w:r w:rsidR="009B17C9">
        <w:t>always</w:t>
      </w:r>
      <w:r>
        <w:t xml:space="preserve"> work in para</w:t>
      </w:r>
      <w:r w:rsidR="00C20064">
        <w:t>l</w:t>
      </w:r>
      <w:r>
        <w:t>lel.</w:t>
      </w:r>
    </w:p>
    <w:p w14:paraId="18B9611F" w14:textId="04308C29" w:rsidR="004B08AE" w:rsidRDefault="004B08AE" w:rsidP="0062246F">
      <w:pPr>
        <w:jc w:val="both"/>
      </w:pPr>
    </w:p>
    <w:p w14:paraId="557DBC29" w14:textId="0BC0BE37" w:rsidR="00225459" w:rsidRPr="00A8529F" w:rsidRDefault="00225459" w:rsidP="0062246F">
      <w:pPr>
        <w:pStyle w:val="Balk3"/>
        <w:spacing w:line="240" w:lineRule="auto"/>
        <w:jc w:val="both"/>
      </w:pPr>
      <w:bookmarkStart w:id="112" w:name="_Toc10579796"/>
      <w:r w:rsidRPr="00A62842">
        <w:rPr>
          <w:rFonts w:ascii="Courier New" w:hAnsi="Courier New" w:cs="Courier New"/>
        </w:rPr>
        <w:t>config.py</w:t>
      </w:r>
      <w:r w:rsidRPr="00A8529F">
        <w:t xml:space="preserve"> File</w:t>
      </w:r>
      <w:bookmarkEnd w:id="112"/>
    </w:p>
    <w:p w14:paraId="2C003F2F" w14:textId="430F9663" w:rsidR="004B08AE" w:rsidRDefault="004B08AE" w:rsidP="0062246F">
      <w:pPr>
        <w:jc w:val="both"/>
      </w:pPr>
    </w:p>
    <w:p w14:paraId="67BF966B" w14:textId="6EADB76D" w:rsidR="008B4276" w:rsidRDefault="00225459" w:rsidP="009E5244">
      <w:pPr>
        <w:ind w:firstLine="720"/>
        <w:jc w:val="both"/>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3BA64845" w14:textId="77777777" w:rsidR="0062246F" w:rsidRDefault="0062246F"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lastRenderedPageBreak/>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5D113E">
      <w:pPr>
        <w:ind w:firstLine="360"/>
        <w:jc w:val="both"/>
      </w:pPr>
      <w:r>
        <w:t xml:space="preserve">The </w:t>
      </w:r>
      <w:bookmarkStart w:id="113" w:name="_Hlk8848117"/>
      <w:r>
        <w:t xml:space="preserve">cybersecurity keyword </w:t>
      </w:r>
      <w:bookmarkEnd w:id="113"/>
      <w:r>
        <w:t>list which used as a keyword during fetching Turkish texts is also stored in “</w:t>
      </w:r>
      <w:r w:rsidRPr="00E5073D">
        <w:rPr>
          <w:rFonts w:ascii="Courier New" w:hAnsi="Courier New" w:cs="Courier New"/>
        </w:rPr>
        <w:t>config.py</w:t>
      </w:r>
      <w:r>
        <w:t>”. The list is as below.</w:t>
      </w:r>
      <w:r w:rsidR="009151FA">
        <w:t xml:space="preserve"> </w:t>
      </w:r>
    </w:p>
    <w:p w14:paraId="0773AA23" w14:textId="0262EB4D" w:rsidR="00225459" w:rsidRDefault="00474F9F" w:rsidP="0062246F">
      <w:pPr>
        <w:pStyle w:val="ListeParagraf"/>
        <w:numPr>
          <w:ilvl w:val="0"/>
          <w:numId w:val="12"/>
        </w:numPr>
        <w:jc w:val="both"/>
      </w:pPr>
      <w:r>
        <w:t>keyword</w:t>
      </w:r>
      <w:r w:rsidR="009151FA">
        <w:t>s</w:t>
      </w:r>
      <w:r w:rsidRPr="00474F9F">
        <w:t>_</w:t>
      </w:r>
      <w:r>
        <w:t>query</w:t>
      </w:r>
      <w:r w:rsidRPr="00474F9F">
        <w:t xml:space="preserve"> = 'siber, hacklendi, fidye yazılımı, zafiyet, ddos, erişilemiyor, zararlı yazılım, malware, virüs, casus yazılım, fidye yazılımı, oltalama, phising, güvenik duvarı, firewall, hacker, sistem açığı, cyberattack, cyberwarfare, hacking, kimlik avı, spear-phishing'</w:t>
      </w:r>
    </w:p>
    <w:p w14:paraId="2D2CB8B8" w14:textId="77777777" w:rsidR="005D113E" w:rsidRDefault="005D113E" w:rsidP="0062246F">
      <w:pPr>
        <w:jc w:val="both"/>
      </w:pPr>
    </w:p>
    <w:p w14:paraId="10DB51A6" w14:textId="025996BC" w:rsidR="008B4276" w:rsidRDefault="000E53BC" w:rsidP="00F11A72">
      <w:pPr>
        <w:ind w:firstLine="360"/>
        <w:jc w:val="both"/>
      </w:pPr>
      <w:r>
        <w:t>The list which will be used for named entity recognition step is as below. It is also stored in “</w:t>
      </w:r>
      <w:r w:rsidRPr="00E5073D">
        <w:rPr>
          <w:rFonts w:ascii="Courier New" w:hAnsi="Courier New" w:cs="Courier New"/>
          <w:szCs w:val="24"/>
        </w:rPr>
        <w:t>config.</w:t>
      </w:r>
      <w:commentRangeStart w:id="114"/>
      <w:r w:rsidRPr="00E5073D">
        <w:rPr>
          <w:rFonts w:ascii="Courier New" w:hAnsi="Courier New" w:cs="Courier New"/>
          <w:szCs w:val="24"/>
        </w:rPr>
        <w:t>py</w:t>
      </w:r>
      <w:commentRangeEnd w:id="114"/>
      <w:r w:rsidR="00CE39AB" w:rsidRPr="00E5073D">
        <w:rPr>
          <w:rStyle w:val="AklamaBavurusu"/>
          <w:rFonts w:ascii="Courier New" w:hAnsi="Courier New" w:cs="Courier New"/>
          <w:sz w:val="24"/>
          <w:szCs w:val="24"/>
        </w:rPr>
        <w:commentReference w:id="114"/>
      </w:r>
      <w:r>
        <w:t>”.</w:t>
      </w:r>
    </w:p>
    <w:p w14:paraId="6A57AE24" w14:textId="7CF09BA2" w:rsidR="00225459" w:rsidRDefault="00225459" w:rsidP="009D5871"/>
    <w:p w14:paraId="358FA3B1" w14:textId="6287914B" w:rsidR="00353303" w:rsidRDefault="00353303" w:rsidP="0062246F">
      <w:pPr>
        <w:jc w:val="both"/>
      </w:pPr>
    </w:p>
    <w:p w14:paraId="7252DF7C" w14:textId="668A589A" w:rsidR="00353303" w:rsidRDefault="009A4227" w:rsidP="0062246F">
      <w:pPr>
        <w:ind w:firstLine="720"/>
        <w:jc w:val="both"/>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62246F">
      <w:pPr>
        <w:pStyle w:val="Balk3"/>
        <w:spacing w:line="240" w:lineRule="auto"/>
        <w:jc w:val="both"/>
      </w:pPr>
      <w:bookmarkStart w:id="115" w:name="_Toc10579797"/>
      <w:r w:rsidRPr="00A62842">
        <w:rPr>
          <w:rFonts w:ascii="Courier New" w:hAnsi="Courier New" w:cs="Courier New"/>
        </w:rPr>
        <w:t>hurriyetApiToDb</w:t>
      </w:r>
      <w:r w:rsidR="00BB6069" w:rsidRPr="00A62842">
        <w:rPr>
          <w:rFonts w:ascii="Courier New" w:hAnsi="Courier New" w:cs="Courier New"/>
        </w:rPr>
        <w:t>.py</w:t>
      </w:r>
      <w:r w:rsidRPr="00C93AC5">
        <w:t xml:space="preserve"> File</w:t>
      </w:r>
      <w:bookmarkEnd w:id="115"/>
    </w:p>
    <w:p w14:paraId="26AB214E" w14:textId="77777777" w:rsidR="00D51898" w:rsidRPr="00D51898" w:rsidRDefault="00D51898" w:rsidP="0062246F">
      <w:pPr>
        <w:jc w:val="both"/>
      </w:pPr>
    </w:p>
    <w:p w14:paraId="33F5E462" w14:textId="60DC54D2" w:rsidR="00022F76" w:rsidRDefault="00D51898" w:rsidP="0062246F">
      <w:pPr>
        <w:ind w:firstLine="720"/>
        <w:jc w:val="both"/>
      </w:pPr>
      <w:r>
        <w:t xml:space="preserve">One of the processes fetches the news from Hurriyet Newspaper API and store them in the database. It uses an open source Hurriyet API wrapper coded for python language. </w:t>
      </w:r>
      <w:r w:rsidR="00022F76">
        <w:t xml:space="preserve">It imports the following python libraries to use. </w:t>
      </w:r>
    </w:p>
    <w:p w14:paraId="5B2DA577" w14:textId="6FA1F9B7" w:rsidR="00022F76" w:rsidRDefault="00022F76" w:rsidP="006B0C61">
      <w:pPr>
        <w:pStyle w:val="ListeParagraf"/>
        <w:numPr>
          <w:ilvl w:val="0"/>
          <w:numId w:val="12"/>
        </w:numPr>
        <w:spacing w:before="0"/>
        <w:jc w:val="both"/>
      </w:pPr>
      <w:r>
        <w:t>requests</w:t>
      </w:r>
    </w:p>
    <w:p w14:paraId="0131AEAF" w14:textId="7617C229" w:rsidR="00022F76" w:rsidRDefault="00022F76" w:rsidP="006B0C61">
      <w:pPr>
        <w:pStyle w:val="ListeParagraf"/>
        <w:numPr>
          <w:ilvl w:val="0"/>
          <w:numId w:val="12"/>
        </w:numPr>
        <w:spacing w:before="0"/>
        <w:jc w:val="both"/>
      </w:pPr>
      <w:r>
        <w:t>json</w:t>
      </w:r>
    </w:p>
    <w:p w14:paraId="6A072AFD" w14:textId="0D62E75D" w:rsidR="00022F76" w:rsidRDefault="00022F76" w:rsidP="006B0C61">
      <w:pPr>
        <w:pStyle w:val="ListeParagraf"/>
        <w:numPr>
          <w:ilvl w:val="0"/>
          <w:numId w:val="12"/>
        </w:numPr>
        <w:spacing w:before="0"/>
        <w:jc w:val="both"/>
      </w:pPr>
      <w:r>
        <w:t>time</w:t>
      </w:r>
    </w:p>
    <w:p w14:paraId="564C44A1" w14:textId="449040C2" w:rsidR="005F7778" w:rsidRDefault="00022F76" w:rsidP="006B0C61">
      <w:pPr>
        <w:pStyle w:val="ListeParagraf"/>
        <w:numPr>
          <w:ilvl w:val="0"/>
          <w:numId w:val="12"/>
        </w:numPr>
        <w:spacing w:before="0"/>
        <w:jc w:val="both"/>
      </w:pPr>
      <w:r>
        <w:t xml:space="preserve">sched </w:t>
      </w:r>
    </w:p>
    <w:p w14:paraId="6D1122A6" w14:textId="77777777" w:rsidR="006B0C61" w:rsidRDefault="006B0C61" w:rsidP="006B0C61">
      <w:pPr>
        <w:ind w:left="360"/>
        <w:jc w:val="both"/>
      </w:pPr>
    </w:p>
    <w:p w14:paraId="4EFECAC0" w14:textId="3B86E8B9" w:rsidR="00D51898" w:rsidRDefault="00D51898" w:rsidP="0062246F">
      <w:pPr>
        <w:jc w:val="both"/>
      </w:pPr>
      <w:r>
        <w:t>The code does the following</w:t>
      </w:r>
      <w:r w:rsidRPr="00D51898">
        <w:t xml:space="preserve"> </w:t>
      </w:r>
      <w:r w:rsidR="00DE60C0">
        <w:t xml:space="preserve">explaining in </w:t>
      </w:r>
      <w:r>
        <w:t>p</w:t>
      </w:r>
      <w:r w:rsidRPr="00D51898">
        <w:t>seudo-cod</w:t>
      </w:r>
      <w:r>
        <w:t>e.</w:t>
      </w:r>
    </w:p>
    <w:p w14:paraId="419AE529" w14:textId="77777777" w:rsidR="009E5244" w:rsidRDefault="009E5244" w:rsidP="0062246F">
      <w:pPr>
        <w:jc w:val="both"/>
      </w:pPr>
    </w:p>
    <w:p w14:paraId="008059FC" w14:textId="227CB360" w:rsidR="00D51898" w:rsidRPr="009E5244" w:rsidRDefault="00D51898" w:rsidP="0062246F">
      <w:pPr>
        <w:jc w:val="both"/>
        <w:rPr>
          <w:rFonts w:ascii="Courier New" w:hAnsi="Courier New" w:cs="Courier New"/>
        </w:rPr>
      </w:pPr>
      <w:r w:rsidRPr="009E5244">
        <w:rPr>
          <w:rFonts w:ascii="Courier New" w:hAnsi="Courier New" w:cs="Courier New"/>
        </w:rPr>
        <w:t xml:space="preserve">    for each keyword in cybersecurity keyword list:</w:t>
      </w:r>
    </w:p>
    <w:p w14:paraId="5708C56E" w14:textId="2F53E3A7" w:rsidR="00D51898" w:rsidRPr="009E5244" w:rsidRDefault="00D51898" w:rsidP="0062246F">
      <w:pPr>
        <w:jc w:val="both"/>
        <w:rPr>
          <w:rFonts w:ascii="Courier New" w:hAnsi="Courier New" w:cs="Courier New"/>
        </w:rPr>
      </w:pPr>
      <w:r w:rsidRPr="009E5244">
        <w:rPr>
          <w:rFonts w:ascii="Courier New" w:hAnsi="Courier New" w:cs="Courier New"/>
        </w:rPr>
        <w:t xml:space="preserve">       </w:t>
      </w:r>
      <w:r w:rsidR="009D1D5E" w:rsidRPr="009E5244">
        <w:rPr>
          <w:rFonts w:ascii="Courier New" w:hAnsi="Courier New" w:cs="Courier New"/>
        </w:rPr>
        <w:tab/>
      </w:r>
      <w:r w:rsidRPr="009E5244">
        <w:rPr>
          <w:rFonts w:ascii="Courier New" w:hAnsi="Courier New" w:cs="Courier New"/>
        </w:rPr>
        <w:t>data = api.search(keyword)</w:t>
      </w:r>
    </w:p>
    <w:p w14:paraId="42115468" w14:textId="6E563B92" w:rsidR="00353303" w:rsidRDefault="00D51898" w:rsidP="0062246F">
      <w:pPr>
        <w:jc w:val="both"/>
        <w:rPr>
          <w:rFonts w:ascii="Courier New" w:hAnsi="Courier New" w:cs="Courier New"/>
        </w:rPr>
      </w:pPr>
      <w:r w:rsidRPr="009E5244">
        <w:rPr>
          <w:rFonts w:ascii="Courier New" w:hAnsi="Courier New" w:cs="Courier New"/>
        </w:rPr>
        <w:t xml:space="preserve">        </w:t>
      </w:r>
      <w:r w:rsidR="009D1D5E" w:rsidRPr="009E5244">
        <w:rPr>
          <w:rFonts w:ascii="Courier New" w:hAnsi="Courier New" w:cs="Courier New"/>
        </w:rPr>
        <w:tab/>
      </w:r>
      <w:r w:rsidRPr="009E5244">
        <w:rPr>
          <w:rFonts w:ascii="Courier New" w:hAnsi="Courier New" w:cs="Courier New"/>
        </w:rPr>
        <w:t>writeDatabase(data)</w:t>
      </w:r>
    </w:p>
    <w:p w14:paraId="7D383C88" w14:textId="71772E35" w:rsidR="009E5244" w:rsidRDefault="009E5244" w:rsidP="0062246F">
      <w:pPr>
        <w:jc w:val="both"/>
        <w:rPr>
          <w:rFonts w:ascii="Courier New" w:hAnsi="Courier New" w:cs="Courier New"/>
        </w:rPr>
      </w:pPr>
    </w:p>
    <w:p w14:paraId="04348A63" w14:textId="77777777" w:rsidR="009E5244" w:rsidRPr="009E5244" w:rsidRDefault="009E5244" w:rsidP="0062246F">
      <w:pPr>
        <w:jc w:val="both"/>
        <w:rPr>
          <w:rFonts w:ascii="Courier New" w:hAnsi="Courier New" w:cs="Courier New"/>
        </w:rPr>
      </w:pPr>
    </w:p>
    <w:p w14:paraId="300BAE9E" w14:textId="77777777" w:rsidR="006B0C61" w:rsidRDefault="006B0C61" w:rsidP="0062246F">
      <w:pPr>
        <w:jc w:val="both"/>
      </w:pPr>
    </w:p>
    <w:p w14:paraId="463D4CE2" w14:textId="009E4D02" w:rsidR="00A30200" w:rsidRPr="00C4717C" w:rsidRDefault="00BB6069" w:rsidP="0062246F">
      <w:pPr>
        <w:pStyle w:val="Balk3"/>
        <w:spacing w:line="240" w:lineRule="auto"/>
        <w:jc w:val="both"/>
      </w:pPr>
      <w:bookmarkStart w:id="116" w:name="_Toc10579798"/>
      <w:r w:rsidRPr="00A62842">
        <w:rPr>
          <w:rFonts w:ascii="Courier New" w:hAnsi="Courier New" w:cs="Courier New"/>
        </w:rPr>
        <w:t>ituNlpPipeline.py</w:t>
      </w:r>
      <w:r w:rsidRPr="00C4717C">
        <w:t xml:space="preserve"> File</w:t>
      </w:r>
      <w:bookmarkEnd w:id="116"/>
    </w:p>
    <w:p w14:paraId="3DFA4A4D" w14:textId="480B68D3" w:rsidR="00DE60C0" w:rsidRDefault="00DE60C0" w:rsidP="0062246F">
      <w:pPr>
        <w:jc w:val="both"/>
      </w:pPr>
    </w:p>
    <w:p w14:paraId="1DFC0182" w14:textId="5CD60E40" w:rsidR="001D7406" w:rsidRDefault="001D7406" w:rsidP="0062246F">
      <w:pPr>
        <w:ind w:firstLine="720"/>
        <w:jc w:val="both"/>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62246F">
      <w:pPr>
        <w:jc w:val="both"/>
      </w:pPr>
      <w:r>
        <w:t>High</w:t>
      </w:r>
      <w:r w:rsidR="007625C6">
        <w:t>-</w:t>
      </w:r>
      <w:r>
        <w:t>level p</w:t>
      </w:r>
      <w:r w:rsidRPr="00D51898">
        <w:t>seudo-cod</w:t>
      </w:r>
      <w:r>
        <w:t>e of that process is as the following.</w:t>
      </w:r>
    </w:p>
    <w:p w14:paraId="48CB805C" w14:textId="5647B85B" w:rsidR="001D7406" w:rsidRDefault="001D7406" w:rsidP="006B0C61">
      <w:pPr>
        <w:pStyle w:val="ListeParagraf"/>
        <w:numPr>
          <w:ilvl w:val="0"/>
          <w:numId w:val="13"/>
        </w:numPr>
        <w:spacing w:before="0"/>
        <w:jc w:val="both"/>
      </w:pPr>
      <w:r>
        <w:t>Create a database connection</w:t>
      </w:r>
    </w:p>
    <w:p w14:paraId="3C44350A" w14:textId="46205C28" w:rsidR="001D7406" w:rsidRDefault="001D7406" w:rsidP="006B0C61">
      <w:pPr>
        <w:pStyle w:val="ListeParagraf"/>
        <w:numPr>
          <w:ilvl w:val="0"/>
          <w:numId w:val="13"/>
        </w:numPr>
        <w:spacing w:before="0"/>
        <w:jc w:val="both"/>
      </w:pPr>
      <w:r>
        <w:t>Select the rows of the database which has Status column = ‘0’</w:t>
      </w:r>
    </w:p>
    <w:p w14:paraId="0BAB4265" w14:textId="09F32039" w:rsidR="001D7406" w:rsidRDefault="001D7406" w:rsidP="006B0C61">
      <w:pPr>
        <w:pStyle w:val="ListeParagraf"/>
        <w:numPr>
          <w:ilvl w:val="0"/>
          <w:numId w:val="13"/>
        </w:numPr>
        <w:spacing w:before="0"/>
        <w:jc w:val="both"/>
      </w:pPr>
      <w:r>
        <w:t>Send the selected rows one by one to ITU NLP API to normalize their texts.</w:t>
      </w:r>
    </w:p>
    <w:p w14:paraId="4F27E36D" w14:textId="2A1DA05F" w:rsidR="001D7406" w:rsidRDefault="001D7406" w:rsidP="006B0C61">
      <w:pPr>
        <w:pStyle w:val="ListeParagraf"/>
        <w:numPr>
          <w:ilvl w:val="0"/>
          <w:numId w:val="13"/>
        </w:numPr>
        <w:spacing w:before="0"/>
        <w:jc w:val="both"/>
      </w:pPr>
      <w:r>
        <w:t>Wait 10 seconds between each request</w:t>
      </w:r>
    </w:p>
    <w:p w14:paraId="09F167D3" w14:textId="627C43C5" w:rsidR="001D7406" w:rsidRDefault="001D7406" w:rsidP="006B0C61">
      <w:pPr>
        <w:pStyle w:val="ListeParagraf"/>
        <w:numPr>
          <w:ilvl w:val="0"/>
          <w:numId w:val="13"/>
        </w:numPr>
        <w:spacing w:before="0"/>
        <w:jc w:val="both"/>
      </w:pPr>
      <w:r>
        <w:t xml:space="preserve">Update the database with </w:t>
      </w:r>
      <w:r w:rsidR="007625C6">
        <w:t xml:space="preserve">the </w:t>
      </w:r>
      <w:r>
        <w:t>responded text of ITU NLP API request and set their Status column with ‘1’</w:t>
      </w:r>
    </w:p>
    <w:p w14:paraId="00DB3A5E" w14:textId="2BCD54C2" w:rsidR="001D7406" w:rsidRDefault="001D7406" w:rsidP="006B0C61">
      <w:pPr>
        <w:pStyle w:val="ListeParagraf"/>
        <w:numPr>
          <w:ilvl w:val="0"/>
          <w:numId w:val="13"/>
        </w:numPr>
        <w:spacing w:before="0"/>
        <w:jc w:val="both"/>
      </w:pPr>
      <w:r>
        <w:t>Wait one minute before next control of the database for new entries.</w:t>
      </w:r>
    </w:p>
    <w:p w14:paraId="7F396C6A" w14:textId="77777777" w:rsidR="006B0C61" w:rsidRDefault="006B0C61" w:rsidP="006B0C61">
      <w:pPr>
        <w:ind w:left="360"/>
        <w:jc w:val="both"/>
      </w:pPr>
    </w:p>
    <w:p w14:paraId="095C89CB" w14:textId="3873EB9D" w:rsidR="001D7406" w:rsidRDefault="001D7406" w:rsidP="0062246F">
      <w:pPr>
        <w:jc w:val="both"/>
      </w:pPr>
      <w:r>
        <w:t xml:space="preserve">It imports the following python libraries to use. </w:t>
      </w:r>
    </w:p>
    <w:p w14:paraId="5895F816" w14:textId="5222B323" w:rsidR="001D7406" w:rsidRDefault="001D7406" w:rsidP="006B0C61">
      <w:pPr>
        <w:pStyle w:val="ListeParagraf"/>
        <w:numPr>
          <w:ilvl w:val="0"/>
          <w:numId w:val="14"/>
        </w:numPr>
        <w:spacing w:before="0"/>
        <w:jc w:val="both"/>
      </w:pPr>
      <w:r>
        <w:t>time</w:t>
      </w:r>
    </w:p>
    <w:p w14:paraId="0C5B41E1" w14:textId="183F1C09" w:rsidR="001D7406" w:rsidRDefault="001D7406" w:rsidP="006B0C61">
      <w:pPr>
        <w:pStyle w:val="ListeParagraf"/>
        <w:numPr>
          <w:ilvl w:val="0"/>
          <w:numId w:val="14"/>
        </w:numPr>
        <w:spacing w:before="0"/>
        <w:jc w:val="both"/>
      </w:pPr>
      <w:r>
        <w:t>re</w:t>
      </w:r>
    </w:p>
    <w:p w14:paraId="26729039" w14:textId="2AC190A3" w:rsidR="001D7406" w:rsidRDefault="001D7406" w:rsidP="006B0C61">
      <w:pPr>
        <w:pStyle w:val="ListeParagraf"/>
        <w:numPr>
          <w:ilvl w:val="0"/>
          <w:numId w:val="14"/>
        </w:numPr>
        <w:spacing w:before="0"/>
        <w:jc w:val="both"/>
      </w:pPr>
      <w:r>
        <w:t>urllib</w:t>
      </w:r>
    </w:p>
    <w:p w14:paraId="5ED67A21" w14:textId="77777777" w:rsidR="001D7406" w:rsidRDefault="001D7406" w:rsidP="0062246F">
      <w:pPr>
        <w:jc w:val="both"/>
      </w:pPr>
    </w:p>
    <w:p w14:paraId="52C5D33F" w14:textId="1F33EC67" w:rsidR="001D7406" w:rsidRPr="00385AF3" w:rsidRDefault="001D7406" w:rsidP="0062246F">
      <w:pPr>
        <w:pStyle w:val="Balk3"/>
        <w:spacing w:line="240" w:lineRule="auto"/>
        <w:jc w:val="both"/>
      </w:pPr>
      <w:bookmarkStart w:id="117" w:name="_Hlk8860976"/>
      <w:bookmarkStart w:id="118" w:name="_Toc10579799"/>
      <w:r w:rsidRPr="005974B9">
        <w:rPr>
          <w:rFonts w:ascii="Courier New" w:hAnsi="Courier New" w:cs="Courier New"/>
        </w:rPr>
        <w:t>securityEventsWebPortal</w:t>
      </w:r>
      <w:bookmarkEnd w:id="117"/>
      <w:r w:rsidRPr="005974B9">
        <w:rPr>
          <w:rFonts w:ascii="Courier New" w:hAnsi="Courier New" w:cs="Courier New"/>
        </w:rPr>
        <w:t>.py</w:t>
      </w:r>
      <w:r w:rsidRPr="00385AF3">
        <w:t xml:space="preserve"> File</w:t>
      </w:r>
      <w:bookmarkEnd w:id="118"/>
    </w:p>
    <w:p w14:paraId="27C5A743" w14:textId="64AE72C7" w:rsidR="001D7406" w:rsidRDefault="001D7406" w:rsidP="0062246F">
      <w:pPr>
        <w:jc w:val="both"/>
      </w:pPr>
    </w:p>
    <w:p w14:paraId="3A01B6C8" w14:textId="14C4C234" w:rsidR="00B942D7" w:rsidRDefault="001D7406" w:rsidP="0062246F">
      <w:pPr>
        <w:ind w:firstLine="720"/>
        <w:jc w:val="both"/>
      </w:pPr>
      <w:r>
        <w:t xml:space="preserve">It has the process code </w:t>
      </w:r>
      <w:r w:rsidR="00B942D7">
        <w:t xml:space="preserve">which </w:t>
      </w:r>
      <w:r>
        <w:t>regularly checks the database for finding new entries with Status ‘1’ column. Status</w:t>
      </w:r>
      <w:r w:rsidR="00A62842">
        <w:t xml:space="preserve"> </w:t>
      </w:r>
      <w:r>
        <w:t>=</w:t>
      </w:r>
      <w:r w:rsidR="00A62842">
        <w:t xml:space="preserve"> ‘</w:t>
      </w:r>
      <w:r>
        <w:t>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4B94260A" w14:textId="77777777" w:rsidR="009A7BA1" w:rsidRDefault="009A7BA1" w:rsidP="0062246F">
      <w:pPr>
        <w:ind w:firstLine="720"/>
        <w:jc w:val="both"/>
      </w:pPr>
    </w:p>
    <w:p w14:paraId="6ECDE747" w14:textId="77777777" w:rsidR="00B942D7" w:rsidRDefault="00B942D7" w:rsidP="0062246F">
      <w:pPr>
        <w:jc w:val="both"/>
      </w:pPr>
      <w:r>
        <w:t xml:space="preserve">It imports the following python libraries to use. </w:t>
      </w:r>
    </w:p>
    <w:p w14:paraId="263A0D60" w14:textId="73C12291" w:rsidR="00B942D7" w:rsidRDefault="00B942D7" w:rsidP="006B0C61">
      <w:pPr>
        <w:pStyle w:val="ListeParagraf"/>
        <w:numPr>
          <w:ilvl w:val="0"/>
          <w:numId w:val="15"/>
        </w:numPr>
        <w:spacing w:before="0"/>
        <w:jc w:val="both"/>
      </w:pPr>
      <w:r>
        <w:t>re</w:t>
      </w:r>
    </w:p>
    <w:p w14:paraId="1C1FD280" w14:textId="3F5655B3" w:rsidR="00B942D7" w:rsidRDefault="00B942D7" w:rsidP="006B0C61">
      <w:pPr>
        <w:pStyle w:val="ListeParagraf"/>
        <w:numPr>
          <w:ilvl w:val="0"/>
          <w:numId w:val="15"/>
        </w:numPr>
        <w:spacing w:before="0"/>
        <w:jc w:val="both"/>
      </w:pPr>
      <w:r>
        <w:t>string</w:t>
      </w:r>
    </w:p>
    <w:p w14:paraId="6D0DBD22" w14:textId="4825F6B7" w:rsidR="00B942D7" w:rsidRDefault="00B942D7" w:rsidP="006B0C61">
      <w:pPr>
        <w:pStyle w:val="ListeParagraf"/>
        <w:numPr>
          <w:ilvl w:val="0"/>
          <w:numId w:val="15"/>
        </w:numPr>
        <w:spacing w:before="0"/>
        <w:jc w:val="both"/>
      </w:pPr>
      <w:r>
        <w:t>datetime</w:t>
      </w:r>
    </w:p>
    <w:p w14:paraId="431DC24E" w14:textId="516A4A10" w:rsidR="00B942D7" w:rsidRDefault="00B942D7" w:rsidP="006B0C61">
      <w:pPr>
        <w:pStyle w:val="ListeParagraf"/>
        <w:numPr>
          <w:ilvl w:val="0"/>
          <w:numId w:val="15"/>
        </w:numPr>
        <w:spacing w:before="0"/>
        <w:jc w:val="both"/>
      </w:pPr>
      <w:r>
        <w:t>BeautifulSoup</w:t>
      </w:r>
    </w:p>
    <w:p w14:paraId="6888AF80" w14:textId="77CDB116" w:rsidR="00B942D7" w:rsidRDefault="00B942D7" w:rsidP="0062246F">
      <w:pPr>
        <w:pStyle w:val="ListeParagraf"/>
        <w:numPr>
          <w:ilvl w:val="0"/>
          <w:numId w:val="15"/>
        </w:numPr>
        <w:spacing w:before="0"/>
        <w:jc w:val="both"/>
      </w:pPr>
      <w:r>
        <w:lastRenderedPageBreak/>
        <w:t>import time</w:t>
      </w:r>
    </w:p>
    <w:p w14:paraId="6C710AA9" w14:textId="6609AD91" w:rsidR="00B942D7" w:rsidRDefault="00B942D7" w:rsidP="0062246F">
      <w:pPr>
        <w:ind w:firstLine="720"/>
        <w:jc w:val="both"/>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62246F">
      <w:pPr>
        <w:jc w:val="both"/>
      </w:pPr>
    </w:p>
    <w:p w14:paraId="6EA5FEDA" w14:textId="5D3751EC" w:rsidR="00D92592" w:rsidRPr="00C60C8B" w:rsidRDefault="00D92592" w:rsidP="0062246F">
      <w:pPr>
        <w:pStyle w:val="Balk3"/>
        <w:spacing w:line="240" w:lineRule="auto"/>
        <w:jc w:val="both"/>
      </w:pPr>
      <w:bookmarkStart w:id="119" w:name="_Toc10579800"/>
      <w:r w:rsidRPr="005974B9">
        <w:rPr>
          <w:rFonts w:ascii="Courier New" w:hAnsi="Courier New" w:cs="Courier New"/>
        </w:rPr>
        <w:t>sqliteOperations.py</w:t>
      </w:r>
      <w:r w:rsidRPr="00C60C8B">
        <w:t xml:space="preserve"> File</w:t>
      </w:r>
      <w:bookmarkEnd w:id="119"/>
    </w:p>
    <w:p w14:paraId="481D8C51" w14:textId="309CD213" w:rsidR="00D92592" w:rsidRDefault="00D92592" w:rsidP="0062246F">
      <w:pPr>
        <w:jc w:val="both"/>
      </w:pPr>
    </w:p>
    <w:p w14:paraId="53C287EC" w14:textId="78B28178" w:rsidR="00D92592" w:rsidRDefault="00D92592" w:rsidP="0062246F">
      <w:pPr>
        <w:ind w:firstLine="720"/>
        <w:jc w:val="both"/>
      </w:pPr>
      <w:r>
        <w:t>We develop a library for commonly used SQLite operations in our software system.</w:t>
      </w:r>
      <w:r w:rsidR="0062246F">
        <w:t xml:space="preserve"> </w:t>
      </w:r>
      <w:r>
        <w:t>It contains the following methods.</w:t>
      </w:r>
    </w:p>
    <w:p w14:paraId="0B33E3CB" w14:textId="148382DD" w:rsidR="00D92592" w:rsidRDefault="00D92592" w:rsidP="006B0C61">
      <w:pPr>
        <w:pStyle w:val="ListeParagraf"/>
        <w:numPr>
          <w:ilvl w:val="0"/>
          <w:numId w:val="16"/>
        </w:numPr>
        <w:spacing w:before="0"/>
        <w:jc w:val="both"/>
      </w:pPr>
      <w:r w:rsidRPr="00D92592">
        <w:t>Create</w:t>
      </w:r>
      <w:r>
        <w:t xml:space="preserve"> </w:t>
      </w:r>
      <w:r w:rsidRPr="00D92592">
        <w:t>SQLite</w:t>
      </w:r>
      <w:r>
        <w:t xml:space="preserve"> </w:t>
      </w:r>
      <w:r w:rsidRPr="00D92592">
        <w:t>Table</w:t>
      </w:r>
    </w:p>
    <w:p w14:paraId="194EA127" w14:textId="11027A36" w:rsidR="00D92592" w:rsidRDefault="00D92592" w:rsidP="006B0C61">
      <w:pPr>
        <w:pStyle w:val="ListeParagraf"/>
        <w:numPr>
          <w:ilvl w:val="0"/>
          <w:numId w:val="16"/>
        </w:numPr>
        <w:spacing w:before="0"/>
        <w:jc w:val="both"/>
      </w:pPr>
      <w:r w:rsidRPr="00D92592">
        <w:t>Create</w:t>
      </w:r>
      <w:r>
        <w:t xml:space="preserve"> </w:t>
      </w:r>
      <w:r w:rsidRPr="00D92592">
        <w:t>Connection</w:t>
      </w:r>
    </w:p>
    <w:p w14:paraId="0600C6AA" w14:textId="61D931E3" w:rsidR="00D92592" w:rsidRDefault="00D92592" w:rsidP="006B0C61">
      <w:pPr>
        <w:pStyle w:val="ListeParagraf"/>
        <w:numPr>
          <w:ilvl w:val="0"/>
          <w:numId w:val="16"/>
        </w:numPr>
        <w:spacing w:before="0"/>
        <w:jc w:val="both"/>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6B0C61">
      <w:pPr>
        <w:pStyle w:val="ListeParagraf"/>
        <w:numPr>
          <w:ilvl w:val="0"/>
          <w:numId w:val="16"/>
        </w:numPr>
        <w:spacing w:before="0"/>
        <w:jc w:val="both"/>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62246F">
      <w:pPr>
        <w:jc w:val="both"/>
      </w:pPr>
    </w:p>
    <w:p w14:paraId="05AB7441" w14:textId="2050EBB1" w:rsidR="00353303" w:rsidRDefault="00D92592" w:rsidP="0062246F">
      <w:pPr>
        <w:jc w:val="both"/>
      </w:pPr>
      <w:r>
        <w:t xml:space="preserve">It imports the following python libraries to use. </w:t>
      </w:r>
    </w:p>
    <w:p w14:paraId="4CC0836F" w14:textId="4F8A0A21" w:rsidR="00D92592" w:rsidRDefault="00D92592" w:rsidP="006B0C61">
      <w:pPr>
        <w:pStyle w:val="ListeParagraf"/>
        <w:numPr>
          <w:ilvl w:val="0"/>
          <w:numId w:val="17"/>
        </w:numPr>
        <w:spacing w:before="0"/>
        <w:jc w:val="both"/>
      </w:pPr>
      <w:r>
        <w:t>sqlite3</w:t>
      </w:r>
    </w:p>
    <w:p w14:paraId="107F1B2F" w14:textId="7E13900C" w:rsidR="00D92592" w:rsidRDefault="00D92592" w:rsidP="006B0C61">
      <w:pPr>
        <w:pStyle w:val="ListeParagraf"/>
        <w:numPr>
          <w:ilvl w:val="0"/>
          <w:numId w:val="17"/>
        </w:numPr>
        <w:spacing w:before="0"/>
        <w:jc w:val="both"/>
      </w:pPr>
      <w:r>
        <w:t>json</w:t>
      </w:r>
    </w:p>
    <w:p w14:paraId="6842DE78" w14:textId="66BD0FC9" w:rsidR="00D92592" w:rsidRDefault="00D92592" w:rsidP="006B0C61">
      <w:pPr>
        <w:pStyle w:val="ListeParagraf"/>
        <w:numPr>
          <w:ilvl w:val="0"/>
          <w:numId w:val="17"/>
        </w:numPr>
        <w:spacing w:before="0"/>
        <w:jc w:val="both"/>
      </w:pPr>
      <w:r>
        <w:t>datetime</w:t>
      </w:r>
    </w:p>
    <w:p w14:paraId="5AACCB9F" w14:textId="095938CD" w:rsidR="00353303" w:rsidRDefault="00D92592" w:rsidP="006B0C61">
      <w:pPr>
        <w:pStyle w:val="ListeParagraf"/>
        <w:numPr>
          <w:ilvl w:val="0"/>
          <w:numId w:val="17"/>
        </w:numPr>
        <w:spacing w:before="0"/>
        <w:jc w:val="both"/>
      </w:pPr>
      <w:r>
        <w:t>BeautifulSoup</w:t>
      </w:r>
    </w:p>
    <w:p w14:paraId="245E22B6" w14:textId="0BD89FCF" w:rsidR="00353303" w:rsidRDefault="00353303" w:rsidP="0062246F">
      <w:pPr>
        <w:jc w:val="both"/>
      </w:pPr>
    </w:p>
    <w:p w14:paraId="1077729D" w14:textId="5500EB5D" w:rsidR="00790B5E" w:rsidRPr="000C6BE1" w:rsidRDefault="00790B5E" w:rsidP="0062246F">
      <w:pPr>
        <w:pStyle w:val="Balk3"/>
        <w:spacing w:line="240" w:lineRule="auto"/>
        <w:jc w:val="both"/>
      </w:pPr>
      <w:bookmarkStart w:id="120" w:name="_Toc10579801"/>
      <w:r w:rsidRPr="005974B9">
        <w:rPr>
          <w:rFonts w:ascii="Courier New" w:hAnsi="Courier New" w:cs="Courier New"/>
        </w:rPr>
        <w:t>twitterStreamToDb.py</w:t>
      </w:r>
      <w:r w:rsidRPr="000C6BE1">
        <w:t xml:space="preserve"> File</w:t>
      </w:r>
      <w:bookmarkEnd w:id="120"/>
    </w:p>
    <w:p w14:paraId="62EC0BCA" w14:textId="148D2604" w:rsidR="00790B5E" w:rsidRDefault="00790B5E" w:rsidP="0062246F">
      <w:pPr>
        <w:jc w:val="both"/>
      </w:pPr>
    </w:p>
    <w:p w14:paraId="702B74B7" w14:textId="08D7E615" w:rsidR="00790B5E" w:rsidRDefault="00790B5E" w:rsidP="0062246F">
      <w:pPr>
        <w:ind w:firstLine="720"/>
        <w:jc w:val="both"/>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r w:rsidR="00753A0A">
        <w:t>T</w:t>
      </w:r>
      <w:r>
        <w:t>weepy library for this implementation. According to Tweepy website</w:t>
      </w:r>
      <w:r w:rsidR="007625C6">
        <w:t>,</w:t>
      </w:r>
      <w:r>
        <w:t xml:space="preserve"> Tweepy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6B0C61">
      <w:pPr>
        <w:pStyle w:val="ListeParagraf"/>
        <w:numPr>
          <w:ilvl w:val="0"/>
          <w:numId w:val="18"/>
        </w:numPr>
        <w:spacing w:before="0"/>
        <w:jc w:val="both"/>
      </w:pPr>
      <w:r>
        <w:t xml:space="preserve">tweepy </w:t>
      </w:r>
    </w:p>
    <w:p w14:paraId="7A531440" w14:textId="76B8A3D8" w:rsidR="00BF2DA3" w:rsidRDefault="00BF2DA3" w:rsidP="006B0C61">
      <w:pPr>
        <w:pStyle w:val="ListeParagraf"/>
        <w:numPr>
          <w:ilvl w:val="0"/>
          <w:numId w:val="18"/>
        </w:numPr>
        <w:spacing w:before="0"/>
        <w:jc w:val="both"/>
      </w:pPr>
      <w:r>
        <w:t>string</w:t>
      </w:r>
    </w:p>
    <w:p w14:paraId="603CE664" w14:textId="4345C9FA" w:rsidR="00BF2DA3" w:rsidRDefault="00BF2DA3" w:rsidP="006B0C61">
      <w:pPr>
        <w:pStyle w:val="ListeParagraf"/>
        <w:numPr>
          <w:ilvl w:val="0"/>
          <w:numId w:val="18"/>
        </w:numPr>
        <w:spacing w:before="0"/>
        <w:jc w:val="both"/>
      </w:pPr>
      <w:r>
        <w:t>sqlite3</w:t>
      </w:r>
    </w:p>
    <w:p w14:paraId="1B5F7002" w14:textId="731DD6EC" w:rsidR="00BF2DA3" w:rsidRDefault="00BF2DA3" w:rsidP="006B0C61">
      <w:pPr>
        <w:pStyle w:val="ListeParagraf"/>
        <w:numPr>
          <w:ilvl w:val="0"/>
          <w:numId w:val="18"/>
        </w:numPr>
        <w:spacing w:before="0"/>
        <w:jc w:val="both"/>
      </w:pPr>
      <w:r>
        <w:t>time</w:t>
      </w:r>
    </w:p>
    <w:p w14:paraId="5ACAFF2A" w14:textId="73E33EC6" w:rsidR="0062246F" w:rsidRDefault="0062246F" w:rsidP="0062246F">
      <w:pPr>
        <w:pStyle w:val="ListeParagraf"/>
        <w:ind w:left="720"/>
        <w:jc w:val="both"/>
      </w:pPr>
    </w:p>
    <w:p w14:paraId="6FEC26AA" w14:textId="519447F6" w:rsidR="006B0C61" w:rsidRDefault="006B0C61" w:rsidP="0062246F">
      <w:pPr>
        <w:pStyle w:val="ListeParagraf"/>
        <w:ind w:left="720"/>
        <w:jc w:val="both"/>
      </w:pPr>
    </w:p>
    <w:p w14:paraId="40997A1D" w14:textId="77777777" w:rsidR="006B0C61" w:rsidRDefault="006B0C61" w:rsidP="0062246F">
      <w:pPr>
        <w:pStyle w:val="ListeParagraf"/>
        <w:ind w:left="720"/>
        <w:jc w:val="both"/>
      </w:pPr>
    </w:p>
    <w:p w14:paraId="1B20978D" w14:textId="40E06536" w:rsidR="00790B5E" w:rsidRDefault="00790B5E" w:rsidP="00553265">
      <w:pPr>
        <w:jc w:val="both"/>
      </w:pPr>
      <w:r>
        <w:t>The code does the following</w:t>
      </w:r>
      <w:r w:rsidRPr="00D51898">
        <w:t xml:space="preserve"> </w:t>
      </w:r>
      <w:r>
        <w:t>explaining in p</w:t>
      </w:r>
      <w:r w:rsidRPr="00D51898">
        <w:t>seudo-cod</w:t>
      </w:r>
      <w:r>
        <w:t>e.</w:t>
      </w:r>
    </w:p>
    <w:p w14:paraId="7264A8EF" w14:textId="173DDCD3" w:rsidR="00B0196C" w:rsidRDefault="00B0196C" w:rsidP="006B0C61">
      <w:pPr>
        <w:pStyle w:val="ListeParagraf"/>
        <w:numPr>
          <w:ilvl w:val="0"/>
          <w:numId w:val="20"/>
        </w:numPr>
        <w:spacing w:before="0"/>
        <w:jc w:val="both"/>
      </w:pPr>
      <w:r>
        <w:t>Connect the Twitter API with using Tweepy library</w:t>
      </w:r>
    </w:p>
    <w:p w14:paraId="601C9EB9" w14:textId="7B97B09D" w:rsidR="00B0196C" w:rsidRDefault="00B0196C" w:rsidP="006B0C61">
      <w:pPr>
        <w:pStyle w:val="ListeParagraf"/>
        <w:numPr>
          <w:ilvl w:val="0"/>
          <w:numId w:val="20"/>
        </w:numPr>
        <w:spacing w:before="0"/>
        <w:jc w:val="both"/>
      </w:pPr>
      <w:r>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6B0C61">
      <w:pPr>
        <w:pStyle w:val="ListeParagraf"/>
        <w:numPr>
          <w:ilvl w:val="0"/>
          <w:numId w:val="20"/>
        </w:numPr>
        <w:spacing w:before="0"/>
        <w:jc w:val="both"/>
      </w:pPr>
      <w: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62246F">
      <w:pPr>
        <w:pStyle w:val="Balk3"/>
        <w:spacing w:line="240" w:lineRule="auto"/>
        <w:jc w:val="both"/>
      </w:pPr>
      <w:bookmarkStart w:id="121" w:name="_Toc10579802"/>
      <w:r w:rsidRPr="00AD5D16">
        <w:rPr>
          <w:rFonts w:ascii="Courier New" w:hAnsi="Courier New" w:cs="Courier New"/>
        </w:rPr>
        <w:t>userInterface.html</w:t>
      </w:r>
      <w:r w:rsidRPr="008B4EBA">
        <w:t xml:space="preserve"> File</w:t>
      </w:r>
      <w:bookmarkEnd w:id="121"/>
    </w:p>
    <w:p w14:paraId="58E9A964" w14:textId="17144104" w:rsidR="00C23068" w:rsidRDefault="00C23068" w:rsidP="0062246F">
      <w:pPr>
        <w:jc w:val="both"/>
      </w:pPr>
    </w:p>
    <w:p w14:paraId="2EABC691" w14:textId="48445575" w:rsidR="00C23068" w:rsidRPr="00C23068" w:rsidRDefault="00C23068" w:rsidP="005974B9">
      <w:pPr>
        <w:ind w:firstLine="720"/>
        <w:jc w:val="both"/>
      </w:pPr>
      <w:r>
        <w:t xml:space="preserve">At first, it includes a template </w:t>
      </w:r>
      <w:r w:rsidR="00A3794B">
        <w:t>HTML</w:t>
      </w:r>
      <w:r>
        <w:t xml:space="preserve"> file.</w:t>
      </w:r>
      <w:r w:rsidR="005974B9">
        <w:t xml:space="preserve"> </w:t>
      </w:r>
      <w:r>
        <w:t>“</w:t>
      </w:r>
      <w:r w:rsidRPr="005974B9">
        <w:rPr>
          <w:rFonts w:ascii="Courier New" w:hAnsi="Courier New" w:cs="Courier New"/>
        </w:rPr>
        <w:t>securityEventsWebPortal.py</w:t>
      </w:r>
      <w:r>
        <w:t xml:space="preserve">”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5E470C90" w:rsidR="00353303" w:rsidRDefault="00353303" w:rsidP="0062246F">
      <w:pPr>
        <w:jc w:val="both"/>
      </w:pPr>
    </w:p>
    <w:p w14:paraId="66B9DDA1" w14:textId="1EE8D192" w:rsidR="00AD5D16" w:rsidRDefault="00AD5D16" w:rsidP="00AD5D16">
      <w:pPr>
        <w:pStyle w:val="Balk2"/>
      </w:pPr>
      <w:r>
        <w:t>Summary of the Implementation Section</w:t>
      </w:r>
      <w:bookmarkStart w:id="122" w:name="_GoBack"/>
      <w:bookmarkEnd w:id="122"/>
    </w:p>
    <w:p w14:paraId="205ABB42" w14:textId="1EC2095E" w:rsidR="00353303" w:rsidRDefault="00353303" w:rsidP="0062246F">
      <w:pPr>
        <w:jc w:val="both"/>
      </w:pPr>
    </w:p>
    <w:p w14:paraId="14EE1585" w14:textId="0CBC55E7" w:rsidR="001A1BA8" w:rsidRDefault="001A1BA8" w:rsidP="0062246F">
      <w:pPr>
        <w:jc w:val="both"/>
      </w:pPr>
    </w:p>
    <w:p w14:paraId="30383671" w14:textId="778D5760" w:rsidR="001A1BA8" w:rsidRDefault="001A1BA8" w:rsidP="0062246F">
      <w:pPr>
        <w:jc w:val="both"/>
      </w:pPr>
    </w:p>
    <w:p w14:paraId="045E0546" w14:textId="25FD0A99" w:rsidR="001A1BA8" w:rsidRDefault="001A1BA8" w:rsidP="0062246F">
      <w:pPr>
        <w:jc w:val="both"/>
      </w:pPr>
    </w:p>
    <w:p w14:paraId="778C63F3" w14:textId="5FE34F58" w:rsidR="001A1BA8" w:rsidRDefault="001A1BA8" w:rsidP="0062246F">
      <w:pPr>
        <w:jc w:val="both"/>
      </w:pPr>
    </w:p>
    <w:p w14:paraId="2E67DCBB" w14:textId="618BABC7" w:rsidR="001A1BA8" w:rsidRDefault="001A1BA8" w:rsidP="0062246F">
      <w:pPr>
        <w:jc w:val="both"/>
      </w:pPr>
    </w:p>
    <w:p w14:paraId="4649D3D3" w14:textId="19501A06" w:rsidR="001A1BA8" w:rsidRDefault="001A1BA8" w:rsidP="0062246F">
      <w:pPr>
        <w:jc w:val="both"/>
      </w:pPr>
    </w:p>
    <w:p w14:paraId="31031FE3" w14:textId="5FEB1AC9" w:rsidR="001A1BA8" w:rsidRDefault="001A1BA8" w:rsidP="0062246F">
      <w:pPr>
        <w:jc w:val="both"/>
      </w:pPr>
    </w:p>
    <w:p w14:paraId="596F6A42" w14:textId="224C4CA1" w:rsidR="001A1BA8" w:rsidRDefault="001A1BA8" w:rsidP="0062246F">
      <w:pPr>
        <w:jc w:val="both"/>
      </w:pPr>
    </w:p>
    <w:p w14:paraId="6424907B" w14:textId="69C7B046" w:rsidR="001A1BA8" w:rsidRDefault="001A1BA8" w:rsidP="0062246F">
      <w:pPr>
        <w:jc w:val="both"/>
      </w:pPr>
    </w:p>
    <w:p w14:paraId="2CC2555B" w14:textId="4AD62728" w:rsidR="001A1BA8" w:rsidRDefault="001A1BA8" w:rsidP="0062246F">
      <w:pPr>
        <w:jc w:val="both"/>
      </w:pPr>
    </w:p>
    <w:p w14:paraId="14A9053F" w14:textId="27C0508F" w:rsidR="005E3323" w:rsidRDefault="005E3323" w:rsidP="0062246F">
      <w:pPr>
        <w:jc w:val="both"/>
      </w:pPr>
    </w:p>
    <w:p w14:paraId="17DF407D" w14:textId="6AB9BA46" w:rsidR="005E3323" w:rsidRDefault="005E3323" w:rsidP="0062246F">
      <w:pPr>
        <w:jc w:val="both"/>
      </w:pPr>
    </w:p>
    <w:p w14:paraId="722BF87A" w14:textId="1BE8537D" w:rsidR="005E3323" w:rsidRDefault="005E3323" w:rsidP="0062246F">
      <w:pPr>
        <w:jc w:val="both"/>
      </w:pPr>
    </w:p>
    <w:p w14:paraId="3AD79CEE" w14:textId="7CAC2AFA" w:rsidR="005E3323" w:rsidRDefault="005E3323" w:rsidP="0062246F">
      <w:pPr>
        <w:jc w:val="both"/>
      </w:pPr>
    </w:p>
    <w:p w14:paraId="73F9B4D3" w14:textId="77777777" w:rsidR="005E3323" w:rsidRDefault="005E3323" w:rsidP="0062246F">
      <w:pPr>
        <w:jc w:val="both"/>
      </w:pPr>
    </w:p>
    <w:p w14:paraId="6A2D367E" w14:textId="63906E11" w:rsidR="001A1BA8" w:rsidRDefault="001A1BA8" w:rsidP="0062246F">
      <w:pPr>
        <w:jc w:val="both"/>
      </w:pPr>
    </w:p>
    <w:p w14:paraId="36DB6A67" w14:textId="1A8DBE4C" w:rsidR="001A1BA8" w:rsidRDefault="001A1BA8" w:rsidP="0062246F">
      <w:pPr>
        <w:jc w:val="both"/>
      </w:pPr>
    </w:p>
    <w:p w14:paraId="4ACA2B05" w14:textId="48E14E9C" w:rsidR="001A1BA8" w:rsidRDefault="001A1BA8" w:rsidP="0062246F">
      <w:pPr>
        <w:jc w:val="both"/>
      </w:pPr>
    </w:p>
    <w:p w14:paraId="069190D0" w14:textId="196D42BF" w:rsidR="001A1BA8" w:rsidRDefault="001A1BA8" w:rsidP="0062246F">
      <w:pPr>
        <w:jc w:val="both"/>
      </w:pPr>
    </w:p>
    <w:p w14:paraId="0FA6624C" w14:textId="7D15A6F7" w:rsidR="001A1BA8" w:rsidRDefault="001A1BA8" w:rsidP="0062246F">
      <w:pPr>
        <w:jc w:val="both"/>
      </w:pPr>
    </w:p>
    <w:p w14:paraId="42B35C20" w14:textId="77777777" w:rsidR="001A1BA8" w:rsidRDefault="001A1BA8" w:rsidP="0062246F">
      <w:pPr>
        <w:jc w:val="both"/>
      </w:pPr>
    </w:p>
    <w:p w14:paraId="7A6A1EEE" w14:textId="4D9AF42B" w:rsidR="008F1BA2" w:rsidRDefault="00CE39AB" w:rsidP="005E3323">
      <w:pPr>
        <w:jc w:val="both"/>
      </w:pPr>
      <w:commentRangeStart w:id="123"/>
      <w:commentRangeEnd w:id="123"/>
      <w:r>
        <w:rPr>
          <w:rStyle w:val="AklamaBavurusu"/>
        </w:rPr>
        <w:commentReference w:id="123"/>
      </w:r>
    </w:p>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24" w:name="_Toc10579803"/>
      <w:r w:rsidRPr="007E1CF6">
        <w:rPr>
          <w:noProof/>
          <w:szCs w:val="24"/>
        </w:rPr>
        <w:t>RESULTS</w:t>
      </w:r>
      <w:bookmarkEnd w:id="124"/>
    </w:p>
    <w:p w14:paraId="65266D67" w14:textId="00793A73" w:rsidR="005A65D7" w:rsidRDefault="005B50AD" w:rsidP="006B0C61">
      <w:pPr>
        <w:ind w:firstLine="432"/>
        <w:jc w:val="both"/>
      </w:pPr>
      <w:r w:rsidRPr="005B50AD">
        <w:t xml:space="preserve">In this </w:t>
      </w:r>
      <w:r w:rsidR="00CE39AB">
        <w:t>chapter</w:t>
      </w:r>
      <w:r w:rsidRPr="005B50AD">
        <w:t xml:space="preserve">, we discuss the results of the cybersecurity events which are discovered by our software solution.  We focus on what our software system succeeded and what it did not achieve. We share </w:t>
      </w:r>
      <w:bookmarkStart w:id="125" w:name="_Hlk9365603"/>
      <w:r w:rsidRPr="005B50AD">
        <w:t>successful cybersecurity event detection samples</w:t>
      </w:r>
      <w:r w:rsidR="00583CFB">
        <w:t xml:space="preserve"> </w:t>
      </w:r>
      <w:bookmarkEnd w:id="125"/>
      <w:r w:rsidR="0015122B">
        <w:t>and</w:t>
      </w:r>
      <w:r w:rsidR="00583CFB">
        <w:t xml:space="preserve"> share the not successful cybersecurity event detection samples.</w:t>
      </w:r>
    </w:p>
    <w:p w14:paraId="371EF36C" w14:textId="77777777" w:rsidR="006B0C61" w:rsidRDefault="006B0C61" w:rsidP="0062246F">
      <w:pPr>
        <w:ind w:firstLine="720"/>
        <w:jc w:val="both"/>
      </w:pPr>
    </w:p>
    <w:p w14:paraId="2BEF453D" w14:textId="45C40AB2" w:rsidR="0015122B" w:rsidRDefault="0015122B" w:rsidP="006B0C61">
      <w:pPr>
        <w:ind w:firstLine="432"/>
        <w:jc w:val="both"/>
      </w:pPr>
      <w:r>
        <w:t>In Figure 14, the u</w:t>
      </w:r>
      <w:r w:rsidRPr="0015122B">
        <w:t xml:space="preserve">ser </w:t>
      </w:r>
      <w:r>
        <w:t>i</w:t>
      </w:r>
      <w:r w:rsidRPr="0015122B">
        <w:t>nterface of</w:t>
      </w:r>
      <w:r>
        <w:t xml:space="preserve"> our c</w:t>
      </w:r>
      <w:r w:rsidRPr="0015122B">
        <w:t xml:space="preserve">ybersecurity </w:t>
      </w:r>
      <w:r>
        <w:t>d</w:t>
      </w:r>
      <w:r w:rsidRPr="0015122B">
        <w:t xml:space="preserve">etection </w:t>
      </w:r>
      <w:r>
        <w:t>s</w:t>
      </w:r>
      <w:r w:rsidRPr="0015122B">
        <w:t>oftware</w:t>
      </w:r>
      <w:r>
        <w:t xml:space="preserve"> can be seen. As described </w:t>
      </w:r>
      <w:r w:rsidR="0026652D">
        <w:t>in</w:t>
      </w:r>
      <w:r>
        <w:t xml:space="preserve"> the previous subsection, it is a dynamically created </w:t>
      </w:r>
      <w:r w:rsidR="0026652D">
        <w:t>HTML</w:t>
      </w:r>
      <w:r>
        <w:t xml:space="preserve"> page. </w:t>
      </w:r>
      <w:r w:rsidRPr="0015122B">
        <w:t>We divide the events by their dates.</w:t>
      </w:r>
      <w:r>
        <w:t xml:space="preserve">  As cybersecurity event information, we represent an entity, a representative news title or tweet and a count which shows how many times the entity is seen in the data </w:t>
      </w:r>
      <w:r w:rsidR="00D116D6">
        <w:t>on</w:t>
      </w:r>
      <w:r>
        <w:t xml:space="preserve"> the same day.</w:t>
      </w:r>
    </w:p>
    <w:p w14:paraId="7D51CA47" w14:textId="77777777" w:rsidR="0062246F" w:rsidRDefault="0062246F" w:rsidP="0062246F">
      <w:pPr>
        <w:ind w:firstLine="720"/>
        <w:jc w:val="both"/>
      </w:pPr>
    </w:p>
    <w:p w14:paraId="23769EDE" w14:textId="77777777" w:rsidR="0015122B" w:rsidRDefault="0015122B" w:rsidP="0015122B">
      <w:pPr>
        <w:keepNext/>
        <w:spacing w:line="360" w:lineRule="auto"/>
        <w:jc w:val="center"/>
      </w:pPr>
      <w:r>
        <w:rPr>
          <w:noProof/>
        </w:rPr>
        <w:lastRenderedPageBreak/>
        <w:drawing>
          <wp:inline distT="0" distB="0" distL="0" distR="0" wp14:anchorId="07054B5E" wp14:editId="1873AD22">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60532" cy="4112290"/>
                    </a:xfrm>
                    <a:prstGeom prst="rect">
                      <a:avLst/>
                    </a:prstGeom>
                  </pic:spPr>
                </pic:pic>
              </a:graphicData>
            </a:graphic>
          </wp:inline>
        </w:drawing>
      </w:r>
    </w:p>
    <w:p w14:paraId="563ADA6F" w14:textId="4228E81C" w:rsidR="000C47FD" w:rsidRDefault="0015122B" w:rsidP="00DE08E5">
      <w:pPr>
        <w:pStyle w:val="ResimYazs"/>
        <w:jc w:val="center"/>
      </w:pPr>
      <w:bookmarkStart w:id="126" w:name="_Toc9467613"/>
      <w:r>
        <w:t xml:space="preserve">Figure </w:t>
      </w:r>
      <w:r>
        <w:fldChar w:fldCharType="begin"/>
      </w:r>
      <w:r>
        <w:instrText xml:space="preserve"> SEQ Figure \* ARABIC </w:instrText>
      </w:r>
      <w:r>
        <w:fldChar w:fldCharType="separate"/>
      </w:r>
      <w:r w:rsidR="00423167">
        <w:rPr>
          <w:noProof/>
        </w:rPr>
        <w:t>14</w:t>
      </w:r>
      <w:r>
        <w:fldChar w:fldCharType="end"/>
      </w:r>
      <w:r>
        <w:t xml:space="preserve"> </w:t>
      </w:r>
      <w:bookmarkStart w:id="127" w:name="_Hlk9371314"/>
      <w:r>
        <w:t>User Interface of the Cybersecurity Detection Software</w:t>
      </w:r>
      <w:bookmarkEnd w:id="126"/>
      <w:bookmarkEnd w:id="127"/>
    </w:p>
    <w:p w14:paraId="204EABBD" w14:textId="7D7D86AE" w:rsidR="00D11D65" w:rsidRDefault="00D11D65" w:rsidP="0062246F">
      <w:pPr>
        <w:pStyle w:val="Balk2"/>
        <w:jc w:val="both"/>
      </w:pPr>
      <w:bookmarkStart w:id="128" w:name="_Toc10579804"/>
      <w:r>
        <w:t>S</w:t>
      </w:r>
      <w:r w:rsidRPr="00D11D65">
        <w:t xml:space="preserve">uccessful </w:t>
      </w:r>
      <w:r>
        <w:t>C</w:t>
      </w:r>
      <w:r w:rsidRPr="00D11D65">
        <w:t xml:space="preserve">ybersecurity </w:t>
      </w:r>
      <w:r>
        <w:t>E</w:t>
      </w:r>
      <w:r w:rsidRPr="00D11D65">
        <w:t xml:space="preserve">vent </w:t>
      </w:r>
      <w:r>
        <w:t>D</w:t>
      </w:r>
      <w:r w:rsidRPr="00D11D65">
        <w:t xml:space="preserve">etection </w:t>
      </w:r>
      <w:r>
        <w:t>S</w:t>
      </w:r>
      <w:r w:rsidRPr="00D11D65">
        <w:t>amples</w:t>
      </w:r>
      <w:bookmarkEnd w:id="128"/>
    </w:p>
    <w:p w14:paraId="53A4C815" w14:textId="1E70C721" w:rsidR="00732834" w:rsidRDefault="00732834" w:rsidP="0062246F">
      <w:pPr>
        <w:jc w:val="both"/>
      </w:pPr>
    </w:p>
    <w:p w14:paraId="67940584" w14:textId="29072668" w:rsidR="00BF3AF2" w:rsidRPr="00732834" w:rsidRDefault="0093692E" w:rsidP="0062246F">
      <w:pPr>
        <w:ind w:firstLine="576"/>
        <w:jc w:val="both"/>
      </w:pPr>
      <w:r>
        <w:t xml:space="preserve">In the following subsections, </w:t>
      </w:r>
      <w:r w:rsidR="00736671">
        <w:t>we</w:t>
      </w:r>
      <w:r>
        <w:t xml:space="preserve"> share successful cybersecurity event detection sample</w:t>
      </w:r>
      <w:r w:rsidR="000C47FD">
        <w:t xml:space="preserve">s and briefly try to explain how </w:t>
      </w:r>
      <w:r w:rsidR="00DE08E5">
        <w:t>a security analyst can</w:t>
      </w:r>
      <w:r w:rsidR="000C47FD">
        <w:t xml:space="preserve"> use th</w:t>
      </w:r>
      <w:r w:rsidR="0007515B">
        <w:t>is</w:t>
      </w:r>
      <w:r w:rsidR="000C47FD">
        <w:t xml:space="preserve"> </w:t>
      </w:r>
      <w:r w:rsidR="0007515B">
        <w:t>information</w:t>
      </w:r>
      <w:r w:rsidR="000C47FD">
        <w:t>.</w:t>
      </w:r>
    </w:p>
    <w:p w14:paraId="65C462E2" w14:textId="77777777" w:rsidR="00D11D65" w:rsidRPr="00D11D65" w:rsidRDefault="00D11D65" w:rsidP="0062246F">
      <w:pPr>
        <w:jc w:val="both"/>
      </w:pPr>
    </w:p>
    <w:p w14:paraId="0F87F6A1" w14:textId="03D5EBD2" w:rsidR="003D1620" w:rsidRDefault="00345592" w:rsidP="0062246F">
      <w:pPr>
        <w:pStyle w:val="Balk3"/>
        <w:spacing w:line="240" w:lineRule="auto"/>
        <w:jc w:val="both"/>
      </w:pPr>
      <w:bookmarkStart w:id="129" w:name="_Toc10579805"/>
      <w:r w:rsidRPr="005B50AD">
        <w:t>WhatsApp</w:t>
      </w:r>
      <w:r w:rsidR="005B50AD" w:rsidRPr="005B50AD">
        <w:t xml:space="preserve"> Spyware Attack</w:t>
      </w:r>
      <w:bookmarkEnd w:id="129"/>
      <w:r w:rsidR="005B50AD" w:rsidRPr="005B50AD">
        <w:t xml:space="preserve"> </w:t>
      </w:r>
    </w:p>
    <w:p w14:paraId="40C493D5" w14:textId="77777777" w:rsidR="004963DE" w:rsidRPr="004963DE" w:rsidRDefault="004963DE" w:rsidP="0062246F">
      <w:pPr>
        <w:jc w:val="both"/>
      </w:pPr>
    </w:p>
    <w:p w14:paraId="4638F417" w14:textId="51032A2D" w:rsidR="0039163A" w:rsidRDefault="0039163A" w:rsidP="0062246F">
      <w:pPr>
        <w:jc w:val="both"/>
      </w:pPr>
      <w:r>
        <w:t xml:space="preserve">As can be seen in the figure below, our software system can detect this event </w:t>
      </w:r>
      <w:r w:rsidR="00DB7010">
        <w:t>on</w:t>
      </w:r>
      <w:r>
        <w:t xml:space="preserve"> 5 May 2019. However, there are two different entities about the same event. </w:t>
      </w:r>
    </w:p>
    <w:p w14:paraId="4CFB83A8" w14:textId="77777777" w:rsidR="0062246F" w:rsidRDefault="0062246F" w:rsidP="0062246F">
      <w:pPr>
        <w:jc w:val="both"/>
      </w:pPr>
    </w:p>
    <w:p w14:paraId="50FE9E12" w14:textId="77777777" w:rsidR="0039163A" w:rsidRDefault="0039163A" w:rsidP="0062246F">
      <w:pPr>
        <w:keepNext/>
        <w:jc w:val="both"/>
      </w:pPr>
      <w:r>
        <w:rPr>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562735"/>
                    </a:xfrm>
                    <a:prstGeom prst="rect">
                      <a:avLst/>
                    </a:prstGeom>
                  </pic:spPr>
                </pic:pic>
              </a:graphicData>
            </a:graphic>
          </wp:inline>
        </w:drawing>
      </w:r>
    </w:p>
    <w:p w14:paraId="7D612EDB" w14:textId="69611A88" w:rsidR="0039163A" w:rsidRDefault="0039163A" w:rsidP="00EF568D">
      <w:pPr>
        <w:pStyle w:val="ResimYazs"/>
        <w:jc w:val="center"/>
      </w:pPr>
      <w:bookmarkStart w:id="130" w:name="_Toc9467614"/>
      <w:r>
        <w:t xml:space="preserve">Figure </w:t>
      </w:r>
      <w:r>
        <w:fldChar w:fldCharType="begin"/>
      </w:r>
      <w:r>
        <w:instrText xml:space="preserve"> SEQ Figure \* ARABIC </w:instrText>
      </w:r>
      <w:r>
        <w:fldChar w:fldCharType="separate"/>
      </w:r>
      <w:r w:rsidR="00423167">
        <w:rPr>
          <w:noProof/>
        </w:rPr>
        <w:t>15</w:t>
      </w:r>
      <w:r>
        <w:fldChar w:fldCharType="end"/>
      </w:r>
      <w:r>
        <w:t xml:space="preserve"> </w:t>
      </w:r>
      <w:r w:rsidR="00C32DC4">
        <w:t>WhatsApp</w:t>
      </w:r>
      <w:r>
        <w:t xml:space="preserve"> Spyware Attack Detection</w:t>
      </w:r>
      <w:bookmarkEnd w:id="130"/>
    </w:p>
    <w:p w14:paraId="1B07EDD4" w14:textId="77777777" w:rsidR="00A11269" w:rsidRPr="00A11269" w:rsidRDefault="00A11269" w:rsidP="0062246F">
      <w:pPr>
        <w:jc w:val="both"/>
      </w:pPr>
    </w:p>
    <w:p w14:paraId="6D38039F" w14:textId="1F7729AD" w:rsidR="00A11269" w:rsidRDefault="00A11269" w:rsidP="0062246F">
      <w:pPr>
        <w:ind w:firstLine="720"/>
        <w:jc w:val="both"/>
      </w:pPr>
      <w:r>
        <w:t xml:space="preserve">Assume that a security analyst wants to track </w:t>
      </w:r>
      <w:r w:rsidR="005874D7">
        <w:t xml:space="preserve">security events related </w:t>
      </w:r>
      <w:r w:rsidR="00DB7010">
        <w:t>to</w:t>
      </w:r>
      <w:r w:rsidR="005874D7">
        <w:t xml:space="preserve"> countries. </w:t>
      </w:r>
      <w:r>
        <w:t xml:space="preserve">When </w:t>
      </w:r>
      <w:bookmarkStart w:id="131" w:name="_Hlk9373221"/>
      <w:r w:rsidR="005874D7">
        <w:t>the</w:t>
      </w:r>
      <w:r>
        <w:t xml:space="preserve"> security analyst </w:t>
      </w:r>
      <w:bookmarkEnd w:id="131"/>
      <w:r>
        <w:t>sees the “</w:t>
      </w:r>
      <w:r w:rsidRPr="005B50AD">
        <w:t>WhatsApp Spyware Attack</w:t>
      </w:r>
      <w:r>
        <w:t>” event in the user interface page</w:t>
      </w:r>
      <w:r w:rsidR="005874D7">
        <w:t xml:space="preserve"> with a country name entity, he should check the news or tweets to control whether it is a positive or false positive event detection. If it is a positive and useful cybersecurity event detection, </w:t>
      </w:r>
      <w:r w:rsidR="005874D7" w:rsidRPr="005874D7">
        <w:t>the security analyst</w:t>
      </w:r>
      <w:r w:rsidR="005874D7">
        <w:t xml:space="preserve"> takes the required actions.</w:t>
      </w:r>
    </w:p>
    <w:p w14:paraId="7D0A4F0C" w14:textId="77777777" w:rsidR="0062246F" w:rsidRDefault="0062246F" w:rsidP="0062246F">
      <w:pPr>
        <w:ind w:firstLine="720"/>
        <w:jc w:val="both"/>
      </w:pPr>
    </w:p>
    <w:p w14:paraId="2245B77A" w14:textId="0F8786D5" w:rsidR="005874D7" w:rsidRDefault="005874D7" w:rsidP="0062246F">
      <w:pPr>
        <w:ind w:firstLine="720"/>
        <w:jc w:val="both"/>
      </w:pPr>
      <w:r>
        <w:t xml:space="preserve">There are two entities as “meksika” which is the Turkish synonym of Mexico, and “israil” which is the Turkish synonym of Israel. </w:t>
      </w:r>
    </w:p>
    <w:p w14:paraId="5D4C5C70" w14:textId="77777777" w:rsidR="0062246F" w:rsidRDefault="0062246F" w:rsidP="0062246F">
      <w:pPr>
        <w:ind w:firstLine="720"/>
        <w:jc w:val="both"/>
      </w:pPr>
    </w:p>
    <w:p w14:paraId="6076B8D7" w14:textId="3B4DA7AF" w:rsidR="005874D7" w:rsidRDefault="005874D7" w:rsidP="0062246F">
      <w:pPr>
        <w:ind w:firstLine="720"/>
        <w:jc w:val="both"/>
      </w:pPr>
      <w:r>
        <w:t xml:space="preserve">When we control the related news and tweets, we can see that </w:t>
      </w:r>
      <w:r w:rsidR="00DB7010">
        <w:t>an Israel firm named NSO Group performs the cyber-attack</w:t>
      </w:r>
      <w:r>
        <w:t xml:space="preserve">. Therefore “israil” is passing </w:t>
      </w:r>
      <w:r w:rsidR="00DB7010">
        <w:t>six</w:t>
      </w:r>
      <w:r>
        <w:t xml:space="preserve"> times in the detected news and tweets. </w:t>
      </w:r>
    </w:p>
    <w:p w14:paraId="23159D15" w14:textId="77777777" w:rsidR="0062246F" w:rsidRDefault="0062246F" w:rsidP="0062246F">
      <w:pPr>
        <w:ind w:firstLine="720"/>
        <w:jc w:val="both"/>
      </w:pPr>
    </w:p>
    <w:p w14:paraId="0EF4A244" w14:textId="3EC29029" w:rsidR="005874D7" w:rsidRDefault="005874D7" w:rsidP="0062246F">
      <w:pPr>
        <w:ind w:firstLine="720"/>
        <w:jc w:val="both"/>
      </w:pPr>
      <w:r>
        <w:t xml:space="preserve">A Mexican journalist is affected </w:t>
      </w:r>
      <w:r w:rsidR="00DB7010">
        <w:t>by</w:t>
      </w:r>
      <w:r>
        <w:t xml:space="preserve"> the cyberattack. That is why we capture the “meksika” entity.</w:t>
      </w:r>
    </w:p>
    <w:p w14:paraId="59D42B50" w14:textId="492154E1" w:rsidR="005874D7" w:rsidRDefault="005874D7" w:rsidP="005F395B">
      <w:pPr>
        <w:ind w:firstLine="720"/>
        <w:jc w:val="both"/>
      </w:pPr>
      <w: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3D1620" w:rsidRDefault="00D11D65" w:rsidP="003D1620"/>
    <w:p w14:paraId="5A9CAB43" w14:textId="3C338B2A" w:rsidR="005B50AD" w:rsidRDefault="00977DCD" w:rsidP="005F395B">
      <w:pPr>
        <w:pStyle w:val="Balk3"/>
        <w:spacing w:line="240" w:lineRule="auto"/>
        <w:jc w:val="both"/>
      </w:pPr>
      <w:bookmarkStart w:id="132" w:name="_Hlk9456134"/>
      <w:bookmarkStart w:id="133" w:name="_Toc10579806"/>
      <w:r>
        <w:t xml:space="preserve">Vulnerabilities </w:t>
      </w:r>
      <w:r w:rsidRPr="00977DCD">
        <w:t xml:space="preserve">in </w:t>
      </w:r>
      <w:bookmarkStart w:id="134" w:name="_Hlk9374606"/>
      <w:r w:rsidRPr="00977DCD">
        <w:t xml:space="preserve">Remote Patient Tracking System </w:t>
      </w:r>
      <w:r>
        <w:t>A</w:t>
      </w:r>
      <w:r w:rsidRPr="00977DCD">
        <w:t>pplications</w:t>
      </w:r>
      <w:bookmarkEnd w:id="132"/>
      <w:bookmarkEnd w:id="133"/>
      <w:bookmarkEnd w:id="134"/>
    </w:p>
    <w:p w14:paraId="55C1AACA" w14:textId="6AA49D4C" w:rsidR="00D11D65" w:rsidRDefault="00D11D65" w:rsidP="005F395B">
      <w:pPr>
        <w:jc w:val="both"/>
      </w:pPr>
    </w:p>
    <w:p w14:paraId="48336265" w14:textId="623B7233" w:rsidR="0027182B" w:rsidRDefault="0027182B" w:rsidP="005F395B">
      <w:pPr>
        <w:ind w:firstLine="720"/>
        <w:jc w:val="both"/>
      </w:pPr>
      <w:r>
        <w:t xml:space="preserve">STM is a Turkish software company which does researches about cybersecurity domain.  They find a vulnerability about </w:t>
      </w:r>
      <w:r w:rsidRPr="0027182B">
        <w:t>Remote Patient Tracking System Applications</w:t>
      </w:r>
      <w:r>
        <w:t xml:space="preserve"> and share this information from Twitter and with using newspapers.</w:t>
      </w:r>
    </w:p>
    <w:p w14:paraId="1D99061E" w14:textId="77777777" w:rsidR="005F395B" w:rsidRDefault="005F395B" w:rsidP="005F395B">
      <w:pPr>
        <w:ind w:firstLine="720"/>
        <w:jc w:val="both"/>
      </w:pPr>
    </w:p>
    <w:p w14:paraId="59C220DF" w14:textId="77777777" w:rsidR="0027182B" w:rsidRDefault="0027182B" w:rsidP="005F395B">
      <w:pPr>
        <w:keepNext/>
        <w:jc w:val="both"/>
      </w:pPr>
      <w:r w:rsidRPr="0027182B">
        <w:rPr>
          <w:noProof/>
        </w:rPr>
        <w:lastRenderedPageBreak/>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782320"/>
                    </a:xfrm>
                    <a:prstGeom prst="rect">
                      <a:avLst/>
                    </a:prstGeom>
                  </pic:spPr>
                </pic:pic>
              </a:graphicData>
            </a:graphic>
          </wp:inline>
        </w:drawing>
      </w:r>
    </w:p>
    <w:p w14:paraId="2C9BD9F7" w14:textId="078D2D6E" w:rsidR="005874D7" w:rsidRDefault="0027182B" w:rsidP="005F395B">
      <w:pPr>
        <w:pStyle w:val="ResimYazs"/>
        <w:jc w:val="both"/>
      </w:pPr>
      <w:bookmarkStart w:id="135" w:name="_Toc9467615"/>
      <w:r>
        <w:t xml:space="preserve">Figure </w:t>
      </w:r>
      <w:r>
        <w:fldChar w:fldCharType="begin"/>
      </w:r>
      <w:r>
        <w:instrText xml:space="preserve"> SEQ Figure \* ARABIC </w:instrText>
      </w:r>
      <w:r>
        <w:fldChar w:fldCharType="separate"/>
      </w:r>
      <w:r w:rsidR="00423167">
        <w:rPr>
          <w:noProof/>
        </w:rPr>
        <w:t>16</w:t>
      </w:r>
      <w:r>
        <w:fldChar w:fldCharType="end"/>
      </w:r>
      <w:r>
        <w:t xml:space="preserve"> STM Warns about Remote Patient Tracking System Applications</w:t>
      </w:r>
      <w:bookmarkEnd w:id="135"/>
    </w:p>
    <w:p w14:paraId="3F54ED16" w14:textId="77777777" w:rsidR="0027182B" w:rsidRPr="0027182B" w:rsidRDefault="0027182B" w:rsidP="005F395B">
      <w:pPr>
        <w:jc w:val="both"/>
      </w:pPr>
    </w:p>
    <w:p w14:paraId="5CE24DA7" w14:textId="2D99B7B2" w:rsidR="0027182B" w:rsidRDefault="0027182B" w:rsidP="005F395B">
      <w:pPr>
        <w:ind w:firstLine="720"/>
        <w:jc w:val="both"/>
      </w:pPr>
      <w:r>
        <w:t xml:space="preserve">If our software solution </w:t>
      </w:r>
      <w:r w:rsidRPr="0027182B">
        <w:t xml:space="preserve">were to have </w:t>
      </w:r>
      <w:r>
        <w:t xml:space="preserve">used English texts as </w:t>
      </w:r>
      <w:r w:rsidR="00DB7010">
        <w:t xml:space="preserve">a </w:t>
      </w:r>
      <w:r>
        <w:t>data source</w:t>
      </w:r>
      <w:r w:rsidR="00D415D3">
        <w:t xml:space="preserve">, </w:t>
      </w:r>
      <w:r>
        <w:t xml:space="preserve">we </w:t>
      </w:r>
      <w:r w:rsidR="007630C0">
        <w:t>c</w:t>
      </w:r>
      <w:r w:rsidR="00DB7010">
        <w:t xml:space="preserve">ould </w:t>
      </w:r>
      <w:r w:rsidR="007630C0">
        <w:t>not</w:t>
      </w:r>
      <w:r>
        <w:t xml:space="preserve"> detect such</w:t>
      </w:r>
      <w:r w:rsidR="007630C0">
        <w:t xml:space="preserve"> a</w:t>
      </w:r>
      <w:r>
        <w:t xml:space="preserve"> cybersecurity event</w:t>
      </w:r>
      <w:r w:rsidR="007630C0">
        <w:t xml:space="preserve"> published in Turkish. </w:t>
      </w:r>
      <w:r w:rsidR="00D415D3">
        <w:t xml:space="preserve">Because of our software solution can analyze Turkish texts, we can detect such a cybersecurity event. </w:t>
      </w:r>
      <w:r w:rsidR="007630C0">
        <w:t>This is a</w:t>
      </w:r>
      <w:r w:rsidR="00DB7010">
        <w:t>n excellent</w:t>
      </w:r>
      <w:r w:rsidR="007630C0">
        <w:t xml:space="preserve"> example to show what our solution can do while the other solutions in the literatur</w:t>
      </w:r>
      <w:r w:rsidR="00EF568D">
        <w:t>e</w:t>
      </w:r>
      <w:r w:rsidR="007630C0">
        <w:t xml:space="preserve"> cannot do.</w:t>
      </w:r>
    </w:p>
    <w:p w14:paraId="0EBD92F5" w14:textId="77777777" w:rsidR="0027182B" w:rsidRPr="00D11D65" w:rsidRDefault="0027182B" w:rsidP="005F395B">
      <w:pPr>
        <w:jc w:val="both"/>
      </w:pPr>
    </w:p>
    <w:p w14:paraId="5A02534A" w14:textId="04E27B6D" w:rsidR="00903267" w:rsidRDefault="004963DE" w:rsidP="005F395B">
      <w:pPr>
        <w:pStyle w:val="Balk3"/>
        <w:spacing w:line="240" w:lineRule="auto"/>
        <w:jc w:val="both"/>
      </w:pPr>
      <w:bookmarkStart w:id="136" w:name="_Toc10579807"/>
      <w:r>
        <w:t>Other Successful Detection Examples</w:t>
      </w:r>
      <w:bookmarkEnd w:id="136"/>
    </w:p>
    <w:p w14:paraId="2F995403" w14:textId="7FA5AB08" w:rsidR="004963DE" w:rsidRDefault="004963DE" w:rsidP="005F395B">
      <w:pPr>
        <w:jc w:val="both"/>
      </w:pPr>
    </w:p>
    <w:p w14:paraId="111105F4" w14:textId="128C5C7B" w:rsidR="00C3208A" w:rsidRDefault="004963DE" w:rsidP="005F395B">
      <w:pPr>
        <w:jc w:val="both"/>
      </w:pPr>
      <w:r w:rsidRPr="004963DE">
        <w:t>We share the following figures to exemplify the success of our software event detection solution.</w:t>
      </w:r>
    </w:p>
    <w:p w14:paraId="2DC49B46" w14:textId="77777777" w:rsidR="005F395B" w:rsidRDefault="005F395B" w:rsidP="005F395B">
      <w:pPr>
        <w:jc w:val="both"/>
      </w:pPr>
    </w:p>
    <w:p w14:paraId="01D238A8" w14:textId="77777777" w:rsidR="00C3208A" w:rsidRDefault="00C3208A" w:rsidP="005F395B">
      <w:pPr>
        <w:keepNext/>
        <w:jc w:val="both"/>
      </w:pPr>
      <w:r w:rsidRPr="00C3208A">
        <w:rPr>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53795"/>
                    </a:xfrm>
                    <a:prstGeom prst="rect">
                      <a:avLst/>
                    </a:prstGeom>
                  </pic:spPr>
                </pic:pic>
              </a:graphicData>
            </a:graphic>
          </wp:inline>
        </w:drawing>
      </w:r>
    </w:p>
    <w:p w14:paraId="06360951" w14:textId="528F0C78" w:rsidR="00977DCD" w:rsidRDefault="00C3208A" w:rsidP="00A61591">
      <w:pPr>
        <w:pStyle w:val="ResimYazs"/>
        <w:jc w:val="center"/>
      </w:pPr>
      <w:bookmarkStart w:id="137" w:name="_Toc9467616"/>
      <w:r>
        <w:t xml:space="preserve">Figure </w:t>
      </w:r>
      <w:r>
        <w:fldChar w:fldCharType="begin"/>
      </w:r>
      <w:r>
        <w:instrText xml:space="preserve"> SEQ Figure \* ARABIC </w:instrText>
      </w:r>
      <w:r>
        <w:fldChar w:fldCharType="separate"/>
      </w:r>
      <w:r w:rsidR="00423167">
        <w:rPr>
          <w:noProof/>
        </w:rPr>
        <w:t>17</w:t>
      </w:r>
      <w:r>
        <w:fldChar w:fldCharType="end"/>
      </w:r>
      <w:r>
        <w:t xml:space="preserve"> </w:t>
      </w:r>
      <w:r w:rsidRPr="004C39E6">
        <w:t>Supply Chain Attack Targets ASUS Computers Through Backdoored Update</w:t>
      </w:r>
      <w:bookmarkEnd w:id="137"/>
    </w:p>
    <w:p w14:paraId="23564FA1" w14:textId="41399F51" w:rsidR="00903267" w:rsidRDefault="00903267" w:rsidP="005F395B">
      <w:pPr>
        <w:jc w:val="both"/>
      </w:pPr>
    </w:p>
    <w:p w14:paraId="10098585" w14:textId="77777777" w:rsidR="00C3208A" w:rsidRDefault="00C3208A" w:rsidP="005F395B">
      <w:pPr>
        <w:keepNext/>
        <w:jc w:val="both"/>
      </w:pPr>
      <w:r w:rsidRPr="00C3208A">
        <w:rPr>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245870"/>
                    </a:xfrm>
                    <a:prstGeom prst="rect">
                      <a:avLst/>
                    </a:prstGeom>
                  </pic:spPr>
                </pic:pic>
              </a:graphicData>
            </a:graphic>
          </wp:inline>
        </w:drawing>
      </w:r>
    </w:p>
    <w:p w14:paraId="7BC4D8A3" w14:textId="29443D69" w:rsidR="00903267" w:rsidRDefault="00C3208A" w:rsidP="00A61591">
      <w:pPr>
        <w:pStyle w:val="ResimYazs"/>
        <w:jc w:val="center"/>
      </w:pPr>
      <w:bookmarkStart w:id="138" w:name="_Toc9467617"/>
      <w:r>
        <w:t xml:space="preserve">Figure </w:t>
      </w:r>
      <w:r>
        <w:fldChar w:fldCharType="begin"/>
      </w:r>
      <w:r>
        <w:instrText xml:space="preserve"> SEQ Figure \* ARABIC </w:instrText>
      </w:r>
      <w:r>
        <w:fldChar w:fldCharType="separate"/>
      </w:r>
      <w:r w:rsidR="00423167">
        <w:rPr>
          <w:noProof/>
        </w:rPr>
        <w:t>18</w:t>
      </w:r>
      <w:r>
        <w:fldChar w:fldCharType="end"/>
      </w:r>
      <w:r>
        <w:t xml:space="preserve"> </w:t>
      </w:r>
      <w:r w:rsidRPr="003D643F">
        <w:t>MuddyWater Attack</w:t>
      </w:r>
      <w:bookmarkEnd w:id="138"/>
    </w:p>
    <w:p w14:paraId="61681E38" w14:textId="725C2707" w:rsidR="00EA30F3" w:rsidRDefault="00EA30F3" w:rsidP="005F395B">
      <w:pPr>
        <w:jc w:val="both"/>
      </w:pPr>
    </w:p>
    <w:p w14:paraId="27151F32" w14:textId="77777777" w:rsidR="007C0B72" w:rsidRDefault="007C0B72" w:rsidP="005F395B">
      <w:pPr>
        <w:keepNext/>
        <w:jc w:val="both"/>
      </w:pPr>
      <w:r w:rsidRPr="007C0B72">
        <w:rPr>
          <w:noProof/>
        </w:rPr>
        <w:lastRenderedPageBreak/>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2018030"/>
                    </a:xfrm>
                    <a:prstGeom prst="rect">
                      <a:avLst/>
                    </a:prstGeom>
                  </pic:spPr>
                </pic:pic>
              </a:graphicData>
            </a:graphic>
          </wp:inline>
        </w:drawing>
      </w:r>
    </w:p>
    <w:p w14:paraId="7EF746AF" w14:textId="1921FA36" w:rsidR="00903267" w:rsidRDefault="007C0B72" w:rsidP="00A61591">
      <w:pPr>
        <w:pStyle w:val="ResimYazs"/>
        <w:jc w:val="center"/>
      </w:pPr>
      <w:bookmarkStart w:id="139" w:name="_Toc9467618"/>
      <w:r>
        <w:t xml:space="preserve">Figure </w:t>
      </w:r>
      <w:r>
        <w:fldChar w:fldCharType="begin"/>
      </w:r>
      <w:r>
        <w:instrText xml:space="preserve"> SEQ Figure \* ARABIC </w:instrText>
      </w:r>
      <w:r>
        <w:fldChar w:fldCharType="separate"/>
      </w:r>
      <w:r w:rsidR="00423167">
        <w:rPr>
          <w:noProof/>
        </w:rPr>
        <w:t>19</w:t>
      </w:r>
      <w:r>
        <w:fldChar w:fldCharType="end"/>
      </w:r>
      <w:r>
        <w:t xml:space="preserve"> </w:t>
      </w:r>
      <w:r w:rsidRPr="00976F08">
        <w:t>MegaCortex Ransomware</w:t>
      </w:r>
      <w:bookmarkEnd w:id="139"/>
    </w:p>
    <w:p w14:paraId="41829910" w14:textId="77777777" w:rsidR="007C0B72" w:rsidRDefault="007C0B72" w:rsidP="005F395B">
      <w:pPr>
        <w:jc w:val="both"/>
      </w:pPr>
    </w:p>
    <w:p w14:paraId="59EFE972" w14:textId="77777777" w:rsidR="00D17AD3" w:rsidRDefault="00D17AD3" w:rsidP="005F395B">
      <w:pPr>
        <w:keepNext/>
        <w:jc w:val="both"/>
      </w:pPr>
      <w:r w:rsidRPr="00D17AD3">
        <w:rPr>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106805"/>
                    </a:xfrm>
                    <a:prstGeom prst="rect">
                      <a:avLst/>
                    </a:prstGeom>
                  </pic:spPr>
                </pic:pic>
              </a:graphicData>
            </a:graphic>
          </wp:inline>
        </w:drawing>
      </w:r>
    </w:p>
    <w:p w14:paraId="4C190F55" w14:textId="7601E236" w:rsidR="00B835A7" w:rsidRDefault="00D17AD3" w:rsidP="00A61591">
      <w:pPr>
        <w:pStyle w:val="ResimYazs"/>
        <w:jc w:val="center"/>
      </w:pPr>
      <w:bookmarkStart w:id="140" w:name="_Toc9467619"/>
      <w:r>
        <w:t xml:space="preserve">Figure </w:t>
      </w:r>
      <w:r>
        <w:fldChar w:fldCharType="begin"/>
      </w:r>
      <w:r>
        <w:instrText xml:space="preserve"> SEQ Figure \* ARABIC </w:instrText>
      </w:r>
      <w:r>
        <w:fldChar w:fldCharType="separate"/>
      </w:r>
      <w:r w:rsidR="00423167">
        <w:rPr>
          <w:noProof/>
        </w:rPr>
        <w:t>20</w:t>
      </w:r>
      <w:r>
        <w:fldChar w:fldCharType="end"/>
      </w:r>
      <w:r>
        <w:t xml:space="preserve"> </w:t>
      </w:r>
      <w:r w:rsidRPr="007C6C37">
        <w:t>Using Popular TV Shows to Spread Malware</w:t>
      </w:r>
      <w:bookmarkEnd w:id="140"/>
    </w:p>
    <w:p w14:paraId="4EDBD4FC" w14:textId="62869BC4" w:rsidR="002B113E" w:rsidRDefault="002B113E" w:rsidP="005F395B">
      <w:pPr>
        <w:jc w:val="both"/>
      </w:pPr>
    </w:p>
    <w:p w14:paraId="26AD91BC" w14:textId="77777777" w:rsidR="00420D82" w:rsidRDefault="00420D82" w:rsidP="005F395B">
      <w:pPr>
        <w:keepNext/>
        <w:jc w:val="both"/>
      </w:pPr>
      <w:r>
        <w:rPr>
          <w:noProof/>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1131570"/>
                    </a:xfrm>
                    <a:prstGeom prst="rect">
                      <a:avLst/>
                    </a:prstGeom>
                  </pic:spPr>
                </pic:pic>
              </a:graphicData>
            </a:graphic>
          </wp:inline>
        </w:drawing>
      </w:r>
    </w:p>
    <w:p w14:paraId="11561D61" w14:textId="6BA25AEA" w:rsidR="00434A8B" w:rsidRDefault="00420D82" w:rsidP="00A61591">
      <w:pPr>
        <w:pStyle w:val="ResimYazs"/>
        <w:jc w:val="center"/>
      </w:pPr>
      <w:bookmarkStart w:id="141" w:name="_Toc9467620"/>
      <w:r>
        <w:t xml:space="preserve">Figure </w:t>
      </w:r>
      <w:r>
        <w:fldChar w:fldCharType="begin"/>
      </w:r>
      <w:r>
        <w:instrText xml:space="preserve"> SEQ Figure \* ARABIC </w:instrText>
      </w:r>
      <w:r>
        <w:fldChar w:fldCharType="separate"/>
      </w:r>
      <w:r w:rsidR="00423167">
        <w:rPr>
          <w:noProof/>
        </w:rPr>
        <w:t>21</w:t>
      </w:r>
      <w:r>
        <w:fldChar w:fldCharType="end"/>
      </w:r>
      <w:r>
        <w:t xml:space="preserve"> RTM Banking Trojan</w:t>
      </w:r>
      <w:bookmarkEnd w:id="141"/>
    </w:p>
    <w:p w14:paraId="15A9867B" w14:textId="77777777" w:rsidR="00420D82" w:rsidRDefault="00420D82" w:rsidP="005F395B">
      <w:pPr>
        <w:keepNext/>
        <w:jc w:val="both"/>
      </w:pPr>
      <w:r>
        <w:rPr>
          <w:noProof/>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381635"/>
                    </a:xfrm>
                    <a:prstGeom prst="rect">
                      <a:avLst/>
                    </a:prstGeom>
                  </pic:spPr>
                </pic:pic>
              </a:graphicData>
            </a:graphic>
          </wp:inline>
        </w:drawing>
      </w:r>
    </w:p>
    <w:p w14:paraId="02786CD9" w14:textId="22A2A44D" w:rsidR="001141C1" w:rsidRDefault="00420D82" w:rsidP="00A61591">
      <w:pPr>
        <w:pStyle w:val="ResimYazs"/>
        <w:jc w:val="center"/>
      </w:pPr>
      <w:bookmarkStart w:id="142" w:name="_Toc9467621"/>
      <w:r>
        <w:t xml:space="preserve">Figure </w:t>
      </w:r>
      <w:r>
        <w:fldChar w:fldCharType="begin"/>
      </w:r>
      <w:r>
        <w:instrText xml:space="preserve"> SEQ Figure \* ARABIC </w:instrText>
      </w:r>
      <w:r>
        <w:fldChar w:fldCharType="separate"/>
      </w:r>
      <w:r w:rsidR="00423167">
        <w:rPr>
          <w:noProof/>
        </w:rPr>
        <w:t>22</w:t>
      </w:r>
      <w:r>
        <w:fldChar w:fldCharType="end"/>
      </w:r>
      <w:r>
        <w:t xml:space="preserve"> </w:t>
      </w:r>
      <w:r w:rsidRPr="00554691">
        <w:t>Mother's Day Cyberattack Alerts</w:t>
      </w:r>
      <w:bookmarkEnd w:id="142"/>
    </w:p>
    <w:p w14:paraId="5485DDA9" w14:textId="77777777" w:rsidR="004963DE" w:rsidRPr="004963DE" w:rsidRDefault="004963DE" w:rsidP="005F395B">
      <w:pPr>
        <w:jc w:val="both"/>
      </w:pPr>
    </w:p>
    <w:p w14:paraId="56662431" w14:textId="77777777" w:rsidR="00420D82" w:rsidRDefault="00420D82" w:rsidP="005F395B">
      <w:pPr>
        <w:keepNext/>
        <w:jc w:val="both"/>
      </w:pPr>
      <w:r w:rsidRPr="00420D82">
        <w:rPr>
          <w:noProof/>
        </w:rPr>
        <w:lastRenderedPageBreak/>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229995"/>
                    </a:xfrm>
                    <a:prstGeom prst="rect">
                      <a:avLst/>
                    </a:prstGeom>
                  </pic:spPr>
                </pic:pic>
              </a:graphicData>
            </a:graphic>
          </wp:inline>
        </w:drawing>
      </w:r>
    </w:p>
    <w:p w14:paraId="6661474A" w14:textId="47DEB334" w:rsidR="001141C1" w:rsidRDefault="00420D82" w:rsidP="00A61591">
      <w:pPr>
        <w:pStyle w:val="ResimYazs"/>
        <w:jc w:val="center"/>
      </w:pPr>
      <w:bookmarkStart w:id="143" w:name="_Toc9467622"/>
      <w:r>
        <w:t xml:space="preserve">Figure </w:t>
      </w:r>
      <w:r>
        <w:fldChar w:fldCharType="begin"/>
      </w:r>
      <w:r>
        <w:instrText xml:space="preserve"> SEQ Figure \* ARABIC </w:instrText>
      </w:r>
      <w:r>
        <w:fldChar w:fldCharType="separate"/>
      </w:r>
      <w:r w:rsidR="00423167">
        <w:rPr>
          <w:noProof/>
        </w:rPr>
        <w:t>23</w:t>
      </w:r>
      <w:r>
        <w:fldChar w:fldCharType="end"/>
      </w:r>
      <w:r>
        <w:t xml:space="preserve"> </w:t>
      </w:r>
      <w:r w:rsidRPr="00F50980">
        <w:t>Valentine’s Day Phishing Attacks</w:t>
      </w:r>
      <w:bookmarkEnd w:id="143"/>
    </w:p>
    <w:p w14:paraId="61195816" w14:textId="2455289F" w:rsidR="001141C1" w:rsidRDefault="001141C1" w:rsidP="005F395B">
      <w:pPr>
        <w:jc w:val="both"/>
      </w:pPr>
    </w:p>
    <w:p w14:paraId="65F9E42E" w14:textId="77777777" w:rsidR="00420D82" w:rsidRDefault="00420D82" w:rsidP="005F395B">
      <w:pPr>
        <w:keepNext/>
        <w:jc w:val="both"/>
      </w:pPr>
      <w:r w:rsidRPr="00420D82">
        <w:rPr>
          <w:noProof/>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411480"/>
                    </a:xfrm>
                    <a:prstGeom prst="rect">
                      <a:avLst/>
                    </a:prstGeom>
                  </pic:spPr>
                </pic:pic>
              </a:graphicData>
            </a:graphic>
          </wp:inline>
        </w:drawing>
      </w:r>
    </w:p>
    <w:p w14:paraId="5F874ACE" w14:textId="4BAB1043" w:rsidR="001141C1" w:rsidRDefault="00420D82" w:rsidP="00A61591">
      <w:pPr>
        <w:pStyle w:val="ResimYazs"/>
        <w:jc w:val="center"/>
      </w:pPr>
      <w:bookmarkStart w:id="144" w:name="_Toc9467623"/>
      <w:r>
        <w:t xml:space="preserve">Figure </w:t>
      </w:r>
      <w:r>
        <w:fldChar w:fldCharType="begin"/>
      </w:r>
      <w:r>
        <w:instrText xml:space="preserve"> SEQ Figure \* ARABIC </w:instrText>
      </w:r>
      <w:r>
        <w:fldChar w:fldCharType="separate"/>
      </w:r>
      <w:r w:rsidR="00423167">
        <w:rPr>
          <w:noProof/>
        </w:rPr>
        <w:t>24</w:t>
      </w:r>
      <w:r>
        <w:fldChar w:fldCharType="end"/>
      </w:r>
      <w:r>
        <w:t xml:space="preserve"> </w:t>
      </w:r>
      <w:r w:rsidRPr="004706B7">
        <w:t>Pirate Matryoshka Virus</w:t>
      </w:r>
      <w:bookmarkEnd w:id="144"/>
    </w:p>
    <w:p w14:paraId="51CA7CB2" w14:textId="601EA7DB" w:rsidR="001141C1" w:rsidRDefault="001141C1" w:rsidP="005F395B">
      <w:pPr>
        <w:jc w:val="both"/>
      </w:pPr>
    </w:p>
    <w:p w14:paraId="429DA691" w14:textId="77777777" w:rsidR="00602D56" w:rsidRDefault="00602D56" w:rsidP="005F395B">
      <w:pPr>
        <w:keepNext/>
        <w:jc w:val="both"/>
      </w:pPr>
      <w:r>
        <w:rPr>
          <w:noProof/>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528955"/>
                    </a:xfrm>
                    <a:prstGeom prst="rect">
                      <a:avLst/>
                    </a:prstGeom>
                  </pic:spPr>
                </pic:pic>
              </a:graphicData>
            </a:graphic>
          </wp:inline>
        </w:drawing>
      </w:r>
    </w:p>
    <w:p w14:paraId="0FE4C401" w14:textId="5BD73CFF" w:rsidR="001141C1" w:rsidRDefault="00602D56" w:rsidP="00A61591">
      <w:pPr>
        <w:pStyle w:val="ResimYazs"/>
        <w:jc w:val="center"/>
      </w:pPr>
      <w:bookmarkStart w:id="145" w:name="_Toc9467624"/>
      <w:r>
        <w:t xml:space="preserve">Figure </w:t>
      </w:r>
      <w:r>
        <w:fldChar w:fldCharType="begin"/>
      </w:r>
      <w:r>
        <w:instrText xml:space="preserve"> SEQ Figure \* ARABIC </w:instrText>
      </w:r>
      <w:r>
        <w:fldChar w:fldCharType="separate"/>
      </w:r>
      <w:r w:rsidR="00423167">
        <w:rPr>
          <w:noProof/>
        </w:rPr>
        <w:t>25</w:t>
      </w:r>
      <w:r>
        <w:fldChar w:fldCharType="end"/>
      </w:r>
      <w:r>
        <w:t xml:space="preserve"> </w:t>
      </w:r>
      <w:r w:rsidRPr="00237537">
        <w:t>Cyber Attacks Using Smart TVs</w:t>
      </w:r>
      <w:bookmarkEnd w:id="145"/>
    </w:p>
    <w:p w14:paraId="322FEF57" w14:textId="7571E59C" w:rsidR="001141C1" w:rsidRDefault="001141C1" w:rsidP="005F395B">
      <w:pPr>
        <w:jc w:val="both"/>
      </w:pPr>
    </w:p>
    <w:p w14:paraId="6CAFD35A" w14:textId="77777777" w:rsidR="00602D56" w:rsidRDefault="00602D56" w:rsidP="005F395B">
      <w:pPr>
        <w:keepNext/>
        <w:jc w:val="both"/>
      </w:pPr>
      <w:r w:rsidRPr="00602D56">
        <w:rPr>
          <w:noProof/>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023620"/>
                    </a:xfrm>
                    <a:prstGeom prst="rect">
                      <a:avLst/>
                    </a:prstGeom>
                  </pic:spPr>
                </pic:pic>
              </a:graphicData>
            </a:graphic>
          </wp:inline>
        </w:drawing>
      </w:r>
    </w:p>
    <w:p w14:paraId="791B1467" w14:textId="674FA5A1" w:rsidR="001141C1" w:rsidRDefault="00602D56" w:rsidP="00A61591">
      <w:pPr>
        <w:pStyle w:val="ResimYazs"/>
        <w:jc w:val="center"/>
      </w:pPr>
      <w:bookmarkStart w:id="146" w:name="_Toc9467625"/>
      <w:r>
        <w:t xml:space="preserve">Figure </w:t>
      </w:r>
      <w:r>
        <w:fldChar w:fldCharType="begin"/>
      </w:r>
      <w:r>
        <w:instrText xml:space="preserve"> SEQ Figure \* ARABIC </w:instrText>
      </w:r>
      <w:r>
        <w:fldChar w:fldCharType="separate"/>
      </w:r>
      <w:r w:rsidR="00423167">
        <w:rPr>
          <w:noProof/>
        </w:rPr>
        <w:t>26</w:t>
      </w:r>
      <w:r>
        <w:fldChar w:fldCharType="end"/>
      </w:r>
      <w:r>
        <w:t xml:space="preserve"> Smart Home </w:t>
      </w:r>
      <w:r>
        <w:rPr>
          <w:noProof/>
        </w:rPr>
        <w:t>Cyberattacks</w:t>
      </w:r>
      <w:bookmarkEnd w:id="146"/>
    </w:p>
    <w:p w14:paraId="4DBCC8B9" w14:textId="5E6D5292" w:rsidR="003D1620" w:rsidRDefault="003D1620" w:rsidP="005F395B">
      <w:pPr>
        <w:jc w:val="both"/>
      </w:pPr>
    </w:p>
    <w:p w14:paraId="2C99C4E2" w14:textId="77777777" w:rsidR="00602D56" w:rsidRDefault="00602D56" w:rsidP="005F395B">
      <w:pPr>
        <w:keepNext/>
        <w:jc w:val="both"/>
      </w:pPr>
      <w:r>
        <w:rPr>
          <w:noProof/>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2282190"/>
                    </a:xfrm>
                    <a:prstGeom prst="rect">
                      <a:avLst/>
                    </a:prstGeom>
                  </pic:spPr>
                </pic:pic>
              </a:graphicData>
            </a:graphic>
          </wp:inline>
        </w:drawing>
      </w:r>
    </w:p>
    <w:p w14:paraId="48E5D301" w14:textId="519B1702" w:rsidR="00602D56" w:rsidRDefault="00602D56" w:rsidP="00A61591">
      <w:pPr>
        <w:pStyle w:val="ResimYazs"/>
        <w:jc w:val="center"/>
      </w:pPr>
      <w:bookmarkStart w:id="147" w:name="_Toc9467626"/>
      <w:r>
        <w:t xml:space="preserve">Figure </w:t>
      </w:r>
      <w:r>
        <w:fldChar w:fldCharType="begin"/>
      </w:r>
      <w:r>
        <w:instrText xml:space="preserve"> SEQ Figure \* ARABIC </w:instrText>
      </w:r>
      <w:r>
        <w:fldChar w:fldCharType="separate"/>
      </w:r>
      <w:r w:rsidR="00423167">
        <w:rPr>
          <w:noProof/>
        </w:rPr>
        <w:t>27</w:t>
      </w:r>
      <w:r>
        <w:fldChar w:fldCharType="end"/>
      </w:r>
      <w:r>
        <w:t xml:space="preserve"> </w:t>
      </w:r>
      <w:r w:rsidRPr="006C0BFB">
        <w:t>Valletta Bank Cyberattack</w:t>
      </w:r>
      <w:bookmarkEnd w:id="147"/>
    </w:p>
    <w:p w14:paraId="25BF23D4" w14:textId="30CE473F" w:rsidR="003D1620" w:rsidRDefault="003D1620" w:rsidP="005F395B">
      <w:pPr>
        <w:jc w:val="both"/>
      </w:pPr>
    </w:p>
    <w:p w14:paraId="099BB8E8" w14:textId="77777777" w:rsidR="00672BF5" w:rsidRDefault="00672BF5" w:rsidP="005F395B">
      <w:pPr>
        <w:keepNext/>
        <w:jc w:val="both"/>
      </w:pPr>
      <w:r>
        <w:rPr>
          <w:noProof/>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383540"/>
                    </a:xfrm>
                    <a:prstGeom prst="rect">
                      <a:avLst/>
                    </a:prstGeom>
                  </pic:spPr>
                </pic:pic>
              </a:graphicData>
            </a:graphic>
          </wp:inline>
        </w:drawing>
      </w:r>
    </w:p>
    <w:p w14:paraId="660CBC97" w14:textId="51D666F4" w:rsidR="003D1620" w:rsidRDefault="00672BF5" w:rsidP="00A61591">
      <w:pPr>
        <w:pStyle w:val="ResimYazs"/>
        <w:jc w:val="center"/>
      </w:pPr>
      <w:bookmarkStart w:id="148" w:name="_Toc9467627"/>
      <w:r>
        <w:t xml:space="preserve">Figure </w:t>
      </w:r>
      <w:r>
        <w:fldChar w:fldCharType="begin"/>
      </w:r>
      <w:r>
        <w:instrText xml:space="preserve"> SEQ Figure \* ARABIC </w:instrText>
      </w:r>
      <w:r>
        <w:fldChar w:fldCharType="separate"/>
      </w:r>
      <w:r w:rsidR="00423167">
        <w:rPr>
          <w:noProof/>
        </w:rPr>
        <w:t>28</w:t>
      </w:r>
      <w:r>
        <w:fldChar w:fldCharType="end"/>
      </w:r>
      <w:r>
        <w:t xml:space="preserve"> </w:t>
      </w:r>
      <w:r w:rsidRPr="0033068E">
        <w:t>Business Email Compromise Attack</w:t>
      </w:r>
      <w:bookmarkEnd w:id="148"/>
    </w:p>
    <w:p w14:paraId="1E466B7B" w14:textId="77777777" w:rsidR="00672BF5" w:rsidRDefault="00672BF5" w:rsidP="005F395B">
      <w:pPr>
        <w:jc w:val="both"/>
      </w:pPr>
    </w:p>
    <w:p w14:paraId="22F2D8E9" w14:textId="77777777" w:rsidR="00672BF5" w:rsidRDefault="00672BF5" w:rsidP="005F395B">
      <w:pPr>
        <w:keepNext/>
        <w:jc w:val="both"/>
      </w:pPr>
      <w:r>
        <w:rPr>
          <w:noProof/>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970915"/>
                    </a:xfrm>
                    <a:prstGeom prst="rect">
                      <a:avLst/>
                    </a:prstGeom>
                  </pic:spPr>
                </pic:pic>
              </a:graphicData>
            </a:graphic>
          </wp:inline>
        </w:drawing>
      </w:r>
    </w:p>
    <w:p w14:paraId="068C087B" w14:textId="322D5411" w:rsidR="003D1620" w:rsidRDefault="00672BF5" w:rsidP="00A61591">
      <w:pPr>
        <w:pStyle w:val="ResimYazs"/>
        <w:jc w:val="center"/>
      </w:pPr>
      <w:bookmarkStart w:id="149" w:name="_Toc9467628"/>
      <w:r>
        <w:t xml:space="preserve">Figure </w:t>
      </w:r>
      <w:r>
        <w:fldChar w:fldCharType="begin"/>
      </w:r>
      <w:r>
        <w:instrText xml:space="preserve"> SEQ Figure \* ARABIC </w:instrText>
      </w:r>
      <w:r>
        <w:fldChar w:fldCharType="separate"/>
      </w:r>
      <w:r w:rsidR="00423167">
        <w:rPr>
          <w:noProof/>
        </w:rPr>
        <w:t>29</w:t>
      </w:r>
      <w:r>
        <w:fldChar w:fldCharType="end"/>
      </w:r>
      <w:r>
        <w:t xml:space="preserve"> </w:t>
      </w:r>
      <w:r w:rsidRPr="00824AED">
        <w:t>Cyberattacks Which Use Netflix Brand</w:t>
      </w:r>
      <w:bookmarkEnd w:id="149"/>
    </w:p>
    <w:p w14:paraId="0B0EDDCD" w14:textId="545FCB5A" w:rsidR="003D1620" w:rsidRDefault="003D1620" w:rsidP="005F395B">
      <w:pPr>
        <w:jc w:val="both"/>
      </w:pPr>
    </w:p>
    <w:p w14:paraId="05075621" w14:textId="77777777" w:rsidR="00D71D3E" w:rsidRDefault="00D71D3E" w:rsidP="005F395B">
      <w:pPr>
        <w:keepNext/>
        <w:jc w:val="both"/>
      </w:pPr>
      <w:r>
        <w:rPr>
          <w:noProof/>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1434465"/>
                    </a:xfrm>
                    <a:prstGeom prst="rect">
                      <a:avLst/>
                    </a:prstGeom>
                  </pic:spPr>
                </pic:pic>
              </a:graphicData>
            </a:graphic>
          </wp:inline>
        </w:drawing>
      </w:r>
    </w:p>
    <w:p w14:paraId="4A58AF0F" w14:textId="392A5358" w:rsidR="003D1620" w:rsidRPr="003D1620" w:rsidRDefault="00D71D3E" w:rsidP="00A61591">
      <w:pPr>
        <w:pStyle w:val="ResimYazs"/>
        <w:jc w:val="center"/>
      </w:pPr>
      <w:bookmarkStart w:id="150" w:name="_Toc9467629"/>
      <w:r>
        <w:t xml:space="preserve">Figure </w:t>
      </w:r>
      <w:r>
        <w:fldChar w:fldCharType="begin"/>
      </w:r>
      <w:r>
        <w:instrText xml:space="preserve"> SEQ Figure \* ARABIC </w:instrText>
      </w:r>
      <w:r>
        <w:fldChar w:fldCharType="separate"/>
      </w:r>
      <w:r w:rsidR="00423167">
        <w:rPr>
          <w:noProof/>
        </w:rPr>
        <w:t>30</w:t>
      </w:r>
      <w:r>
        <w:fldChar w:fldCharType="end"/>
      </w:r>
      <w:r>
        <w:t xml:space="preserve"> </w:t>
      </w:r>
      <w:r w:rsidRPr="00AC1B7B">
        <w:t>Cyberattacks Targeting Job Seekers</w:t>
      </w:r>
      <w:bookmarkEnd w:id="150"/>
    </w:p>
    <w:p w14:paraId="2245480F" w14:textId="77777777" w:rsidR="000B5F5B" w:rsidRDefault="00D71D3E" w:rsidP="005F395B">
      <w:pPr>
        <w:keepNext/>
        <w:jc w:val="both"/>
      </w:pPr>
      <w:r>
        <w:rPr>
          <w:noProof/>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1724660"/>
                    </a:xfrm>
                    <a:prstGeom prst="rect">
                      <a:avLst/>
                    </a:prstGeom>
                  </pic:spPr>
                </pic:pic>
              </a:graphicData>
            </a:graphic>
          </wp:inline>
        </w:drawing>
      </w:r>
    </w:p>
    <w:p w14:paraId="367C4C68" w14:textId="1F2ADD96" w:rsidR="003D1620" w:rsidRDefault="000B5F5B" w:rsidP="00A61591">
      <w:pPr>
        <w:pStyle w:val="ResimYazs"/>
        <w:jc w:val="center"/>
      </w:pPr>
      <w:bookmarkStart w:id="151" w:name="_Toc9467630"/>
      <w:r>
        <w:t xml:space="preserve">Figure </w:t>
      </w:r>
      <w:r>
        <w:fldChar w:fldCharType="begin"/>
      </w:r>
      <w:r>
        <w:instrText xml:space="preserve"> SEQ Figure \* ARABIC </w:instrText>
      </w:r>
      <w:r>
        <w:fldChar w:fldCharType="separate"/>
      </w:r>
      <w:r w:rsidR="00423167">
        <w:rPr>
          <w:noProof/>
        </w:rPr>
        <w:t>31</w:t>
      </w:r>
      <w:r>
        <w:fldChar w:fldCharType="end"/>
      </w:r>
      <w:r>
        <w:t xml:space="preserve"> </w:t>
      </w:r>
      <w:r w:rsidRPr="0072308C">
        <w:t>Phishing Attacks Targeting Social Media Users</w:t>
      </w:r>
      <w:bookmarkEnd w:id="151"/>
    </w:p>
    <w:p w14:paraId="19DD1329" w14:textId="77777777" w:rsidR="00D71D3E" w:rsidRPr="00D71D3E" w:rsidRDefault="00D71D3E" w:rsidP="005F395B">
      <w:pPr>
        <w:jc w:val="both"/>
      </w:pPr>
    </w:p>
    <w:p w14:paraId="1A3DFBE9" w14:textId="77777777" w:rsidR="000B5F5B" w:rsidRDefault="000B5F5B" w:rsidP="005F395B">
      <w:pPr>
        <w:keepNext/>
        <w:jc w:val="both"/>
      </w:pPr>
      <w:r>
        <w:rPr>
          <w:noProof/>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2107565"/>
                    </a:xfrm>
                    <a:prstGeom prst="rect">
                      <a:avLst/>
                    </a:prstGeom>
                  </pic:spPr>
                </pic:pic>
              </a:graphicData>
            </a:graphic>
          </wp:inline>
        </w:drawing>
      </w:r>
    </w:p>
    <w:p w14:paraId="64B5D9AE" w14:textId="68D5BA2F" w:rsidR="00732834" w:rsidRDefault="000B5F5B" w:rsidP="00A61591">
      <w:pPr>
        <w:pStyle w:val="ResimYazs"/>
        <w:jc w:val="center"/>
      </w:pPr>
      <w:bookmarkStart w:id="152" w:name="_Toc9467631"/>
      <w:r>
        <w:t xml:space="preserve">Figure </w:t>
      </w:r>
      <w:r>
        <w:fldChar w:fldCharType="begin"/>
      </w:r>
      <w:r>
        <w:instrText xml:space="preserve"> SEQ Figure \* ARABIC </w:instrText>
      </w:r>
      <w:r>
        <w:fldChar w:fldCharType="separate"/>
      </w:r>
      <w:r w:rsidR="00423167">
        <w:rPr>
          <w:noProof/>
        </w:rPr>
        <w:t>32</w:t>
      </w:r>
      <w:r>
        <w:fldChar w:fldCharType="end"/>
      </w:r>
      <w:r>
        <w:t xml:space="preserve"> </w:t>
      </w:r>
      <w:r w:rsidRPr="00351867">
        <w:t>Zombie Cookies</w:t>
      </w:r>
      <w:bookmarkEnd w:id="152"/>
    </w:p>
    <w:p w14:paraId="178502AA" w14:textId="64C3EB81" w:rsidR="003D1620" w:rsidRDefault="003D1620" w:rsidP="005F395B">
      <w:pPr>
        <w:jc w:val="both"/>
      </w:pPr>
    </w:p>
    <w:p w14:paraId="46F270D2" w14:textId="77777777" w:rsidR="000B5F5B" w:rsidRDefault="000B5F5B" w:rsidP="005F395B">
      <w:pPr>
        <w:keepNext/>
        <w:jc w:val="both"/>
      </w:pPr>
      <w:r>
        <w:rPr>
          <w:noProof/>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26415"/>
                    </a:xfrm>
                    <a:prstGeom prst="rect">
                      <a:avLst/>
                    </a:prstGeom>
                  </pic:spPr>
                </pic:pic>
              </a:graphicData>
            </a:graphic>
          </wp:inline>
        </w:drawing>
      </w:r>
    </w:p>
    <w:p w14:paraId="004FB94A" w14:textId="17729892" w:rsidR="00732834" w:rsidRDefault="000B5F5B" w:rsidP="00A61591">
      <w:pPr>
        <w:pStyle w:val="ResimYazs"/>
        <w:jc w:val="center"/>
      </w:pPr>
      <w:bookmarkStart w:id="153" w:name="_Toc9467632"/>
      <w:r>
        <w:t xml:space="preserve">Figure </w:t>
      </w:r>
      <w:r>
        <w:fldChar w:fldCharType="begin"/>
      </w:r>
      <w:r>
        <w:instrText xml:space="preserve"> SEQ Figure \* ARABIC </w:instrText>
      </w:r>
      <w:r>
        <w:fldChar w:fldCharType="separate"/>
      </w:r>
      <w:r w:rsidR="00423167">
        <w:rPr>
          <w:noProof/>
        </w:rPr>
        <w:t>33</w:t>
      </w:r>
      <w:r>
        <w:fldChar w:fldCharType="end"/>
      </w:r>
      <w:r>
        <w:t xml:space="preserve"> </w:t>
      </w:r>
      <w:r w:rsidRPr="001429C0">
        <w:t xml:space="preserve">Millions of </w:t>
      </w:r>
      <w:r>
        <w:t>E</w:t>
      </w:r>
      <w:r w:rsidRPr="001429C0">
        <w:t xml:space="preserve">mail </w:t>
      </w:r>
      <w:r>
        <w:t>A</w:t>
      </w:r>
      <w:r w:rsidRPr="001429C0">
        <w:t xml:space="preserve">ddresses </w:t>
      </w:r>
      <w:r>
        <w:t>I</w:t>
      </w:r>
      <w:r w:rsidRPr="001429C0">
        <w:t>nfiltrated the Internet</w:t>
      </w:r>
      <w:bookmarkEnd w:id="153"/>
    </w:p>
    <w:p w14:paraId="1A0833B2" w14:textId="77777777" w:rsidR="00732834" w:rsidRPr="00732834" w:rsidRDefault="00732834" w:rsidP="005F395B">
      <w:pPr>
        <w:jc w:val="both"/>
      </w:pPr>
    </w:p>
    <w:p w14:paraId="06AF58B2" w14:textId="77777777" w:rsidR="00113F3A" w:rsidRDefault="00113F3A" w:rsidP="005F395B">
      <w:pPr>
        <w:keepNext/>
        <w:jc w:val="both"/>
      </w:pPr>
      <w:r>
        <w:rPr>
          <w:noProof/>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571500"/>
                    </a:xfrm>
                    <a:prstGeom prst="rect">
                      <a:avLst/>
                    </a:prstGeom>
                  </pic:spPr>
                </pic:pic>
              </a:graphicData>
            </a:graphic>
          </wp:inline>
        </w:drawing>
      </w:r>
    </w:p>
    <w:p w14:paraId="0A153A69" w14:textId="27CC3BE6" w:rsidR="00A56643" w:rsidRDefault="00113F3A" w:rsidP="00A61591">
      <w:pPr>
        <w:pStyle w:val="ResimYazs"/>
        <w:jc w:val="center"/>
      </w:pPr>
      <w:bookmarkStart w:id="154" w:name="_Toc9467633"/>
      <w:r>
        <w:t xml:space="preserve">Figure </w:t>
      </w:r>
      <w:r>
        <w:fldChar w:fldCharType="begin"/>
      </w:r>
      <w:r>
        <w:instrText xml:space="preserve"> SEQ Figure \* ARABIC </w:instrText>
      </w:r>
      <w:r>
        <w:fldChar w:fldCharType="separate"/>
      </w:r>
      <w:r w:rsidR="00423167">
        <w:rPr>
          <w:noProof/>
        </w:rPr>
        <w:t>34</w:t>
      </w:r>
      <w:r>
        <w:fldChar w:fldCharType="end"/>
      </w:r>
      <w:r>
        <w:t xml:space="preserve"> </w:t>
      </w:r>
      <w:r w:rsidRPr="00C53717">
        <w:t>The USA and China Cyberwar Started Tweet</w:t>
      </w:r>
      <w:bookmarkEnd w:id="154"/>
    </w:p>
    <w:p w14:paraId="3169F20E" w14:textId="77777777" w:rsidR="00113F3A" w:rsidRDefault="00113F3A" w:rsidP="005F395B">
      <w:pPr>
        <w:keepNext/>
        <w:jc w:val="both"/>
      </w:pPr>
      <w:r>
        <w:rPr>
          <w:noProof/>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732155"/>
                    </a:xfrm>
                    <a:prstGeom prst="rect">
                      <a:avLst/>
                    </a:prstGeom>
                  </pic:spPr>
                </pic:pic>
              </a:graphicData>
            </a:graphic>
          </wp:inline>
        </w:drawing>
      </w:r>
    </w:p>
    <w:p w14:paraId="0BFC0515" w14:textId="68500913" w:rsidR="00A56643" w:rsidRDefault="00113F3A" w:rsidP="00A61591">
      <w:pPr>
        <w:pStyle w:val="ResimYazs"/>
        <w:jc w:val="center"/>
      </w:pPr>
      <w:bookmarkStart w:id="155" w:name="_Toc9467634"/>
      <w:r>
        <w:t xml:space="preserve">Figure </w:t>
      </w:r>
      <w:r>
        <w:fldChar w:fldCharType="begin"/>
      </w:r>
      <w:r>
        <w:instrText xml:space="preserve"> SEQ Figure \* ARABIC </w:instrText>
      </w:r>
      <w:r>
        <w:fldChar w:fldCharType="separate"/>
      </w:r>
      <w:r w:rsidR="00423167">
        <w:rPr>
          <w:noProof/>
        </w:rPr>
        <w:t>35</w:t>
      </w:r>
      <w:r>
        <w:fldChar w:fldCharType="end"/>
      </w:r>
      <w:r w:rsidR="00404E6C">
        <w:t xml:space="preserve"> </w:t>
      </w:r>
      <w:r w:rsidRPr="00C96E72">
        <w:t>Angela Merkel and Hundreds of German Politicians Hacked</w:t>
      </w:r>
      <w:bookmarkEnd w:id="155"/>
    </w:p>
    <w:p w14:paraId="6D8D0291" w14:textId="4FE6A33A" w:rsidR="00732834" w:rsidRDefault="00732834" w:rsidP="005F395B">
      <w:pPr>
        <w:pStyle w:val="Balk2"/>
        <w:jc w:val="both"/>
      </w:pPr>
      <w:bookmarkStart w:id="156" w:name="_Toc10579808"/>
      <w:r>
        <w:t>Uns</w:t>
      </w:r>
      <w:r w:rsidRPr="00732834">
        <w:t>uccessful Cybersecurity Event Detection Samples</w:t>
      </w:r>
      <w:bookmarkEnd w:id="156"/>
    </w:p>
    <w:p w14:paraId="5E10CBF3" w14:textId="54C1502E" w:rsidR="00AD111A" w:rsidRDefault="00AD111A" w:rsidP="005F395B">
      <w:pPr>
        <w:jc w:val="both"/>
      </w:pPr>
    </w:p>
    <w:p w14:paraId="172DCAF5" w14:textId="7677AE76" w:rsidR="00AD111A" w:rsidRPr="00AD111A" w:rsidRDefault="00AD111A" w:rsidP="005F395B">
      <w:pPr>
        <w:ind w:firstLine="576"/>
        <w:jc w:val="both"/>
      </w:pPr>
      <w:r>
        <w:t>Sometimes our software solution can detect false positive events</w:t>
      </w:r>
      <w:r w:rsidR="00DB7010">
        <w:t>,</w:t>
      </w:r>
      <w:r>
        <w:t xml:space="preserve"> or even it is a cybersecurity event, the detection may not</w:t>
      </w:r>
      <w:r w:rsidR="00DB7010">
        <w:t xml:space="preserve"> be</w:t>
      </w:r>
      <w:r>
        <w:t xml:space="preserve"> </w:t>
      </w:r>
      <w:r w:rsidR="00DB7010">
        <w:t xml:space="preserve">a </w:t>
      </w:r>
      <w:r>
        <w:t>useful event for security analysts. The following subsections examine such scenarios.</w:t>
      </w:r>
    </w:p>
    <w:p w14:paraId="4E225EF1" w14:textId="56E1EC70" w:rsidR="003D1620" w:rsidRDefault="003D1620" w:rsidP="005F395B">
      <w:pPr>
        <w:jc w:val="both"/>
      </w:pPr>
    </w:p>
    <w:p w14:paraId="343879F4" w14:textId="08855A78" w:rsidR="00A56643" w:rsidRPr="00A56643" w:rsidRDefault="00A56643" w:rsidP="005F395B">
      <w:pPr>
        <w:pStyle w:val="Balk3"/>
        <w:spacing w:line="240" w:lineRule="auto"/>
        <w:jc w:val="both"/>
      </w:pPr>
      <w:bookmarkStart w:id="157" w:name="_Toc10579809"/>
      <w:r w:rsidRPr="00A56643">
        <w:t xml:space="preserve">Sample False Positive Cybersecurity </w:t>
      </w:r>
      <w:r>
        <w:t>Event Detection</w:t>
      </w:r>
      <w:bookmarkEnd w:id="157"/>
    </w:p>
    <w:p w14:paraId="10634F12" w14:textId="553E347E" w:rsidR="00A56643" w:rsidRDefault="00A56643" w:rsidP="005F395B">
      <w:pPr>
        <w:jc w:val="both"/>
      </w:pPr>
    </w:p>
    <w:p w14:paraId="4E70BB69" w14:textId="3238525B" w:rsidR="00AD111A" w:rsidRDefault="00AD111A" w:rsidP="005F395B">
      <w:pPr>
        <w:ind w:firstLine="720"/>
        <w:jc w:val="both"/>
      </w:pPr>
      <w:r>
        <w:t>In the figure below, you can see an event from our user interface.</w:t>
      </w:r>
      <w:r w:rsidR="007D6E74">
        <w:t xml:space="preserve"> Even the tweet has “hacklendi” word</w:t>
      </w:r>
      <w:r w:rsidR="00DB7010">
        <w:t>,</w:t>
      </w:r>
      <w:r w:rsidR="007D6E74">
        <w:t xml:space="preserve"> which is one of our keywords from our keyword vector</w:t>
      </w:r>
      <w:r w:rsidR="00DB7010">
        <w:t>;</w:t>
      </w:r>
      <w:r w:rsidR="007D6E74">
        <w:t xml:space="preserve"> the event is not a real cybersecurity event. Analyzing such tweets to realize that it is not a real security event is hard for an automated system.</w:t>
      </w:r>
    </w:p>
    <w:p w14:paraId="0CE8ACEA" w14:textId="77777777" w:rsidR="00AD111A" w:rsidRDefault="00AD111A" w:rsidP="005F395B">
      <w:pPr>
        <w:jc w:val="both"/>
      </w:pPr>
    </w:p>
    <w:p w14:paraId="62F105A2" w14:textId="77777777" w:rsidR="00423167" w:rsidRDefault="00423167" w:rsidP="005F395B">
      <w:pPr>
        <w:keepNext/>
        <w:jc w:val="both"/>
      </w:pPr>
      <w:r>
        <w:rPr>
          <w:noProof/>
        </w:rPr>
        <w:drawing>
          <wp:inline distT="0" distB="0" distL="0" distR="0" wp14:anchorId="08DA3AB3" wp14:editId="5F9AB1B1">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535940"/>
                    </a:xfrm>
                    <a:prstGeom prst="rect">
                      <a:avLst/>
                    </a:prstGeom>
                  </pic:spPr>
                </pic:pic>
              </a:graphicData>
            </a:graphic>
          </wp:inline>
        </w:drawing>
      </w:r>
    </w:p>
    <w:p w14:paraId="660F8338" w14:textId="09F28987" w:rsidR="00A56643" w:rsidRDefault="00423167" w:rsidP="00A61591">
      <w:pPr>
        <w:pStyle w:val="ResimYazs"/>
        <w:jc w:val="center"/>
      </w:pPr>
      <w:bookmarkStart w:id="158" w:name="_Toc9467635"/>
      <w:r>
        <w:t xml:space="preserve">Figure </w:t>
      </w:r>
      <w:r>
        <w:fldChar w:fldCharType="begin"/>
      </w:r>
      <w:r>
        <w:instrText xml:space="preserve"> SEQ Figure \* ARABIC </w:instrText>
      </w:r>
      <w:r>
        <w:fldChar w:fldCharType="separate"/>
      </w:r>
      <w:r>
        <w:rPr>
          <w:noProof/>
        </w:rPr>
        <w:t>36</w:t>
      </w:r>
      <w:r>
        <w:fldChar w:fldCharType="end"/>
      </w:r>
      <w:r>
        <w:t xml:space="preserve"> </w:t>
      </w:r>
      <w:r w:rsidRPr="0014211D">
        <w:t>Sample False Positive Cybersecurity Event Detection</w:t>
      </w:r>
      <w:bookmarkEnd w:id="158"/>
    </w:p>
    <w:p w14:paraId="28C72174" w14:textId="77777777" w:rsidR="00423167" w:rsidRDefault="00423167" w:rsidP="005F395B">
      <w:pPr>
        <w:jc w:val="both"/>
      </w:pPr>
    </w:p>
    <w:p w14:paraId="303CEF39" w14:textId="1BACAFDC" w:rsidR="00BA679C" w:rsidRDefault="00A56643" w:rsidP="005F395B">
      <w:pPr>
        <w:pStyle w:val="Balk3"/>
        <w:spacing w:line="240" w:lineRule="auto"/>
        <w:jc w:val="both"/>
      </w:pPr>
      <w:bookmarkStart w:id="159" w:name="_Toc10579810"/>
      <w:r w:rsidRPr="00A56643">
        <w:t xml:space="preserve">Sample </w:t>
      </w:r>
      <w:r>
        <w:t xml:space="preserve">not </w:t>
      </w:r>
      <w:r w:rsidR="00423167">
        <w:t>U</w:t>
      </w:r>
      <w:r>
        <w:t xml:space="preserve">seful </w:t>
      </w:r>
      <w:r w:rsidR="00423167">
        <w:t>C</w:t>
      </w:r>
      <w:r>
        <w:t>ybersecurity Event Detection</w:t>
      </w:r>
      <w:bookmarkEnd w:id="159"/>
    </w:p>
    <w:p w14:paraId="7552BD05" w14:textId="5C8748A7" w:rsidR="00BA679C" w:rsidRDefault="00BA679C" w:rsidP="005F395B">
      <w:pPr>
        <w:jc w:val="both"/>
      </w:pPr>
    </w:p>
    <w:p w14:paraId="24B27598" w14:textId="50772675" w:rsidR="007D6E74" w:rsidRDefault="007D6E74" w:rsidP="005F395B">
      <w:pPr>
        <w:ind w:firstLine="720"/>
        <w:jc w:val="both"/>
      </w:pPr>
      <w:commentRangeStart w:id="160"/>
      <w:r>
        <w:t>Sometimes, even the detected event is a cybersecurity event</w:t>
      </w:r>
      <w:r w:rsidR="00DB7010">
        <w:t>;</w:t>
      </w:r>
      <w:r>
        <w:t xml:space="preserve"> it may be a personal status </w:t>
      </w:r>
      <w:r w:rsidR="00DB7010">
        <w:t>primari</w:t>
      </w:r>
      <w:r>
        <w:t xml:space="preserve">ly if it is published </w:t>
      </w:r>
      <w:r w:rsidR="00DB7010">
        <w:t>o</w:t>
      </w:r>
      <w:r>
        <w:t xml:space="preserve">n Twitter. </w:t>
      </w:r>
      <w:r w:rsidRPr="007D6E74">
        <w:t xml:space="preserve">Security analysts should read the detected event from the user interface and decide that it is useful or not for </w:t>
      </w:r>
      <w:r w:rsidR="008B5F26">
        <w:t>her/</w:t>
      </w:r>
      <w:r w:rsidRPr="007D6E74">
        <w:t xml:space="preserve">him. </w:t>
      </w:r>
      <w:commentRangeEnd w:id="160"/>
      <w:r w:rsidR="00C12673">
        <w:rPr>
          <w:rStyle w:val="AklamaBavurusu"/>
        </w:rPr>
        <w:commentReference w:id="160"/>
      </w:r>
    </w:p>
    <w:p w14:paraId="1B099AC6" w14:textId="77777777" w:rsidR="007D6E74" w:rsidRDefault="007D6E74" w:rsidP="005F395B">
      <w:pPr>
        <w:jc w:val="both"/>
      </w:pPr>
    </w:p>
    <w:p w14:paraId="20A01CC6" w14:textId="049D6182" w:rsidR="00BA679C" w:rsidRPr="00BA679C" w:rsidRDefault="00BA679C" w:rsidP="005F395B">
      <w:pPr>
        <w:jc w:val="both"/>
      </w:pPr>
      <w:r>
        <w:rPr>
          <w:noProof/>
        </w:rPr>
        <w:drawing>
          <wp:inline distT="0" distB="0" distL="0" distR="0" wp14:anchorId="34BD7F40" wp14:editId="29E66F56">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610235"/>
                    </a:xfrm>
                    <a:prstGeom prst="rect">
                      <a:avLst/>
                    </a:prstGeom>
                  </pic:spPr>
                </pic:pic>
              </a:graphicData>
            </a:graphic>
          </wp:inline>
        </w:drawing>
      </w:r>
    </w:p>
    <w:p w14:paraId="4BA98D92" w14:textId="75C880A6" w:rsidR="00A56643" w:rsidRDefault="00423167" w:rsidP="00A61591">
      <w:pPr>
        <w:pStyle w:val="ResimYazs"/>
        <w:jc w:val="center"/>
      </w:pPr>
      <w:bookmarkStart w:id="161" w:name="_Toc9467636"/>
      <w:r>
        <w:t xml:space="preserve">Figure </w:t>
      </w:r>
      <w:r>
        <w:fldChar w:fldCharType="begin"/>
      </w:r>
      <w:r>
        <w:instrText xml:space="preserve"> SEQ Figure \* ARABIC </w:instrText>
      </w:r>
      <w:r>
        <w:fldChar w:fldCharType="separate"/>
      </w:r>
      <w:r>
        <w:rPr>
          <w:noProof/>
        </w:rPr>
        <w:t>37</w:t>
      </w:r>
      <w:r>
        <w:fldChar w:fldCharType="end"/>
      </w:r>
      <w:r w:rsidR="00BA679C">
        <w:t xml:space="preserve"> </w:t>
      </w:r>
      <w:r w:rsidRPr="00001CE7">
        <w:t>Sample</w:t>
      </w:r>
      <w:r w:rsidR="00DB7010">
        <w:t>,</w:t>
      </w:r>
      <w:r w:rsidRPr="00001CE7">
        <w:t xml:space="preserve"> not Useful Cybersecurity Event </w:t>
      </w:r>
      <w:commentRangeStart w:id="162"/>
      <w:r w:rsidRPr="00001CE7">
        <w:t>Detection</w:t>
      </w:r>
      <w:bookmarkEnd w:id="161"/>
      <w:commentRangeEnd w:id="162"/>
      <w:r w:rsidR="00CE39AB">
        <w:rPr>
          <w:rStyle w:val="AklamaBavurusu"/>
          <w:iCs w:val="0"/>
        </w:rPr>
        <w:commentReference w:id="162"/>
      </w:r>
    </w:p>
    <w:p w14:paraId="6E03854D" w14:textId="606392F2" w:rsidR="00A56643" w:rsidRDefault="00A56643" w:rsidP="005F395B">
      <w:pPr>
        <w:jc w:val="both"/>
      </w:pPr>
    </w:p>
    <w:p w14:paraId="6709273A" w14:textId="77777777" w:rsidR="00942E3C" w:rsidRDefault="00942E3C" w:rsidP="005F395B">
      <w:pPr>
        <w:jc w:val="both"/>
      </w:pPr>
    </w:p>
    <w:p w14:paraId="76ECDA4B" w14:textId="57341812" w:rsidR="008B5F26" w:rsidRDefault="008B5F26" w:rsidP="008B5F26">
      <w:pPr>
        <w:ind w:firstLine="576"/>
        <w:jc w:val="both"/>
      </w:pPr>
      <w:r>
        <w:lastRenderedPageBreak/>
        <w:t xml:space="preserve">Even if the detected event is not a personal cybersecurity event, the detected event may not be useful for security events. </w:t>
      </w:r>
      <w:r w:rsidR="006039D7" w:rsidRPr="006039D7">
        <w:t xml:space="preserve">For </w:t>
      </w:r>
      <w:r w:rsidR="00895E2B" w:rsidRPr="006039D7">
        <w:t>example,</w:t>
      </w:r>
      <w:r w:rsidR="006039D7" w:rsidRPr="006039D7">
        <w:t xml:space="preserve"> an event may </w:t>
      </w:r>
      <w:r w:rsidR="00895E2B" w:rsidRPr="006039D7">
        <w:t>occur</w:t>
      </w:r>
      <w:r w:rsidR="006039D7" w:rsidRPr="006039D7">
        <w:t xml:space="preserve"> months ago but a </w:t>
      </w:r>
      <w:r w:rsidR="00895E2B">
        <w:t>T</w:t>
      </w:r>
      <w:r w:rsidR="006039D7" w:rsidRPr="006039D7">
        <w:t xml:space="preserve">witter user or </w:t>
      </w:r>
      <w:r w:rsidR="00895E2B">
        <w:t>a T</w:t>
      </w:r>
      <w:r w:rsidR="006039D7" w:rsidRPr="006039D7">
        <w:t>witter bot may share the event in a Tweet as if it occurred newly.</w:t>
      </w:r>
      <w:r w:rsidR="006039D7">
        <w:t xml:space="preserve"> The time frame is configurable in our software system. Security analysts should configure the software detection timeframe according to their needs. For </w:t>
      </w:r>
      <w:r w:rsidR="00895E2B">
        <w:t>example,</w:t>
      </w:r>
      <w:r w:rsidR="006039D7">
        <w:t xml:space="preserve"> if a security analyst works for a big cybersecurity technology company and he/she want to know more detected security events, he/she can set the timeframe longer. However, if another security analyst wants to know only the latest security events, he/she should set smaller timeframe in our software solution.  </w:t>
      </w:r>
    </w:p>
    <w:p w14:paraId="1AA91B67" w14:textId="4C95F6A7" w:rsidR="00271F6C" w:rsidRDefault="00271F6C" w:rsidP="005F395B">
      <w:pPr>
        <w:jc w:val="both"/>
        <w:rPr>
          <w:b/>
          <w:noProof/>
        </w:rPr>
      </w:pPr>
    </w:p>
    <w:p w14:paraId="30244720" w14:textId="533B1E67" w:rsidR="005E3323" w:rsidRDefault="005E3323" w:rsidP="005E3323">
      <w:pPr>
        <w:pStyle w:val="Balk2"/>
        <w:rPr>
          <w:noProof/>
        </w:rPr>
      </w:pPr>
      <w:r w:rsidRPr="005E3323">
        <w:rPr>
          <w:noProof/>
        </w:rPr>
        <w:t>Evaluation of the Results</w:t>
      </w:r>
    </w:p>
    <w:p w14:paraId="1E0A2FDC" w14:textId="07DAC79E" w:rsidR="005E3323" w:rsidRDefault="005E3323" w:rsidP="005E3323"/>
    <w:p w14:paraId="39D7BE33" w14:textId="7BA78C7D" w:rsidR="00271F6C" w:rsidRDefault="00A20A52" w:rsidP="00781ECC">
      <w:pPr>
        <w:ind w:firstLine="576"/>
        <w:jc w:val="both"/>
      </w:pPr>
      <w:r>
        <w:t xml:space="preserve">For a limited time, we run our software </w:t>
      </w:r>
      <w:r w:rsidR="0055561D">
        <w:t>for</w:t>
      </w:r>
      <w:r>
        <w:t xml:space="preserve"> test</w:t>
      </w:r>
      <w:r w:rsidR="0055561D">
        <w:t>ing</w:t>
      </w:r>
      <w:r>
        <w:t xml:space="preserve"> </w:t>
      </w:r>
      <w:r w:rsidR="0055561D">
        <w:t>purposes</w:t>
      </w:r>
      <w:r>
        <w:t xml:space="preserve">. We cannot calculate something like detected Tweet per minute or detected news per minute because it is highly related with </w:t>
      </w:r>
      <w:r w:rsidR="0055561D">
        <w:t>selected</w:t>
      </w:r>
      <w:r>
        <w:t xml:space="preserve"> keyword vector, </w:t>
      </w:r>
      <w:r w:rsidR="0055561D">
        <w:t xml:space="preserve">selected </w:t>
      </w:r>
      <w:r>
        <w:t>named entity vector and the selected time period for the detection. For example</w:t>
      </w:r>
      <w:r w:rsidR="0055561D">
        <w:t>,</w:t>
      </w:r>
      <w:r>
        <w:t xml:space="preserve"> if we select </w:t>
      </w:r>
      <w:r w:rsidR="0055561D">
        <w:t>a keyword vector with two elements, a named entity vector with two elements and select last two days as time period and run our software solution, our software can detect limited events. On the other hand</w:t>
      </w:r>
      <w:r w:rsidR="00923109">
        <w:t>,</w:t>
      </w:r>
      <w:r w:rsidR="0055561D">
        <w:t xml:space="preserve"> </w:t>
      </w:r>
      <w:r w:rsidR="0055561D" w:rsidRPr="0055561D">
        <w:t xml:space="preserve">if we select a keyword vector with </w:t>
      </w:r>
      <w:r w:rsidR="0055561D">
        <w:t>a hundred</w:t>
      </w:r>
      <w:r w:rsidR="0055561D" w:rsidRPr="0055561D">
        <w:t xml:space="preserve"> elements, a named entity vector with </w:t>
      </w:r>
      <w:r w:rsidR="00923109">
        <w:t>hundred</w:t>
      </w:r>
      <w:r w:rsidR="0055561D" w:rsidRPr="0055561D">
        <w:t xml:space="preserve"> elements and select last t</w:t>
      </w:r>
      <w:r w:rsidR="00923109">
        <w:t>en</w:t>
      </w:r>
      <w:r w:rsidR="0055561D" w:rsidRPr="0055561D">
        <w:t xml:space="preserve"> days as time period and run our software solution, our software can detect </w:t>
      </w:r>
      <w:r w:rsidR="00923109">
        <w:t>more</w:t>
      </w:r>
      <w:r w:rsidR="0055561D" w:rsidRPr="0055561D">
        <w:t xml:space="preserve"> events</w:t>
      </w:r>
      <w:r w:rsidR="00923109">
        <w:t xml:space="preserve"> according to previous configuration.</w:t>
      </w:r>
    </w:p>
    <w:p w14:paraId="7DC6903B" w14:textId="3AE6A7BC" w:rsidR="00923109" w:rsidRDefault="00923109" w:rsidP="005F395B">
      <w:pPr>
        <w:jc w:val="both"/>
      </w:pPr>
    </w:p>
    <w:p w14:paraId="3DBDB2A3" w14:textId="2F438A00" w:rsidR="00923109" w:rsidRDefault="00923109" w:rsidP="00781ECC">
      <w:pPr>
        <w:ind w:firstLine="720"/>
        <w:jc w:val="both"/>
      </w:pPr>
      <w:r>
        <w:t xml:space="preserve">After the test run of our software, our database of the software includes 437 entries. 186 of them is Twitter Tweets and 251 of them is from Hürriyet Newspaper. After analyzing the entries in our database </w:t>
      </w:r>
      <w:r w:rsidR="00751395">
        <w:t>our software solution can detect 29 cybersecurity events. 22 of them are positive detection and 7 of them are false positive detection. Our software solution’s</w:t>
      </w:r>
      <w:r>
        <w:t xml:space="preserve"> </w:t>
      </w:r>
      <w:r w:rsidR="00751395">
        <w:t>success rate is approximately %76.</w:t>
      </w:r>
    </w:p>
    <w:p w14:paraId="4D11FADD" w14:textId="45D1DA75" w:rsidR="00751395" w:rsidRDefault="00751395" w:rsidP="005F395B">
      <w:pPr>
        <w:jc w:val="both"/>
      </w:pPr>
    </w:p>
    <w:p w14:paraId="1EB6A31B" w14:textId="71ACD613" w:rsidR="00751395" w:rsidRDefault="00751395" w:rsidP="00781ECC">
      <w:pPr>
        <w:ind w:firstLine="720"/>
        <w:jc w:val="both"/>
      </w:pPr>
      <w:r>
        <w:t>These statistics shows that this methodology works in detection of cybersecurity events from Turkish texts with an acceptable success rate.</w:t>
      </w:r>
      <w:r w:rsidR="00781ECC">
        <w:t xml:space="preserve"> Cybersecurity analysts can use our software with preparing right keyword vector, right named entity vector and selecting a suitable timeframe. If we add new data sources in the future, our software can work with bigger datasets and this leads more accurate detection and it may increase the success rate percent of our software solution. </w:t>
      </w:r>
    </w:p>
    <w:p w14:paraId="1A2DB2F6" w14:textId="66373D17" w:rsidR="0055561D" w:rsidRDefault="0055561D" w:rsidP="005F395B">
      <w:pPr>
        <w:jc w:val="both"/>
      </w:pPr>
    </w:p>
    <w:p w14:paraId="702F7E42" w14:textId="690BA12F" w:rsidR="0055561D" w:rsidRDefault="0055561D" w:rsidP="005F395B">
      <w:pPr>
        <w:jc w:val="both"/>
      </w:pPr>
    </w:p>
    <w:p w14:paraId="7E3387F9" w14:textId="77777777" w:rsidR="0055561D" w:rsidRDefault="0055561D" w:rsidP="005F395B">
      <w:pPr>
        <w:jc w:val="both"/>
        <w:rPr>
          <w:b/>
          <w:noProof/>
        </w:rPr>
      </w:pPr>
    </w:p>
    <w:p w14:paraId="6FC29DA1" w14:textId="77777777" w:rsidR="00271F6C" w:rsidRDefault="00271F6C" w:rsidP="005F395B">
      <w:pPr>
        <w:jc w:val="both"/>
        <w:rPr>
          <w:b/>
          <w:noProof/>
        </w:rPr>
      </w:pPr>
    </w:p>
    <w:p w14:paraId="5A5DA1DE" w14:textId="0F2AE7D2" w:rsidR="00B83E6D" w:rsidRDefault="00B83E6D" w:rsidP="005F395B">
      <w:pPr>
        <w:jc w:val="center"/>
        <w:rPr>
          <w:b/>
          <w:noProof/>
        </w:rPr>
      </w:pPr>
      <w:r w:rsidRPr="007E1CF6">
        <w:rPr>
          <w:b/>
          <w:noProof/>
        </w:rPr>
        <w:lastRenderedPageBreak/>
        <w:t xml:space="preserve">CHAPTER </w:t>
      </w:r>
      <w:r w:rsidR="009B7663" w:rsidRPr="007E1CF6">
        <w:rPr>
          <w:b/>
          <w:noProof/>
        </w:rPr>
        <w:t>7</w:t>
      </w:r>
    </w:p>
    <w:p w14:paraId="7C0C1723" w14:textId="77777777" w:rsidR="005A65D7" w:rsidRPr="007E1CF6" w:rsidRDefault="005A65D7" w:rsidP="005F395B">
      <w:pPr>
        <w:jc w:val="center"/>
        <w:rPr>
          <w:b/>
          <w:noProof/>
        </w:rPr>
      </w:pPr>
    </w:p>
    <w:p w14:paraId="5517BA82" w14:textId="59FDC96B" w:rsidR="00B83E6D" w:rsidRPr="007E1CF6" w:rsidRDefault="002B241C" w:rsidP="005F395B">
      <w:pPr>
        <w:pStyle w:val="Balk1"/>
        <w:tabs>
          <w:tab w:val="clear" w:pos="216"/>
          <w:tab w:val="left" w:pos="284"/>
        </w:tabs>
        <w:ind w:right="295"/>
        <w:jc w:val="center"/>
        <w:rPr>
          <w:noProof/>
          <w:szCs w:val="24"/>
        </w:rPr>
      </w:pPr>
      <w:bookmarkStart w:id="164" w:name="_Toc10579811"/>
      <w:r w:rsidRPr="007E1CF6">
        <w:rPr>
          <w:noProof/>
          <w:szCs w:val="24"/>
        </w:rPr>
        <w:t>CONCLUSION AND FUTURE WORK</w:t>
      </w:r>
      <w:bookmarkEnd w:id="164"/>
    </w:p>
    <w:p w14:paraId="0A5AE68B" w14:textId="18261636" w:rsidR="00B83E6D" w:rsidRDefault="00D720CB" w:rsidP="005F395B">
      <w:pPr>
        <w:pStyle w:val="Balk2"/>
        <w:jc w:val="both"/>
        <w:rPr>
          <w:noProof/>
        </w:rPr>
      </w:pPr>
      <w:bookmarkStart w:id="165" w:name="_Toc10579812"/>
      <w:r w:rsidRPr="007E1CF6">
        <w:rPr>
          <w:noProof/>
        </w:rPr>
        <w:t>Conclusion</w:t>
      </w:r>
      <w:bookmarkEnd w:id="165"/>
    </w:p>
    <w:p w14:paraId="082EDEAD" w14:textId="09214A26" w:rsidR="00271F6C" w:rsidRDefault="00271F6C" w:rsidP="005F395B">
      <w:pPr>
        <w:jc w:val="both"/>
      </w:pPr>
    </w:p>
    <w:p w14:paraId="0D989F51" w14:textId="110F2F52" w:rsidR="007D720E" w:rsidRDefault="007D720E" w:rsidP="005F395B">
      <w:pPr>
        <w:ind w:firstLine="576"/>
        <w:jc w:val="both"/>
      </w:pPr>
      <w:r w:rsidRPr="007D720E">
        <w:t>In the last few decades</w:t>
      </w:r>
      <w:r w:rsidR="00271F6C">
        <w:t xml:space="preserve">, </w:t>
      </w:r>
      <w:r w:rsidR="0042075F">
        <w:t>automation has</w:t>
      </w:r>
      <w:r w:rsidRPr="007D720E">
        <w:t xml:space="preserve"> been increasingly used</w:t>
      </w:r>
      <w:r>
        <w:t xml:space="preserve"> in various field of people’s life due to its benefits like </w:t>
      </w:r>
      <w:r w:rsidRPr="007D720E">
        <w:t>cost reduction, productivity, availability, reliability, and performanc</w:t>
      </w:r>
      <w:r>
        <w:t>e. Cybersecurity is one of the field</w:t>
      </w:r>
      <w:r w:rsidR="00DB7010">
        <w:t>s</w:t>
      </w:r>
      <w:r>
        <w:t xml:space="preserve"> which </w:t>
      </w:r>
      <w:r w:rsidR="0042075F">
        <w:t>automation</w:t>
      </w:r>
      <w:r>
        <w:t xml:space="preserve"> is often used. </w:t>
      </w:r>
      <w:r w:rsidR="0042075F">
        <w:t>However,</w:t>
      </w:r>
      <w:r>
        <w:t xml:space="preserve"> every </w:t>
      </w:r>
      <w:r w:rsidR="0042075F">
        <w:t>automation</w:t>
      </w:r>
      <w:r>
        <w:t xml:space="preserve"> software system </w:t>
      </w:r>
      <w:r w:rsidR="0042075F">
        <w:t>has</w:t>
      </w:r>
      <w:r>
        <w:t xml:space="preserve"> unique requirements to </w:t>
      </w:r>
      <w:r w:rsidR="0042075F">
        <w:t>achieve</w:t>
      </w:r>
      <w:r>
        <w:t xml:space="preserve"> its purposes. It leads</w:t>
      </w:r>
      <w:r w:rsidR="00DB7010">
        <w:t xml:space="preserve"> to</w:t>
      </w:r>
      <w:r>
        <w:t xml:space="preserve"> lots of research areas and </w:t>
      </w:r>
      <w:r w:rsidR="0042075F">
        <w:t>unique</w:t>
      </w:r>
      <w:r>
        <w:t xml:space="preserve"> </w:t>
      </w:r>
      <w:r w:rsidR="0042075F">
        <w:t>automation</w:t>
      </w:r>
      <w:r>
        <w:t xml:space="preserve"> systems. Automatic event detection is one of these research fields.  </w:t>
      </w:r>
      <w:r w:rsidR="00411DE7">
        <w:t xml:space="preserve">Social media is one of the fastest </w:t>
      </w:r>
      <w:r w:rsidR="0042075F">
        <w:t>ways</w:t>
      </w:r>
      <w:r w:rsidR="00411DE7">
        <w:t xml:space="preserve"> to detect cybersecurity events because people and bots share such events in there. Newspapers are also share</w:t>
      </w:r>
      <w:r w:rsidR="00DB7010">
        <w:t>d</w:t>
      </w:r>
      <w:r w:rsidR="00411DE7">
        <w:t xml:space="preserve"> such cybersecurity events and processing the newspaper data is relatively </w:t>
      </w:r>
      <w:r w:rsidR="00DB7010">
        <w:t>more straightforward</w:t>
      </w:r>
      <w:r w:rsidR="00411DE7">
        <w:t xml:space="preserve"> because false</w:t>
      </w:r>
      <w:r w:rsidR="00DB7010">
        <w:t>-</w:t>
      </w:r>
      <w:r w:rsidR="00411DE7">
        <w:t xml:space="preserve">positive cybersecurity events are rarely shared in the newspaper websites. </w:t>
      </w:r>
    </w:p>
    <w:p w14:paraId="3825B350" w14:textId="77777777" w:rsidR="005F395B" w:rsidRDefault="005F395B" w:rsidP="005F395B">
      <w:pPr>
        <w:ind w:firstLine="576"/>
        <w:jc w:val="both"/>
      </w:pPr>
    </w:p>
    <w:p w14:paraId="1A43F4E6" w14:textId="6B9AFB8D" w:rsidR="005F395B" w:rsidRDefault="00411DE7" w:rsidP="005F395B">
      <w:pPr>
        <w:ind w:firstLine="576"/>
        <w:jc w:val="both"/>
      </w:pPr>
      <w:r>
        <w:t xml:space="preserve">In this thesis, we investigated </w:t>
      </w:r>
      <w:r w:rsidR="00072E59">
        <w:t>automatic event detection of cyber security events from Turkish Twitter Stream and Turkish newspaper data. We work on real</w:t>
      </w:r>
      <w:r w:rsidR="00DB7010">
        <w:t>-</w:t>
      </w:r>
      <w:r w:rsidR="00072E59">
        <w:t xml:space="preserve">time data to </w:t>
      </w:r>
      <w:r w:rsidR="0042075F">
        <w:t>achieve</w:t>
      </w:r>
      <w:r w:rsidR="00072E59">
        <w:t xml:space="preserve"> that our research can be used by security analysts.  Existing publications about real-time cybersecurity event detection system</w:t>
      </w:r>
      <w:r w:rsidR="00DB7010">
        <w:t xml:space="preserve"> </w:t>
      </w:r>
      <w:r w:rsidR="00072E59">
        <w:t xml:space="preserve">generally use English texts to analyze and detect the events. We cannot find any research which use Turkish data sources to detect cybersecurity events. </w:t>
      </w:r>
      <w:r w:rsidR="00072E59" w:rsidRPr="00072E59">
        <w:t xml:space="preserve">Using Turkish data sources for cybersecurity event detection is a new topic for literature. We believe that this research </w:t>
      </w:r>
      <w:r w:rsidR="0042075F" w:rsidRPr="00072E59">
        <w:t>contributes</w:t>
      </w:r>
      <w:r w:rsidR="00913893">
        <w:t xml:space="preserve"> to</w:t>
      </w:r>
      <w:r w:rsidR="00072E59" w:rsidRPr="00072E59">
        <w:t xml:space="preserve"> the literature </w:t>
      </w:r>
      <w:r w:rsidR="00913893">
        <w:t>by</w:t>
      </w:r>
      <w:r w:rsidR="00072E59" w:rsidRPr="00072E59">
        <w:t xml:space="preserve"> filling an uninvestigated field.</w:t>
      </w:r>
      <w:r w:rsidR="00072E59">
        <w:t xml:space="preserve"> </w:t>
      </w:r>
      <w:r w:rsidR="001E7250" w:rsidRPr="001E7250">
        <w:t>We proposed an automated software system which works using different data sources, named entities, text mining methods</w:t>
      </w:r>
      <w:r w:rsidR="00913893">
        <w:t>,</w:t>
      </w:r>
      <w:r w:rsidR="001E7250" w:rsidRPr="001E7250">
        <w:t xml:space="preserve"> and "state of art" software techniques.</w:t>
      </w:r>
      <w:r w:rsidR="001E7250">
        <w:t xml:space="preserve"> Then we analyze the results of our software system. </w:t>
      </w:r>
      <w:r w:rsidR="001E7250" w:rsidRPr="001E7250">
        <w:t>Even if our software system detects few false positive cybersecurity events, it was often able to detect a useful cybersecurity event.</w:t>
      </w:r>
      <w:r w:rsidR="007E3CA1">
        <w:t xml:space="preserve"> For example, our software system can detect cybersecurity events such as WhatsApp Spyware, MuddyWater Attack, the </w:t>
      </w:r>
      <w:r w:rsidR="007E3CA1" w:rsidRPr="007E3CA1">
        <w:t>Remote Patient Tracking System Applications</w:t>
      </w:r>
      <w:r w:rsidR="007E3CA1">
        <w:t xml:space="preserve"> vulnerability, Pirate Matryoshka Virus, Zombie Cookies threat</w:t>
      </w:r>
      <w:r w:rsidR="007521D3">
        <w:t xml:space="preserve">. </w:t>
      </w:r>
    </w:p>
    <w:p w14:paraId="4E3A80B7" w14:textId="3F554505" w:rsidR="00271F6C" w:rsidRDefault="007521D3" w:rsidP="005F395B">
      <w:pPr>
        <w:ind w:firstLine="576"/>
        <w:jc w:val="both"/>
      </w:pPr>
      <w:r>
        <w:br/>
      </w:r>
      <w:r w:rsidR="00FE4A72">
        <w:t xml:space="preserve"> </w:t>
      </w:r>
      <w:r w:rsidR="00FE4A72">
        <w:tab/>
      </w:r>
      <w:r w:rsidRPr="007521D3">
        <w:t>We concluded that event detection with using Turkish texts is applicable</w:t>
      </w:r>
      <w:r w:rsidR="00913893">
        <w:t>,</w:t>
      </w:r>
      <w:r w:rsidRPr="007521D3">
        <w:t xml:space="preserve"> and security analysts can use such a system like our software system as </w:t>
      </w:r>
      <w:r>
        <w:t xml:space="preserve">a </w:t>
      </w:r>
      <w:r w:rsidRPr="007521D3">
        <w:t>helper tool.</w:t>
      </w:r>
    </w:p>
    <w:p w14:paraId="52F72D3B" w14:textId="1382D9C0" w:rsidR="005F395B" w:rsidRDefault="005F395B" w:rsidP="005F395B">
      <w:pPr>
        <w:ind w:firstLine="576"/>
        <w:jc w:val="both"/>
      </w:pPr>
    </w:p>
    <w:p w14:paraId="1DE867EE" w14:textId="77777777" w:rsidR="005F395B" w:rsidRPr="00271F6C" w:rsidRDefault="005F395B" w:rsidP="005F395B">
      <w:pPr>
        <w:ind w:firstLine="576"/>
        <w:jc w:val="both"/>
      </w:pPr>
    </w:p>
    <w:p w14:paraId="17ACCEAF" w14:textId="4D1FA23F" w:rsidR="00D720CB" w:rsidRPr="007E1CF6" w:rsidRDefault="00D720CB" w:rsidP="005F395B">
      <w:pPr>
        <w:pStyle w:val="Balk2"/>
        <w:jc w:val="both"/>
        <w:rPr>
          <w:noProof/>
        </w:rPr>
      </w:pPr>
      <w:bookmarkStart w:id="166" w:name="_Toc10579813"/>
      <w:r w:rsidRPr="007E1CF6">
        <w:rPr>
          <w:noProof/>
        </w:rPr>
        <w:t>Future Work</w:t>
      </w:r>
      <w:bookmarkEnd w:id="166"/>
    </w:p>
    <w:p w14:paraId="5C4B29C0" w14:textId="77777777" w:rsidR="00B83E6D" w:rsidRPr="007E1CF6" w:rsidRDefault="00B83E6D" w:rsidP="005F395B">
      <w:pPr>
        <w:jc w:val="both"/>
        <w:rPr>
          <w:noProof/>
        </w:rPr>
      </w:pPr>
    </w:p>
    <w:p w14:paraId="0BA3BC58" w14:textId="5F60CAB5" w:rsidR="005207A3" w:rsidRDefault="00993F6C" w:rsidP="005F395B">
      <w:pPr>
        <w:jc w:val="both"/>
        <w:rPr>
          <w:noProof/>
        </w:rPr>
      </w:pPr>
      <w:r>
        <w:rPr>
          <w:noProof/>
        </w:rPr>
        <w:lastRenderedPageBreak/>
        <w:t>Currently</w:t>
      </w:r>
      <w:r w:rsidR="00913893">
        <w:rPr>
          <w:noProof/>
        </w:rPr>
        <w:t>,</w:t>
      </w:r>
      <w:r>
        <w:rPr>
          <w:noProof/>
        </w:rPr>
        <w:t xml:space="preserve"> our software system works on </w:t>
      </w:r>
      <w:r w:rsidR="00913893">
        <w:rPr>
          <w:noProof/>
        </w:rPr>
        <w:t xml:space="preserve">a </w:t>
      </w:r>
      <w:r>
        <w:rPr>
          <w:noProof/>
        </w:rPr>
        <w:t>local computer. We will plan to move our project to a server, obtain a website. After this, security analysts do not need to work on soft</w:t>
      </w:r>
      <w:r w:rsidR="00913893">
        <w:rPr>
          <w:noProof/>
        </w:rPr>
        <w:t>w</w:t>
      </w:r>
      <w:r>
        <w:rPr>
          <w:noProof/>
        </w:rPr>
        <w:t>are codes. They can easily follow current Turkish security events from a website. Even journalists or regular people can visit our soft</w:t>
      </w:r>
      <w:r w:rsidR="00913893">
        <w:rPr>
          <w:noProof/>
        </w:rPr>
        <w:t>w</w:t>
      </w:r>
      <w:r>
        <w:rPr>
          <w:noProof/>
        </w:rPr>
        <w:t>are to follow security events. When we move the software to a server(i.e</w:t>
      </w:r>
      <w:r w:rsidR="00913893">
        <w:rPr>
          <w:noProof/>
        </w:rPr>
        <w:t>.,</w:t>
      </w:r>
      <w:r>
        <w:rPr>
          <w:noProof/>
        </w:rPr>
        <w:t xml:space="preserve"> AWS)</w:t>
      </w:r>
      <w:r w:rsidR="00913893">
        <w:rPr>
          <w:noProof/>
        </w:rPr>
        <w:t>,</w:t>
      </w:r>
      <w:r>
        <w:rPr>
          <w:noProof/>
        </w:rPr>
        <w:t xml:space="preserve"> our software can work 7x24</w:t>
      </w:r>
      <w:r w:rsidR="00913893">
        <w:rPr>
          <w:noProof/>
        </w:rPr>
        <w:t>,</w:t>
      </w:r>
      <w:r>
        <w:rPr>
          <w:noProof/>
        </w:rPr>
        <w:t xml:space="preserve"> which will be useful for detection success. If our software can work with big</w:t>
      </w:r>
      <w:r w:rsidR="005207A3">
        <w:rPr>
          <w:noProof/>
        </w:rPr>
        <w:t>ger</w:t>
      </w:r>
      <w:r>
        <w:rPr>
          <w:noProof/>
        </w:rPr>
        <w:t xml:space="preserve"> data, it will detect more events </w:t>
      </w:r>
      <w:r w:rsidR="00913893">
        <w:rPr>
          <w:noProof/>
        </w:rPr>
        <w:t>with more</w:t>
      </w:r>
      <w:r>
        <w:rPr>
          <w:noProof/>
        </w:rPr>
        <w:t xml:space="preserve"> accurate event</w:t>
      </w:r>
      <w:r w:rsidR="00913893">
        <w:rPr>
          <w:noProof/>
        </w:rPr>
        <w:t xml:space="preserve"> detection</w:t>
      </w:r>
      <w:r>
        <w:rPr>
          <w:noProof/>
        </w:rPr>
        <w:t>. To increase the streaming</w:t>
      </w:r>
      <w:r w:rsidR="005207A3">
        <w:rPr>
          <w:noProof/>
        </w:rPr>
        <w:t xml:space="preserve"> </w:t>
      </w:r>
      <w:r>
        <w:rPr>
          <w:noProof/>
        </w:rPr>
        <w:t>data, we are planni</w:t>
      </w:r>
      <w:r w:rsidR="00913893">
        <w:rPr>
          <w:noProof/>
        </w:rPr>
        <w:t>n</w:t>
      </w:r>
      <w:r>
        <w:rPr>
          <w:noProof/>
        </w:rPr>
        <w:t>g to add new Turkish data sources from other websites like Eksisozluk, Linkedin, Facebook</w:t>
      </w:r>
      <w:r w:rsidR="00913893">
        <w:rPr>
          <w:noProof/>
        </w:rPr>
        <w:t>,</w:t>
      </w:r>
      <w:r>
        <w:rPr>
          <w:noProof/>
        </w:rPr>
        <w:t xml:space="preserve"> and so on. </w:t>
      </w:r>
      <w:r w:rsidR="005207A3">
        <w:rPr>
          <w:noProof/>
        </w:rPr>
        <w:t xml:space="preserve"> This</w:t>
      </w:r>
      <w:r w:rsidR="00F50FF3">
        <w:rPr>
          <w:noProof/>
        </w:rPr>
        <w:t xml:space="preserve"> im</w:t>
      </w:r>
      <w:r w:rsidR="00590513">
        <w:rPr>
          <w:noProof/>
        </w:rPr>
        <w:t>provemen</w:t>
      </w:r>
      <w:r w:rsidR="00F50FF3">
        <w:rPr>
          <w:noProof/>
        </w:rPr>
        <w:t>t</w:t>
      </w:r>
      <w:r w:rsidR="005207A3">
        <w:rPr>
          <w:noProof/>
        </w:rPr>
        <w:t xml:space="preserve"> </w:t>
      </w:r>
      <w:r w:rsidR="00F50FF3">
        <w:rPr>
          <w:noProof/>
        </w:rPr>
        <w:t xml:space="preserve">will </w:t>
      </w:r>
      <w:r w:rsidR="005207A3">
        <w:rPr>
          <w:noProof/>
        </w:rPr>
        <w:t>make our datasets a</w:t>
      </w:r>
      <w:r w:rsidR="00590513">
        <w:rPr>
          <w:noProof/>
        </w:rPr>
        <w:t>n excellen</w:t>
      </w:r>
      <w:r w:rsidR="005207A3">
        <w:rPr>
          <w:noProof/>
        </w:rPr>
        <w:t>t resource for future work. After these improvements, our datasets can be useful not only for us but also the other researchers work on cybersecurity, cogn</w:t>
      </w:r>
      <w:r w:rsidR="00590513">
        <w:rPr>
          <w:noProof/>
        </w:rPr>
        <w:t>i</w:t>
      </w:r>
      <w:r w:rsidR="005207A3">
        <w:rPr>
          <w:noProof/>
        </w:rPr>
        <w:t xml:space="preserve">tive science or computer science field. </w:t>
      </w:r>
    </w:p>
    <w:p w14:paraId="4CD5D15C" w14:textId="77777777" w:rsidR="00445219" w:rsidRDefault="00445219" w:rsidP="005F395B">
      <w:pPr>
        <w:jc w:val="both"/>
        <w:rPr>
          <w:noProof/>
        </w:rPr>
      </w:pPr>
    </w:p>
    <w:p w14:paraId="0C599B31" w14:textId="7B5815F8" w:rsidR="00993F6C" w:rsidRDefault="005207A3" w:rsidP="005F395B">
      <w:pPr>
        <w:ind w:firstLine="576"/>
        <w:jc w:val="both"/>
      </w:pPr>
      <w:r>
        <w:rPr>
          <w:noProof/>
        </w:rPr>
        <w:t xml:space="preserve">Moreover, </w:t>
      </w:r>
      <w:r w:rsidR="00993F6C">
        <w:t xml:space="preserve">we </w:t>
      </w:r>
      <w:r>
        <w:t>may try</w:t>
      </w:r>
      <w:r w:rsidR="00993F6C">
        <w:t xml:space="preserve"> to detect cybersecurity events</w:t>
      </w:r>
      <w:r w:rsidR="00993F6C" w:rsidRPr="00CA68D8">
        <w:t xml:space="preserve"> that have not yet taken place by processing</w:t>
      </w:r>
      <w:r w:rsidR="00993F6C">
        <w:t xml:space="preserve"> streaming data using Turkish.</w:t>
      </w:r>
      <w:r>
        <w:t xml:space="preserve"> Even there are researches about it</w:t>
      </w:r>
      <w:r w:rsidR="00590513">
        <w:t>;</w:t>
      </w:r>
      <w:r>
        <w:t xml:space="preserve"> these researches do not use Turkish texts as </w:t>
      </w:r>
      <w:r w:rsidR="000A4698">
        <w:t xml:space="preserve">a </w:t>
      </w:r>
      <w:r>
        <w:t xml:space="preserve">data source. We may research that topic </w:t>
      </w:r>
      <w:r w:rsidR="00590513">
        <w:t>by</w:t>
      </w:r>
      <w:r>
        <w:t xml:space="preserve"> using Turkish texts using our infrastructure done in the scope of this thesis. </w:t>
      </w:r>
    </w:p>
    <w:p w14:paraId="7717F794" w14:textId="77777777" w:rsidR="00445219" w:rsidRDefault="00445219" w:rsidP="005F395B">
      <w:pPr>
        <w:ind w:firstLine="576"/>
        <w:jc w:val="both"/>
      </w:pPr>
    </w:p>
    <w:p w14:paraId="6A501248" w14:textId="3403F158" w:rsidR="00993F6C" w:rsidRDefault="005207A3" w:rsidP="005F395B">
      <w:pPr>
        <w:ind w:firstLine="576"/>
        <w:jc w:val="both"/>
      </w:pPr>
      <w:r w:rsidRPr="005207A3">
        <w:t>Lastly, we can add malicious URL detection to our software system</w:t>
      </w:r>
      <w:r w:rsidR="000A4698">
        <w:t>,</w:t>
      </w:r>
      <w:r w:rsidRPr="005207A3">
        <w:t xml:space="preserve"> as </w:t>
      </w:r>
      <w:r w:rsidR="000A4698">
        <w:t>we</w:t>
      </w:r>
      <w:r w:rsidRPr="005207A3">
        <w:t xml:space="preserve"> mentioned in the literature review section. Sometimes people share malicious URL</w:t>
      </w:r>
      <w:r w:rsidR="000A4698">
        <w:t>s</w:t>
      </w:r>
      <w:r w:rsidRPr="005207A3">
        <w:t xml:space="preserve"> from social media. We may try to detect such an attack using Turkish Tweets.</w:t>
      </w:r>
    </w:p>
    <w:p w14:paraId="083E7E28" w14:textId="566B84D3" w:rsidR="005D1DC5" w:rsidRDefault="005D1DC5" w:rsidP="005F395B">
      <w:pPr>
        <w:jc w:val="both"/>
        <w:rPr>
          <w:noProof/>
        </w:rPr>
      </w:pPr>
    </w:p>
    <w:p w14:paraId="75D3866A" w14:textId="4ED882B3" w:rsidR="00823327" w:rsidRDefault="00823327" w:rsidP="005F395B">
      <w:pPr>
        <w:jc w:val="both"/>
        <w:rPr>
          <w:noProof/>
        </w:rPr>
      </w:pPr>
    </w:p>
    <w:p w14:paraId="631ADFF9" w14:textId="190F3039" w:rsidR="00823327" w:rsidRDefault="00823327" w:rsidP="005F395B">
      <w:pPr>
        <w:jc w:val="both"/>
        <w:rPr>
          <w:noProof/>
        </w:rPr>
      </w:pPr>
    </w:p>
    <w:p w14:paraId="76B9A93C" w14:textId="4B9E5B48" w:rsidR="00823327" w:rsidRDefault="00823327" w:rsidP="005F395B">
      <w:pPr>
        <w:jc w:val="both"/>
        <w:rPr>
          <w:noProof/>
        </w:rPr>
      </w:pPr>
    </w:p>
    <w:p w14:paraId="1520B5FF" w14:textId="22F2AD23" w:rsidR="00823327" w:rsidRDefault="00823327" w:rsidP="005F395B">
      <w:pPr>
        <w:jc w:val="both"/>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72C318F" w:rsidR="00823327" w:rsidRDefault="00823327" w:rsidP="005B6738">
      <w:pPr>
        <w:rPr>
          <w:noProof/>
        </w:rPr>
      </w:pPr>
    </w:p>
    <w:p w14:paraId="257626C6" w14:textId="40BA3C04" w:rsidR="005207A3" w:rsidRDefault="005207A3" w:rsidP="005B6738">
      <w:pPr>
        <w:rPr>
          <w:noProof/>
        </w:rPr>
      </w:pPr>
    </w:p>
    <w:p w14:paraId="439D473C" w14:textId="03C2A437" w:rsidR="005207A3" w:rsidRDefault="005207A3" w:rsidP="005B6738">
      <w:pPr>
        <w:rPr>
          <w:noProof/>
        </w:rPr>
      </w:pPr>
    </w:p>
    <w:p w14:paraId="5D22762B" w14:textId="0E1C4590" w:rsidR="005207A3" w:rsidRDefault="005207A3" w:rsidP="005B6738">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67" w:name="_Toc10579814"/>
      <w:r w:rsidRPr="007E1CF6">
        <w:rPr>
          <w:noProof/>
        </w:rPr>
        <w:lastRenderedPageBreak/>
        <w:t>REFERENCES</w:t>
      </w:r>
      <w:bookmarkEnd w:id="167"/>
    </w:p>
    <w:p w14:paraId="4E419F14" w14:textId="6F3C6371" w:rsidR="00B96C65" w:rsidRPr="00B96C65" w:rsidRDefault="00282F20" w:rsidP="00B96C6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B96C65" w:rsidRPr="00B96C65">
        <w:rPr>
          <w:noProof/>
          <w:szCs w:val="24"/>
        </w:rPr>
        <w:t xml:space="preserve">Aslan, Ç. B., Sağlam, R. B., &amp; Li, S. (2018). </w:t>
      </w:r>
      <w:r w:rsidR="00B96C65" w:rsidRPr="00B96C65">
        <w:rPr>
          <w:i/>
          <w:iCs/>
          <w:noProof/>
          <w:szCs w:val="24"/>
        </w:rPr>
        <w:t>Automatic Detection of Cyber Security Related Accounts on Online Social Networks</w:t>
      </w:r>
      <w:r w:rsidR="00B96C65" w:rsidRPr="00B96C65">
        <w:rPr>
          <w:noProof/>
          <w:szCs w:val="24"/>
        </w:rPr>
        <w:t>. 236–240. https://doi.org/10.1145/3217804.3217919</w:t>
      </w:r>
    </w:p>
    <w:p w14:paraId="4680AEB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Borrett, M. (2017). </w:t>
      </w:r>
      <w:r w:rsidRPr="00B96C65">
        <w:rPr>
          <w:i/>
          <w:iCs/>
          <w:noProof/>
          <w:szCs w:val="24"/>
        </w:rPr>
        <w:t>Security in the Cognitive Era BRINGING THE POWER OF COGNITIVE SECURITY TO THE SECURITY ANALYST Motivations for Change</w:t>
      </w:r>
      <w:r w:rsidRPr="00B96C65">
        <w:rPr>
          <w:noProof/>
          <w:szCs w:val="24"/>
        </w:rPr>
        <w:t>. Retrieved from http://www.crestcon.co.uk/wp-content/uploads/2017/04/MartinBorrett.pdf</w:t>
      </w:r>
    </w:p>
    <w:p w14:paraId="51BA6968"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Businesses Can Now Use The Same Stats Language As Universities, Thanks. (n.d.). Retrieved April 19, 2019, from https://www.fastcompany.com/3030877/businesses-can-now-use-the-same-stats-language-as-universities-thanks-to-pandas</w:t>
      </w:r>
    </w:p>
    <w:p w14:paraId="776AA1F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Countries with most Twitter users 2019 | Statistic. (2019). Retrieved April 15, 2019, from Statista website: https://www.statista.com/statistics/242606/number-of-active-twitter-users-in-selected-countries/</w:t>
      </w:r>
    </w:p>
    <w:p w14:paraId="50D4126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Differences between a security event vs incident vs non-compliance. (n.d.). Retrieved June 2, 2019, from https://advisera.com/27001academy/blog/2018/12/03/iso-27001-information-security-event-vs-incident-vs-non-compliance/</w:t>
      </w:r>
    </w:p>
    <w:p w14:paraId="72D3414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ğit, G. (2015). </w:t>
      </w:r>
      <w:r w:rsidRPr="00B96C65">
        <w:rPr>
          <w:i/>
          <w:iCs/>
          <w:noProof/>
          <w:szCs w:val="24"/>
        </w:rPr>
        <w:t>ITU Turkish NLP Web Service</w:t>
      </w:r>
      <w:r w:rsidRPr="00B96C65">
        <w:rPr>
          <w:noProof/>
          <w:szCs w:val="24"/>
        </w:rPr>
        <w:t>. 1–4. https://doi.org/10.3115/v1/e14-2001</w:t>
      </w:r>
    </w:p>
    <w:p w14:paraId="2D7B1ECD"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ǧit, G., &amp; Torunoǧlu-Selamet, D. (2017). Social media text normalization for Turkish. </w:t>
      </w:r>
      <w:r w:rsidRPr="00B96C65">
        <w:rPr>
          <w:i/>
          <w:iCs/>
          <w:noProof/>
          <w:szCs w:val="24"/>
        </w:rPr>
        <w:t>Natural Language Engineering</w:t>
      </w:r>
      <w:r w:rsidRPr="00B96C65">
        <w:rPr>
          <w:noProof/>
          <w:szCs w:val="24"/>
        </w:rPr>
        <w:t xml:space="preserve">, </w:t>
      </w:r>
      <w:r w:rsidRPr="00B96C65">
        <w:rPr>
          <w:i/>
          <w:iCs/>
          <w:noProof/>
          <w:szCs w:val="24"/>
        </w:rPr>
        <w:t>23</w:t>
      </w:r>
      <w:r w:rsidRPr="00B96C65">
        <w:rPr>
          <w:noProof/>
          <w:szCs w:val="24"/>
        </w:rPr>
        <w:t>(6), 835–875. https://doi.org/10.1017/S1351324917000134</w:t>
      </w:r>
    </w:p>
    <w:p w14:paraId="67595D5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Global Digital Report 2019 | Free Download | We Are Social UK. (n.d.). Retrieved April 26, 2019, from https://wearesocial.com/uk/digital-2019</w:t>
      </w:r>
    </w:p>
    <w:p w14:paraId="6A5E954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Huberman, B. A., Romero, D. M., &amp; Wu, F. (2008). Social Networks that Matter: Twitter Under the Microscope. </w:t>
      </w:r>
      <w:r w:rsidRPr="00B96C65">
        <w:rPr>
          <w:i/>
          <w:iCs/>
          <w:noProof/>
          <w:szCs w:val="24"/>
        </w:rPr>
        <w:t>SSRN Electronic Journal</w:t>
      </w:r>
      <w:r w:rsidRPr="00B96C65">
        <w:rPr>
          <w:noProof/>
          <w:szCs w:val="24"/>
        </w:rPr>
        <w:t>. https://doi.org/10.2139/ssrn.1313405</w:t>
      </w:r>
    </w:p>
    <w:p w14:paraId="49922B0C"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Hurriyet Developers API v1.0 Docs — Hürriyet Public API. (n.d.). Retrieved April 11, 2019, from https://developers.hurriyet.com.tr/docs/versions/1.0</w:t>
      </w:r>
    </w:p>
    <w:p w14:paraId="078A4C2C" w14:textId="77777777" w:rsidR="00B96C65" w:rsidRPr="00B96C65" w:rsidRDefault="00B96C65" w:rsidP="00B96C65">
      <w:pPr>
        <w:widowControl w:val="0"/>
        <w:autoSpaceDE w:val="0"/>
        <w:autoSpaceDN w:val="0"/>
        <w:adjustRightInd w:val="0"/>
        <w:ind w:left="480" w:hanging="480"/>
        <w:rPr>
          <w:noProof/>
          <w:szCs w:val="24"/>
        </w:rPr>
      </w:pPr>
      <w:r w:rsidRPr="00B96C65">
        <w:rPr>
          <w:i/>
          <w:iCs/>
          <w:noProof/>
          <w:szCs w:val="24"/>
        </w:rPr>
        <w:t>International Journals of Management, IT et Engineering IJMIE.</w:t>
      </w:r>
      <w:r w:rsidRPr="00B96C65">
        <w:rPr>
          <w:noProof/>
          <w:szCs w:val="24"/>
        </w:rPr>
        <w:t xml:space="preserve"> (n.d.). Retrieved from https://www.academia.edu/35925695/TEACHBOT_TEACHING_ROBOT_USING_ARTIFICIAL_INTELLIGENCE_AND_NATURAL_LANGUAGE_PROCESSING</w:t>
      </w:r>
    </w:p>
    <w:p w14:paraId="5F98DB2C"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ITU Turkish Natural Language Processing Web Interface. (n.d.). Retrieved April 18, 2019, from http://tools.nlp.itu.edu.tr/index.jsp</w:t>
      </w:r>
    </w:p>
    <w:p w14:paraId="061D00C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Javed, A., Burnap, P., &amp; Rana, O. (2019). Prediction of drive-by download attacks on Twitter. </w:t>
      </w:r>
      <w:r w:rsidRPr="00B96C65">
        <w:rPr>
          <w:i/>
          <w:iCs/>
          <w:noProof/>
          <w:szCs w:val="24"/>
        </w:rPr>
        <w:t>Information Processing and Management</w:t>
      </w:r>
      <w:r w:rsidRPr="00B96C65">
        <w:rPr>
          <w:noProof/>
          <w:szCs w:val="24"/>
        </w:rPr>
        <w:t xml:space="preserve">, </w:t>
      </w:r>
      <w:r w:rsidRPr="00B96C65">
        <w:rPr>
          <w:i/>
          <w:iCs/>
          <w:noProof/>
          <w:szCs w:val="24"/>
        </w:rPr>
        <w:t>56</w:t>
      </w:r>
      <w:r w:rsidRPr="00B96C65">
        <w:rPr>
          <w:noProof/>
          <w:szCs w:val="24"/>
        </w:rPr>
        <w:t>(3), 1133–1145. https://doi.org/10.1016/j.ipm.2018.02.003</w:t>
      </w:r>
    </w:p>
    <w:p w14:paraId="21B2907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lastRenderedPageBreak/>
        <w:t xml:space="preserve">Khandpur, R. P., Ji, T., Jan, S., Wang, G., Lu, C.-T., &amp; Ramakrishnan, N. (2017). </w:t>
      </w:r>
      <w:r w:rsidRPr="00B96C65">
        <w:rPr>
          <w:i/>
          <w:iCs/>
          <w:noProof/>
          <w:szCs w:val="24"/>
        </w:rPr>
        <w:t>Crowdsourcing Cybersecurity: Cyber Attack Detection using Social Media</w:t>
      </w:r>
      <w:r w:rsidRPr="00B96C65">
        <w:rPr>
          <w:noProof/>
          <w:szCs w:val="24"/>
        </w:rPr>
        <w:t>. https://doi.org/10.1145/3132847.3132866</w:t>
      </w:r>
    </w:p>
    <w:p w14:paraId="5A5C8FA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Kwak, H., Lee, C., Park, H., &amp; Moon, S. (n.d.). </w:t>
      </w:r>
      <w:r w:rsidRPr="00B96C65">
        <w:rPr>
          <w:i/>
          <w:iCs/>
          <w:noProof/>
          <w:szCs w:val="24"/>
        </w:rPr>
        <w:t>What is Twitter, a Social Network or a News Media?</w:t>
      </w:r>
      <w:r w:rsidRPr="00B96C65">
        <w:rPr>
          <w:noProof/>
          <w:szCs w:val="24"/>
        </w:rPr>
        <w:t xml:space="preserve"> Retrieved from http://bit.ly</w:t>
      </w:r>
    </w:p>
    <w:p w14:paraId="2BFFC78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Langley, A. (2013). Enhancing digital certificate security. Retrieved April 15, 2019, from https://security.googleblog.com/2013/01/enhancing-digital-certificate-security.html</w:t>
      </w:r>
    </w:p>
    <w:p w14:paraId="0E960898"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Overview of Artificial Intelligence &amp;amp; Role of NLP in Big Data - XenonStack Blog. (n.d.). Retrieved April 18, 2019, from https://www.xenonstack.com/blog/ai-nlp-big-deep-learning/</w:t>
      </w:r>
    </w:p>
    <w:p w14:paraId="2CD4697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etersen, J. (2017). Sonar. </w:t>
      </w:r>
      <w:r w:rsidRPr="00B96C65">
        <w:rPr>
          <w:i/>
          <w:iCs/>
          <w:noProof/>
          <w:szCs w:val="24"/>
        </w:rPr>
        <w:t>Handbook of Surveillance Technologies, Third Edition</w:t>
      </w:r>
      <w:r w:rsidRPr="00B96C65">
        <w:rPr>
          <w:noProof/>
          <w:szCs w:val="24"/>
        </w:rPr>
        <w:t>, (August), 223–291. https://doi.org/10.1201/b11594-7</w:t>
      </w:r>
    </w:p>
    <w:p w14:paraId="6BDDCCB2"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ython. (2017). What is Python? Executive Summary | Python.org. </w:t>
      </w:r>
      <w:r w:rsidRPr="00B96C65">
        <w:rPr>
          <w:i/>
          <w:iCs/>
          <w:noProof/>
          <w:szCs w:val="24"/>
        </w:rPr>
        <w:t>Python Software Foundation</w:t>
      </w:r>
      <w:r w:rsidRPr="00B96C65">
        <w:rPr>
          <w:noProof/>
          <w:szCs w:val="24"/>
        </w:rPr>
        <w:t>. Retrieved from https://www.python.org/doc/essays/blurb/</w:t>
      </w:r>
    </w:p>
    <w:p w14:paraId="3702AECB"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Richardson, L. (2015). Beautiful Soup Documentation — Beautiful Soup 4.4.0 documentation. Retrieved May 15, 2019, from crummy.com website: https://www.crummy.com/software/BeautifulSoup/bs4/doc/</w:t>
      </w:r>
    </w:p>
    <w:p w14:paraId="7CF86B6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Ritter, A., Wright, E., Casey, W., &amp; Mitchell, T. (2016). </w:t>
      </w:r>
      <w:r w:rsidRPr="00B96C65">
        <w:rPr>
          <w:i/>
          <w:iCs/>
          <w:noProof/>
          <w:szCs w:val="24"/>
        </w:rPr>
        <w:t>Weakly Supervised Extraction of Computer Security Events from Twitter</w:t>
      </w:r>
      <w:r w:rsidRPr="00B96C65">
        <w:rPr>
          <w:noProof/>
          <w:szCs w:val="24"/>
        </w:rPr>
        <w:t>. 896–905. https://doi.org/10.1145/2736277.2741083</w:t>
      </w:r>
    </w:p>
    <w:p w14:paraId="613D171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qlite.org. (2013). About SQLite. Retrieved April 19, 2019, from https://www.sqlite.org/about.html</w:t>
      </w:r>
    </w:p>
    <w:p w14:paraId="7FABFB6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tephanie Prato. (2013). What is Text Mining? - Information Space. Retrieved April 18, 2019, from https://ischool.syr.edu/infospace/2013/04/23/what-is-text-mining/</w:t>
      </w:r>
    </w:p>
    <w:p w14:paraId="03D8E97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in Data Mining - Concepts, Process &amp; Applications - DataFlair. (n.d.). Retrieved April 29, 2019, from https://data-flair.training/blogs/text-mining/</w:t>
      </w:r>
    </w:p>
    <w:p w14:paraId="3381AA63"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vs data mining: discover the differences -. (n.d.). Retrieved April 18, 2019, from https://www.expertsystem.com/text-mining-vs-data-mining-differences/</w:t>
      </w:r>
    </w:p>
    <w:p w14:paraId="1072733B"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iraj | MedyaTava - Yazmadıysa Doğru Değildir. (n.d.). Retrieved April 11, 2019, from http://www.medyatava.com/tiraj/2018-01-08</w:t>
      </w:r>
    </w:p>
    <w:p w14:paraId="11BB5B0E"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weepy. (n.d.). Retrieved May 15, 2019, from https://www.tweepy.org/</w:t>
      </w:r>
    </w:p>
    <w:p w14:paraId="5BA0D98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witter. (2019). Twitter: Number of active users 2010-2017. Retrieved April 15, 2019, from statista.com website: https://www.statista.com/statistics/282087/number-of-monthly-active-twitter-users/</w:t>
      </w:r>
    </w:p>
    <w:p w14:paraId="44C6587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Understanding normalization - Natural Language Processing with Java. (n.d.). Retrieved April 29, 2019, from https://subscription.packtpub.com/book/application_development/9781784391799/2/ch02lvl1sec20/understanding-normalization</w:t>
      </w:r>
    </w:p>
    <w:p w14:paraId="083D15E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lastRenderedPageBreak/>
        <w:t xml:space="preserve">Wang, Z., &amp; Zhang, Y. (2017). DDoS event forecasting using twitter data. </w:t>
      </w:r>
      <w:r w:rsidRPr="00B96C65">
        <w:rPr>
          <w:i/>
          <w:iCs/>
          <w:noProof/>
          <w:szCs w:val="24"/>
        </w:rPr>
        <w:t>IJCAI International Joint Conference on Artificial Intelligence</w:t>
      </w:r>
      <w:r w:rsidRPr="00B96C65">
        <w:rPr>
          <w:noProof/>
          <w:szCs w:val="24"/>
        </w:rPr>
        <w:t>, 4151–4157. Retrieved from https://code.google.com/p/word2vec/</w:t>
      </w:r>
    </w:p>
    <w:p w14:paraId="2A7D8FF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What does an information security analyst do? ‐ CareerExplorer. (n.d.). Retrieved April 18, 2019, from https://www.careerexplorer.com/careers/information-security-analyst/</w:t>
      </w:r>
    </w:p>
    <w:p w14:paraId="2E07C84D"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a Security Analyst? Responsibilities, Qualifications, and More | Digital Guardian. (n.d.). Retrieved April 29, 2019, from https://digitalguardian.com/blog/what-security-analyst-responsibilities-qualifications-and-more</w:t>
      </w:r>
    </w:p>
    <w:p w14:paraId="7B9BEAD7"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Named-entity recognition (NER)? - WordLift. (n.d.). Retrieved April 30, 2019, from https://wordlift.io/blog/en/entity/named-entity-recognition/</w:t>
      </w:r>
    </w:p>
    <w:p w14:paraId="278D3524" w14:textId="77777777" w:rsidR="00B96C65" w:rsidRPr="00B96C65" w:rsidRDefault="00B96C65" w:rsidP="00B96C65">
      <w:pPr>
        <w:widowControl w:val="0"/>
        <w:autoSpaceDE w:val="0"/>
        <w:autoSpaceDN w:val="0"/>
        <w:adjustRightInd w:val="0"/>
        <w:ind w:left="480" w:hanging="480"/>
        <w:rPr>
          <w:noProof/>
        </w:rPr>
      </w:pPr>
      <w:r w:rsidRPr="00B96C65">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68" w:name="_Toc10579815"/>
      <w:r w:rsidRPr="007E1CF6">
        <w:rPr>
          <w:noProof/>
        </w:rPr>
        <w:t>APPENDICES</w:t>
      </w:r>
      <w:bookmarkEnd w:id="168"/>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69" w:name="_Toc10579816"/>
      <w:r w:rsidRPr="007E1CF6">
        <w:rPr>
          <w:noProof/>
        </w:rPr>
        <w:t xml:space="preserve">APPENDIX </w:t>
      </w:r>
      <w:r w:rsidR="00B144B9" w:rsidRPr="007E1CF6">
        <w:rPr>
          <w:noProof/>
        </w:rPr>
        <w:t>A</w:t>
      </w:r>
      <w:bookmarkEnd w:id="169"/>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0F5A76"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Default="004D1FCF" w:rsidP="005E3323">
            <w:pPr>
              <w:spacing w:after="0"/>
              <w:rPr>
                <w:rFonts w:eastAsia="Times New Roman"/>
                <w:szCs w:val="24"/>
              </w:rPr>
            </w:pPr>
          </w:p>
          <w:p w14:paraId="306AF7AF" w14:textId="77777777" w:rsidR="004D1FCF" w:rsidRPr="000F5A76" w:rsidRDefault="004D1FCF" w:rsidP="005E332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12ACC580" w14:textId="77777777" w:rsidR="004D1FCF" w:rsidRPr="000F5A76" w:rsidRDefault="004D1FCF" w:rsidP="005E3323">
            <w:pPr>
              <w:spacing w:after="0"/>
              <w:rPr>
                <w:rFonts w:eastAsia="Times New Roman"/>
                <w:sz w:val="20"/>
              </w:rPr>
            </w:pPr>
          </w:p>
        </w:tc>
      </w:tr>
      <w:tr w:rsidR="004D1FCF" w:rsidRPr="000F5A76"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8B4276" w:rsidRDefault="004D1FCF" w:rsidP="005E3323">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4D1FCF" w:rsidRPr="000F5A76"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8B4276" w:rsidRDefault="004D1FCF" w:rsidP="005E3323">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8B4276" w:rsidRDefault="004D1FCF" w:rsidP="005E3323">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4D1FCF" w:rsidRPr="000F5A76"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dalet Bakanlığı",</w:t>
            </w:r>
          </w:p>
        </w:tc>
      </w:tr>
      <w:tr w:rsidR="004D1FCF" w:rsidRPr="000F5A76"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dıyaman Üniversitesi",</w:t>
            </w:r>
          </w:p>
        </w:tc>
      </w:tr>
      <w:tr w:rsidR="004D1FCF" w:rsidRPr="000F5A76"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dli Sicil ve İstatistik Genel Müdürlüğü",</w:t>
            </w:r>
          </w:p>
        </w:tc>
      </w:tr>
      <w:tr w:rsidR="004D1FCF" w:rsidRPr="000F5A76"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dli Tıp Kurumu Başkanlığı",</w:t>
            </w:r>
          </w:p>
        </w:tc>
      </w:tr>
      <w:tr w:rsidR="004D1FCF" w:rsidRPr="000F5A76"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fet ve Acil Durum Yönetimi Başkanlığı",</w:t>
            </w:r>
          </w:p>
        </w:tc>
      </w:tr>
      <w:tr w:rsidR="004D1FCF" w:rsidRPr="000F5A76"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ğrı İbrahim Çeçen Üniversitesi",</w:t>
            </w:r>
          </w:p>
        </w:tc>
      </w:tr>
      <w:tr w:rsidR="004D1FCF" w:rsidRPr="000F5A76"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hmet Yesevi Üniversitesi",</w:t>
            </w:r>
          </w:p>
        </w:tc>
      </w:tr>
      <w:tr w:rsidR="004D1FCF" w:rsidRPr="000F5A76"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ile ve Sosyal Politikalar Bakanlığı",</w:t>
            </w:r>
          </w:p>
        </w:tc>
      </w:tr>
      <w:tr w:rsidR="004D1FCF" w:rsidRPr="000F5A76"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ile ve Toplum Hizmetleri Genel Müdürlüğü",</w:t>
            </w:r>
          </w:p>
        </w:tc>
      </w:tr>
      <w:tr w:rsidR="004D1FCF" w:rsidRPr="000F5A76"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karyakıt İkmal ve Nato Pol Tesisleri İşletme",</w:t>
            </w:r>
          </w:p>
        </w:tc>
      </w:tr>
      <w:tr w:rsidR="004D1FCF" w:rsidRPr="000F5A76"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w:t>
            </w:r>
          </w:p>
        </w:tc>
      </w:tr>
      <w:tr w:rsidR="004D1FCF" w:rsidRPr="000F5A76"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melebirliği",</w:t>
            </w:r>
          </w:p>
        </w:tc>
      </w:tr>
      <w:tr w:rsidR="004D1FCF" w:rsidRPr="000F5A76"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dolu Ajansı Genel Müdürlüğü",</w:t>
            </w:r>
          </w:p>
        </w:tc>
      </w:tr>
      <w:tr w:rsidR="004D1FCF" w:rsidRPr="000F5A76"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dolu Üniversitesi",</w:t>
            </w:r>
          </w:p>
        </w:tc>
      </w:tr>
      <w:tr w:rsidR="004D1FCF" w:rsidRPr="000F5A76"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yasa Mahkemesi Başkanlığı",</w:t>
            </w:r>
          </w:p>
        </w:tc>
      </w:tr>
      <w:tr w:rsidR="004D1FCF" w:rsidRPr="000F5A76"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kara Ticaret Odası",</w:t>
            </w:r>
          </w:p>
        </w:tc>
      </w:tr>
      <w:tr w:rsidR="004D1FCF" w:rsidRPr="000F5A76"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alya Bilim Üniversitesi",</w:t>
            </w:r>
          </w:p>
        </w:tc>
      </w:tr>
      <w:tr w:rsidR="004D1FCF" w:rsidRPr="000F5A76"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tvin Çoruh Üniversitesi",</w:t>
            </w:r>
          </w:p>
        </w:tc>
      </w:tr>
      <w:tr w:rsidR="004D1FCF" w:rsidRPr="000F5A76"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sker Alma Dairesi Başkanlığı",</w:t>
            </w:r>
          </w:p>
        </w:tc>
      </w:tr>
      <w:tr w:rsidR="004D1FCF" w:rsidRPr="000F5A76"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skerî Yargıtay Başkanlığı",</w:t>
            </w:r>
          </w:p>
        </w:tc>
      </w:tr>
      <w:tr w:rsidR="004D1FCF" w:rsidRPr="000F5A76"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skerî Yüksek İdare Mahkemesi",</w:t>
            </w:r>
          </w:p>
        </w:tc>
      </w:tr>
      <w:tr w:rsidR="004D1FCF" w:rsidRPr="000F5A76"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şehir Adıgüzel Meslek Yüksekokulu",</w:t>
            </w:r>
          </w:p>
        </w:tc>
      </w:tr>
      <w:tr w:rsidR="004D1FCF" w:rsidRPr="000F5A76"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Araştırma Merkezi",</w:t>
            </w:r>
          </w:p>
        </w:tc>
      </w:tr>
      <w:tr w:rsidR="004D1FCF" w:rsidRPr="000F5A76"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Kültür, Dil ve Tarih Yüksek Kurumu Başkanlığı",</w:t>
            </w:r>
          </w:p>
        </w:tc>
      </w:tr>
      <w:tr w:rsidR="004D1FCF" w:rsidRPr="000F5A76"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Kültür Merkezi",</w:t>
            </w:r>
          </w:p>
        </w:tc>
      </w:tr>
      <w:tr w:rsidR="004D1FCF" w:rsidRPr="000F5A76"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Orman Çiftliği",</w:t>
            </w:r>
          </w:p>
        </w:tc>
      </w:tr>
      <w:tr w:rsidR="004D1FCF" w:rsidRPr="000F5A76"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B Bakanlığı",</w:t>
            </w:r>
          </w:p>
        </w:tc>
      </w:tr>
      <w:tr w:rsidR="004D1FCF" w:rsidRPr="000F5A76"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rupa Birliği Eğitim ve Gençlik Programları Merkezi Başkanlığı",</w:t>
            </w:r>
          </w:p>
        </w:tc>
      </w:tr>
      <w:tr w:rsidR="004D1FCF" w:rsidRPr="000F5A76"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rupa Birliği ve Dış İlişkiler Genel Müdürlüğü",</w:t>
            </w:r>
          </w:p>
        </w:tc>
      </w:tr>
      <w:tr w:rsidR="004D1FCF" w:rsidRPr="000F5A76"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lıkçılık ve Su ürünleri Genel Müdürlüğü",</w:t>
            </w:r>
          </w:p>
        </w:tc>
      </w:tr>
      <w:tr w:rsidR="004D1FCF" w:rsidRPr="000F5A76"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ndırma Onyedi Eylül üniversitesi",</w:t>
            </w:r>
          </w:p>
        </w:tc>
      </w:tr>
      <w:tr w:rsidR="004D1FCF" w:rsidRPr="000F5A76"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nkacılık Düzenleme ve Denetleme Kurumu",</w:t>
            </w:r>
          </w:p>
        </w:tc>
      </w:tr>
      <w:tr w:rsidR="004D1FCF" w:rsidRPr="000F5A76"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sın İlan Kurumu",</w:t>
            </w:r>
          </w:p>
        </w:tc>
      </w:tr>
      <w:tr w:rsidR="004D1FCF" w:rsidRPr="000F5A76"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sın Yayın ve Enformasyon Genel Müdürlüğü",</w:t>
            </w:r>
          </w:p>
        </w:tc>
      </w:tr>
      <w:tr w:rsidR="004D1FCF" w:rsidRPr="000F5A76"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şbakanlık",</w:t>
            </w:r>
          </w:p>
        </w:tc>
      </w:tr>
      <w:tr w:rsidR="004D1FCF" w:rsidRPr="000F5A76"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şbakanlık Güvenlik İşleri Genel Müdürlüğü",</w:t>
            </w:r>
          </w:p>
        </w:tc>
      </w:tr>
      <w:tr w:rsidR="004D1FCF" w:rsidRPr="000F5A76"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şbakanlık İdareyi Geliştirme Başkanlığı",</w:t>
            </w:r>
          </w:p>
        </w:tc>
      </w:tr>
      <w:tr w:rsidR="004D1FCF" w:rsidRPr="000F5A76"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tman Üniversitesi",</w:t>
            </w:r>
          </w:p>
        </w:tc>
      </w:tr>
      <w:tr w:rsidR="004D1FCF" w:rsidRPr="000F5A76"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lgi Teknolojileri ve İletişim Kurumu",</w:t>
            </w:r>
          </w:p>
        </w:tc>
      </w:tr>
      <w:tr w:rsidR="004D1FCF" w:rsidRPr="000F5A76"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lim, Sanayi ve Teknoloji Bakanlığı",</w:t>
            </w:r>
          </w:p>
        </w:tc>
      </w:tr>
      <w:tr w:rsidR="004D1FCF" w:rsidRPr="000F5A76"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ngöl Üniversitesi",</w:t>
            </w:r>
          </w:p>
        </w:tc>
      </w:tr>
      <w:tr w:rsidR="004D1FCF" w:rsidRPr="000F5A76"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tkisel Üretim Genel Müdürlüğü",</w:t>
            </w:r>
          </w:p>
        </w:tc>
      </w:tr>
      <w:tr w:rsidR="004D1FCF" w:rsidRPr="000F5A76"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tlis Eren Üniversitesi",</w:t>
            </w:r>
          </w:p>
        </w:tc>
      </w:tr>
      <w:tr w:rsidR="004D1FCF" w:rsidRPr="000F5A76"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ru Hatları İle Petrol Taşıma A.Ş.",</w:t>
            </w:r>
          </w:p>
        </w:tc>
      </w:tr>
      <w:tr w:rsidR="004D1FCF" w:rsidRPr="000F5A76"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rsa Teknik Üniversitesi",</w:t>
            </w:r>
          </w:p>
        </w:tc>
      </w:tr>
      <w:tr w:rsidR="004D1FCF" w:rsidRPr="000F5A76"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ütçe ve Mali Kontrol Genel Müdürlüğü",</w:t>
            </w:r>
          </w:p>
        </w:tc>
      </w:tr>
      <w:tr w:rsidR="004D1FCF" w:rsidRPr="000F5A76"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eza İşleri Genel Müdürlüğü",</w:t>
            </w:r>
          </w:p>
        </w:tc>
      </w:tr>
      <w:tr w:rsidR="004D1FCF" w:rsidRPr="000F5A76"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eza ve Tevkifevleri Genel Müdürlüğü",</w:t>
            </w:r>
          </w:p>
        </w:tc>
      </w:tr>
      <w:tr w:rsidR="004D1FCF" w:rsidRPr="000F5A76"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oğrafi Bilgi Sistemleri Genel Müdürlüğü",</w:t>
            </w:r>
          </w:p>
        </w:tc>
      </w:tr>
      <w:tr w:rsidR="004D1FCF" w:rsidRPr="000F5A76"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umhurbaşkanlığı",</w:t>
            </w:r>
          </w:p>
        </w:tc>
      </w:tr>
      <w:tr w:rsidR="004D1FCF" w:rsidRPr="000F5A76"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lışma Genel Müdürlüğü",</w:t>
            </w:r>
          </w:p>
        </w:tc>
      </w:tr>
      <w:tr w:rsidR="004D1FCF" w:rsidRPr="000F5A76"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lışma ve Sosyal Güvenlik Bakanlığı",</w:t>
            </w:r>
          </w:p>
        </w:tc>
      </w:tr>
      <w:tr w:rsidR="004D1FCF" w:rsidRPr="000F5A76"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lışma ve Sosyal Güvenlik Eğitim ve Araştırma Merkezi",</w:t>
            </w:r>
          </w:p>
        </w:tc>
      </w:tr>
      <w:tr w:rsidR="004D1FCF" w:rsidRPr="000F5A76"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SGEM",</w:t>
            </w:r>
          </w:p>
        </w:tc>
      </w:tr>
      <w:tr w:rsidR="004D1FCF" w:rsidRPr="000F5A76"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nakkale Onsekiz Mart Üniversitesi",</w:t>
            </w:r>
          </w:p>
        </w:tc>
      </w:tr>
      <w:tr w:rsidR="004D1FCF" w:rsidRPr="000F5A76"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y İşletmeleri Genel Müdürlüğü",</w:t>
            </w:r>
          </w:p>
        </w:tc>
      </w:tr>
      <w:tr w:rsidR="004D1FCF" w:rsidRPr="000F5A76"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evresel Etki Değerlendirmesi, İzin ve Denetim Genel Müdürlüğü",</w:t>
            </w:r>
          </w:p>
        </w:tc>
      </w:tr>
      <w:tr w:rsidR="004D1FCF" w:rsidRPr="000F5A76"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evre ve Şehircilik Bakanlığı",</w:t>
            </w:r>
          </w:p>
        </w:tc>
      </w:tr>
      <w:tr w:rsidR="004D1FCF" w:rsidRPr="000F5A76"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evre Yönetimi Genel Müdürlüğü",</w:t>
            </w:r>
          </w:p>
        </w:tc>
      </w:tr>
      <w:tr w:rsidR="004D1FCF" w:rsidRPr="000F5A76"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ocuk Hizmetleri Genel Müdürlüğü",</w:t>
            </w:r>
          </w:p>
        </w:tc>
      </w:tr>
      <w:tr w:rsidR="004D1FCF" w:rsidRPr="000F5A76"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ölleşme ve Erozyonla Mücadele Genel Müdürlüğü",</w:t>
            </w:r>
          </w:p>
        </w:tc>
      </w:tr>
      <w:tr w:rsidR="004D1FCF" w:rsidRPr="000F5A76"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anıştay",</w:t>
            </w:r>
          </w:p>
        </w:tc>
      </w:tr>
      <w:tr w:rsidR="004D1FCF" w:rsidRPr="000F5A76"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rnekler Dairesi Başkanlığı",</w:t>
            </w:r>
          </w:p>
        </w:tc>
      </w:tr>
      <w:tr w:rsidR="004D1FCF" w:rsidRPr="000F5A76"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Arşivleri Genel Müdürlüğü",</w:t>
            </w:r>
          </w:p>
        </w:tc>
      </w:tr>
      <w:tr w:rsidR="004D1FCF" w:rsidRPr="000F5A76"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Hava Meydanları İşletmesi Genel Müdürlüğü",</w:t>
            </w:r>
          </w:p>
        </w:tc>
      </w:tr>
      <w:tr w:rsidR="004D1FCF" w:rsidRPr="000F5A76"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Malzeme Ofisi Genel Müdürlüğü",</w:t>
            </w:r>
          </w:p>
        </w:tc>
      </w:tr>
      <w:tr w:rsidR="004D1FCF" w:rsidRPr="000F5A76"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Opera ve Balesi Genel Müdürlüğü",</w:t>
            </w:r>
          </w:p>
        </w:tc>
      </w:tr>
      <w:tr w:rsidR="004D1FCF" w:rsidRPr="000F5A76"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Personel Başkanlığı",</w:t>
            </w:r>
          </w:p>
        </w:tc>
      </w:tr>
      <w:tr w:rsidR="004D1FCF" w:rsidRPr="000F5A76"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Su İşleri Genel Müdürlüğü",</w:t>
            </w:r>
          </w:p>
        </w:tc>
      </w:tr>
      <w:tr w:rsidR="004D1FCF" w:rsidRPr="000F5A76"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Tiyatroları Genel Müdürlüğü",</w:t>
            </w:r>
          </w:p>
        </w:tc>
      </w:tr>
      <w:tr w:rsidR="004D1FCF" w:rsidRPr="000F5A76"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ış İlişkiler ve Yurt Dışı İşçi Hizmetleri Genel Müdürlüğü",</w:t>
            </w:r>
          </w:p>
        </w:tc>
      </w:tr>
      <w:tr w:rsidR="004D1FCF" w:rsidRPr="000F5A76"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ışişleri Bakanlığı",</w:t>
            </w:r>
          </w:p>
        </w:tc>
      </w:tr>
      <w:tr w:rsidR="004D1FCF" w:rsidRPr="000F5A76"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in Öğretimi Genel Müdürlüğü",</w:t>
            </w:r>
          </w:p>
        </w:tc>
      </w:tr>
      <w:tr w:rsidR="004D1FCF" w:rsidRPr="000F5A76"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iyanet İşleri Başkanlığı",</w:t>
            </w:r>
          </w:p>
        </w:tc>
      </w:tr>
      <w:tr w:rsidR="004D1FCF" w:rsidRPr="000F5A76"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LH İnşaatı Genel Müdürlüğü",</w:t>
            </w:r>
          </w:p>
        </w:tc>
      </w:tr>
      <w:tr w:rsidR="004D1FCF" w:rsidRPr="000F5A76"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ğa Koruma ve Millî Parklar Genel Müdürlüğü",</w:t>
            </w:r>
          </w:p>
        </w:tc>
      </w:tr>
      <w:tr w:rsidR="004D1FCF" w:rsidRPr="000F5A76"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ğal Afet Sigortaları Kurumu",</w:t>
            </w:r>
          </w:p>
        </w:tc>
      </w:tr>
      <w:tr w:rsidR="004D1FCF" w:rsidRPr="000F5A76"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ge Üniversitesi",</w:t>
            </w:r>
          </w:p>
        </w:tc>
      </w:tr>
      <w:tr w:rsidR="004D1FCF" w:rsidRPr="000F5A76"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konomi Bakanlığı",</w:t>
            </w:r>
          </w:p>
        </w:tc>
      </w:tr>
      <w:tr w:rsidR="004D1FCF" w:rsidRPr="000F5A76"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lektrik İşleri Etüt İdaresi Genel Müdürlüğü",</w:t>
            </w:r>
          </w:p>
        </w:tc>
      </w:tr>
      <w:tr w:rsidR="004D1FCF" w:rsidRPr="000F5A76"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lektrik Üretim A.Ş. Genel Müdürlüğü",</w:t>
            </w:r>
          </w:p>
        </w:tc>
      </w:tr>
      <w:tr w:rsidR="004D1FCF" w:rsidRPr="000F5A76"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meklilik Gözetim Merkezi",</w:t>
            </w:r>
          </w:p>
        </w:tc>
      </w:tr>
      <w:tr w:rsidR="004D1FCF" w:rsidRPr="000F5A76"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mniyet Genel Müdürlüğü",</w:t>
            </w:r>
          </w:p>
        </w:tc>
      </w:tr>
      <w:tr w:rsidR="004D1FCF" w:rsidRPr="000F5A76"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erji Piyasaları İşletme A.Ş.",</w:t>
            </w:r>
          </w:p>
        </w:tc>
      </w:tr>
      <w:tr w:rsidR="004D1FCF" w:rsidRPr="000F5A76"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erji Piyasası Düzenleme Kurumu Başkanlığı",</w:t>
            </w:r>
          </w:p>
        </w:tc>
      </w:tr>
      <w:tr w:rsidR="004D1FCF" w:rsidRPr="000F5A76"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erji ve Tabii Kaynaklar Bakanlığı",</w:t>
            </w:r>
          </w:p>
        </w:tc>
      </w:tr>
      <w:tr w:rsidR="004D1FCF" w:rsidRPr="000F5A76"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gelli ve Yaşlı Hizmetleri Genel Müdürlüğü",</w:t>
            </w:r>
          </w:p>
        </w:tc>
      </w:tr>
      <w:tr w:rsidR="004D1FCF" w:rsidRPr="000F5A76"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rişim Sağlayıcıları Birliği",</w:t>
            </w:r>
          </w:p>
        </w:tc>
      </w:tr>
      <w:tr w:rsidR="004D1FCF" w:rsidRPr="000F5A76"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snaf ve Sanatkarlar Genel Müdürlüğü",</w:t>
            </w:r>
          </w:p>
        </w:tc>
      </w:tr>
      <w:tr w:rsidR="004D1FCF" w:rsidRPr="000F5A76"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ti Maden İşletmeleri Genel Müdürlüğü",</w:t>
            </w:r>
          </w:p>
        </w:tc>
      </w:tr>
      <w:tr w:rsidR="004D1FCF" w:rsidRPr="000F5A76"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t ve Süt Kurumu Genel Müdürlüğü",</w:t>
            </w:r>
          </w:p>
        </w:tc>
      </w:tr>
      <w:tr w:rsidR="004D1FCF" w:rsidRPr="000F5A76"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atih Sultan Mehmet Üniversitesi",</w:t>
            </w:r>
          </w:p>
        </w:tc>
      </w:tr>
      <w:tr w:rsidR="004D1FCF" w:rsidRPr="000F5A76"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ırat Üniversitesi",</w:t>
            </w:r>
          </w:p>
        </w:tc>
      </w:tr>
      <w:tr w:rsidR="004D1FCF" w:rsidRPr="000F5A76"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nansal Kurumlar Birliği",</w:t>
            </w:r>
          </w:p>
        </w:tc>
      </w:tr>
      <w:tr w:rsidR="004D1FCF" w:rsidRPr="000F5A76"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utbol Federasyonu Başkanlığı",</w:t>
            </w:r>
          </w:p>
        </w:tc>
      </w:tr>
      <w:tr w:rsidR="004D1FCF" w:rsidRPr="000F5A76"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ziosmanpaşa Üniversitesi",</w:t>
            </w:r>
          </w:p>
        </w:tc>
      </w:tr>
      <w:tr w:rsidR="004D1FCF" w:rsidRPr="000F5A76"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elir İdaresi Başkanlığı",</w:t>
            </w:r>
          </w:p>
        </w:tc>
      </w:tr>
      <w:tr w:rsidR="004D1FCF" w:rsidRPr="000F5A76"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elir Politikaları Genel Müdürlüğü",</w:t>
            </w:r>
          </w:p>
        </w:tc>
      </w:tr>
      <w:tr w:rsidR="004D1FCF" w:rsidRPr="000F5A76"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ençlik ve Spor Bakanlığı",</w:t>
            </w:r>
          </w:p>
        </w:tc>
      </w:tr>
      <w:tr w:rsidR="004D1FCF" w:rsidRPr="000F5A76"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enelkurmay Başkanlığı",</w:t>
            </w:r>
          </w:p>
        </w:tc>
      </w:tr>
      <w:tr w:rsidR="004D1FCF" w:rsidRPr="000F5A76"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ıda, Tarım ve  Hayvancılık Bakanlığı",</w:t>
            </w:r>
          </w:p>
        </w:tc>
      </w:tr>
      <w:tr w:rsidR="004D1FCF" w:rsidRPr="000F5A76"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ıda, Tarım ve Hayvancılık Bakanlığı Personel Genel Müdürlüğü",</w:t>
            </w:r>
          </w:p>
        </w:tc>
      </w:tr>
      <w:tr w:rsidR="004D1FCF" w:rsidRPr="000F5A76"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ıda ve Kontrol Genel Müdürlüğü",</w:t>
            </w:r>
          </w:p>
        </w:tc>
      </w:tr>
      <w:tr w:rsidR="004D1FCF" w:rsidRPr="000F5A76"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iresun Üniversitesi",</w:t>
            </w:r>
          </w:p>
        </w:tc>
      </w:tr>
      <w:tr w:rsidR="004D1FCF" w:rsidRPr="000F5A76"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öç İdaresi Genel Müdürlüğü",</w:t>
            </w:r>
          </w:p>
        </w:tc>
      </w:tr>
      <w:tr w:rsidR="004D1FCF" w:rsidRPr="000F5A76"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mrük ve Ticaret Bakanlığı",</w:t>
            </w:r>
          </w:p>
        </w:tc>
      </w:tr>
      <w:tr w:rsidR="004D1FCF" w:rsidRPr="000F5A76"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müşhane Üniversitesi",</w:t>
            </w:r>
          </w:p>
        </w:tc>
      </w:tr>
      <w:tr w:rsidR="004D1FCF" w:rsidRPr="000F5A76"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neydoğu Anadolu Projesi Bölge Kalkınma İdaresi Başkanlığı",</w:t>
            </w:r>
          </w:p>
        </w:tc>
      </w:tr>
      <w:tr w:rsidR="004D1FCF" w:rsidRPr="000F5A76"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zel Sanatlar Genel Müdürlüğü",</w:t>
            </w:r>
          </w:p>
        </w:tc>
      </w:tr>
      <w:tr w:rsidR="004D1FCF" w:rsidRPr="000F5A76"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berleşme Genel Müdürlüğü",</w:t>
            </w:r>
          </w:p>
        </w:tc>
      </w:tr>
      <w:tr w:rsidR="004D1FCF" w:rsidRPr="000F5A76"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rita Genel Komutanlığı",</w:t>
            </w:r>
          </w:p>
        </w:tc>
      </w:tr>
      <w:tr w:rsidR="004D1FCF" w:rsidRPr="000F5A76"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rran Üniversitesi",</w:t>
            </w:r>
          </w:p>
        </w:tc>
      </w:tr>
      <w:tr w:rsidR="004D1FCF" w:rsidRPr="000F5A76"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yat Boyu Öğrenme Genel Müdürlüğü",</w:t>
            </w:r>
          </w:p>
        </w:tc>
      </w:tr>
      <w:tr w:rsidR="004D1FCF" w:rsidRPr="000F5A76"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yvancılık Genel Müdürlüğü",</w:t>
            </w:r>
          </w:p>
        </w:tc>
      </w:tr>
      <w:tr w:rsidR="004D1FCF" w:rsidRPr="000F5A76"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zine Müsteşarlığı",</w:t>
            </w:r>
          </w:p>
        </w:tc>
      </w:tr>
      <w:tr w:rsidR="004D1FCF" w:rsidRPr="000F5A76"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itit Üniversitesi",</w:t>
            </w:r>
          </w:p>
        </w:tc>
      </w:tr>
      <w:tr w:rsidR="004D1FCF" w:rsidRPr="000F5A76"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çişleri Bakanlığı",</w:t>
            </w:r>
          </w:p>
        </w:tc>
      </w:tr>
      <w:tr w:rsidR="004D1FCF" w:rsidRPr="000F5A76"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ç Ticaret Genel Müdürlüğü",</w:t>
            </w:r>
          </w:p>
        </w:tc>
      </w:tr>
      <w:tr w:rsidR="004D1FCF" w:rsidRPr="000F5A76"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laç ve Eczacılık Genel Müdürlüğü",</w:t>
            </w:r>
          </w:p>
        </w:tc>
      </w:tr>
      <w:tr w:rsidR="004D1FCF" w:rsidRPr="000F5A76"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lksan",</w:t>
            </w:r>
          </w:p>
        </w:tc>
      </w:tr>
      <w:tr w:rsidR="004D1FCF" w:rsidRPr="000F5A76"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ller Bankası A.Ş.",</w:t>
            </w:r>
          </w:p>
        </w:tc>
      </w:tr>
      <w:tr w:rsidR="004D1FCF" w:rsidRPr="000F5A76"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ller İdaresi Genel Müdürlüğü",</w:t>
            </w:r>
          </w:p>
        </w:tc>
      </w:tr>
      <w:tr w:rsidR="004D1FCF" w:rsidRPr="000F5A76"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nsan Hakları Başkanlığı",</w:t>
            </w:r>
          </w:p>
        </w:tc>
      </w:tr>
      <w:tr w:rsidR="004D1FCF" w:rsidRPr="000F5A76"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nşaat Emlâk ve Nato Enfrastrüktür Dairesi Başkanlığı",</w:t>
            </w:r>
          </w:p>
        </w:tc>
      </w:tr>
      <w:tr w:rsidR="004D1FCF" w:rsidRPr="000F5A76"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kenderun Teknik Üniversitesi",</w:t>
            </w:r>
          </w:p>
        </w:tc>
      </w:tr>
      <w:tr w:rsidR="004D1FCF" w:rsidRPr="000F5A76"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tanbul Gedik Üniversitesi",</w:t>
            </w:r>
          </w:p>
        </w:tc>
      </w:tr>
      <w:tr w:rsidR="004D1FCF" w:rsidRPr="000F5A76"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tanbul Teknik Üniversitesi",</w:t>
            </w:r>
          </w:p>
        </w:tc>
      </w:tr>
      <w:tr w:rsidR="004D1FCF" w:rsidRPr="000F5A76"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ŞKUR",</w:t>
            </w:r>
          </w:p>
        </w:tc>
      </w:tr>
      <w:tr w:rsidR="004D1FCF" w:rsidRPr="000F5A76"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ş Sağlığı ve Güvenliği Genel Müdürlüğü",</w:t>
            </w:r>
          </w:p>
        </w:tc>
      </w:tr>
      <w:tr w:rsidR="004D1FCF" w:rsidRPr="000F5A76"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andarma Genel Komutanlığı",</w:t>
            </w:r>
          </w:p>
        </w:tc>
      </w:tr>
      <w:tr w:rsidR="004D1FCF" w:rsidRPr="000F5A76"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andarma ve Sahil Güvenlik Akademisi",</w:t>
            </w:r>
          </w:p>
        </w:tc>
      </w:tr>
      <w:tr w:rsidR="004D1FCF" w:rsidRPr="000F5A76"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dının Statüsü Genel Müdürlüğü",</w:t>
            </w:r>
          </w:p>
        </w:tc>
      </w:tr>
      <w:tr w:rsidR="004D1FCF" w:rsidRPr="000F5A76"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lkınma Bakanlığı",</w:t>
            </w:r>
          </w:p>
        </w:tc>
      </w:tr>
      <w:tr w:rsidR="004D1FCF" w:rsidRPr="000F5A76"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u Denetçiliği Kurumu",</w:t>
            </w:r>
          </w:p>
        </w:tc>
      </w:tr>
      <w:tr w:rsidR="004D1FCF" w:rsidRPr="000F5A76"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u Düzeni ve Güvenliği Müsteşarlığı",</w:t>
            </w:r>
          </w:p>
        </w:tc>
      </w:tr>
      <w:tr w:rsidR="004D1FCF" w:rsidRPr="000F5A76"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u Gözetimi Muhasebe ve Denetim Standartları Kurumu",</w:t>
            </w:r>
          </w:p>
        </w:tc>
      </w:tr>
      <w:tr w:rsidR="004D1FCF" w:rsidRPr="000F5A76"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u İhale Kurumu",</w:t>
            </w:r>
          </w:p>
        </w:tc>
      </w:tr>
      <w:tr w:rsidR="004D1FCF" w:rsidRPr="000F5A76"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nserle Savaş Dairesi Başkanlığı",</w:t>
            </w:r>
          </w:p>
        </w:tc>
      </w:tr>
      <w:tr w:rsidR="004D1FCF" w:rsidRPr="000F5A76"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nunlar Genel Müdürlüğü ",</w:t>
            </w:r>
          </w:p>
        </w:tc>
      </w:tr>
      <w:tr w:rsidR="004D1FCF" w:rsidRPr="000F5A76"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 Kuvvetleri Komutanlığı",</w:t>
            </w:r>
          </w:p>
        </w:tc>
      </w:tr>
      <w:tr w:rsidR="004D1FCF" w:rsidRPr="000F5A76"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manoğlu Mehmetbey Üniversitesi",</w:t>
            </w:r>
          </w:p>
        </w:tc>
      </w:tr>
      <w:tr w:rsidR="004D1FCF" w:rsidRPr="000F5A76"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yolları Genel Müdürlüğü",</w:t>
            </w:r>
          </w:p>
        </w:tc>
      </w:tr>
      <w:tr w:rsidR="004D1FCF" w:rsidRPr="000F5A76"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yolu Düzenleme Genel Müdürlüğü",</w:t>
            </w:r>
          </w:p>
        </w:tc>
      </w:tr>
      <w:tr w:rsidR="004D1FCF" w:rsidRPr="000F5A76"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ırklareli Üniversitesi",</w:t>
            </w:r>
          </w:p>
        </w:tc>
      </w:tr>
      <w:tr w:rsidR="004D1FCF" w:rsidRPr="000F5A76"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ıyı Emniyeti Genel Müdürlüğü",</w:t>
            </w:r>
          </w:p>
        </w:tc>
      </w:tr>
      <w:tr w:rsidR="004D1FCF" w:rsidRPr="000F5A76"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ilis 7 Aralık Üniversitesi",</w:t>
            </w:r>
          </w:p>
        </w:tc>
      </w:tr>
      <w:tr w:rsidR="004D1FCF" w:rsidRPr="000F5A76"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nya Gıda ve Tarım Üniversitesi",</w:t>
            </w:r>
          </w:p>
        </w:tc>
      </w:tr>
      <w:tr w:rsidR="004D1FCF" w:rsidRPr="000F5A76"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TO Karatay Üniversitesi",</w:t>
            </w:r>
          </w:p>
        </w:tc>
      </w:tr>
      <w:tr w:rsidR="004D1FCF" w:rsidRPr="000F5A76"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çük ve Orta Ölçekli İşletmeleri Geliştirme ve Destekleme İdaresi",</w:t>
            </w:r>
          </w:p>
        </w:tc>
      </w:tr>
      <w:tr w:rsidR="004D1FCF" w:rsidRPr="000F5A76"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SGEB",</w:t>
            </w:r>
          </w:p>
        </w:tc>
      </w:tr>
      <w:tr w:rsidR="004D1FCF" w:rsidRPr="000F5A76"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arlıkları ve Müzeler Genel Müdürlüğü",</w:t>
            </w:r>
          </w:p>
        </w:tc>
      </w:tr>
      <w:tr w:rsidR="004D1FCF" w:rsidRPr="000F5A76"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e Turizm Bakanlığı",</w:t>
            </w:r>
          </w:p>
        </w:tc>
      </w:tr>
      <w:tr w:rsidR="004D1FCF" w:rsidRPr="000F5A76"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e Turizm Bakanlığı Araştırma ve Eğitim Genel Müdürlüğü",</w:t>
            </w:r>
          </w:p>
        </w:tc>
      </w:tr>
      <w:tr w:rsidR="004D1FCF" w:rsidRPr="000F5A76"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e Turizm Bakanlığı Döner Sermaye İşletmesi Merkez Müdürlüğü",</w:t>
            </w:r>
          </w:p>
        </w:tc>
      </w:tr>
      <w:tr w:rsidR="004D1FCF" w:rsidRPr="000F5A76"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e Turizm Bakanlığı Yatırım ve İşletmeler Genel Müdürlüğü",</w:t>
            </w:r>
          </w:p>
        </w:tc>
      </w:tr>
      <w:tr w:rsidR="004D1FCF" w:rsidRPr="000F5A76"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tüphaneler ve Yayımlar Genel Müdürlüğü",</w:t>
            </w:r>
          </w:p>
        </w:tc>
      </w:tr>
      <w:tr w:rsidR="004D1FCF" w:rsidRPr="000F5A76"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den İşleri Genel Müdürlüğü",</w:t>
            </w:r>
          </w:p>
        </w:tc>
      </w:tr>
      <w:tr w:rsidR="004D1FCF" w:rsidRPr="000F5A76"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den Tetkik ve Arama Genel Müdürlüğü",</w:t>
            </w:r>
          </w:p>
        </w:tc>
      </w:tr>
      <w:tr w:rsidR="004D1FCF" w:rsidRPr="000F5A76"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halli İdareler Genel Müdürlüğü",</w:t>
            </w:r>
          </w:p>
        </w:tc>
      </w:tr>
      <w:tr w:rsidR="004D1FCF" w:rsidRPr="000F5A76"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kina ve Kimya Endüstrisi Kurumu",</w:t>
            </w:r>
          </w:p>
        </w:tc>
      </w:tr>
      <w:tr w:rsidR="004D1FCF" w:rsidRPr="000F5A76"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 Suçları Araştırma Kurulu Başkanlığı",</w:t>
            </w:r>
          </w:p>
        </w:tc>
      </w:tr>
      <w:tr w:rsidR="004D1FCF" w:rsidRPr="000F5A76"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ye Bakanlığı",</w:t>
            </w:r>
          </w:p>
        </w:tc>
      </w:tr>
      <w:tr w:rsidR="004D1FCF" w:rsidRPr="000F5A76"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rdin Artuklu Üniversitesi",</w:t>
            </w:r>
          </w:p>
        </w:tc>
      </w:tr>
      <w:tr w:rsidR="004D1FCF" w:rsidRPr="000F5A76"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kansal Planlama Genel Müdürlüğü",</w:t>
            </w:r>
          </w:p>
        </w:tc>
      </w:tr>
      <w:tr w:rsidR="004D1FCF" w:rsidRPr="000F5A76"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rkezi Kayıt Kuruluşu A.Ş.",</w:t>
            </w:r>
          </w:p>
        </w:tc>
      </w:tr>
      <w:tr w:rsidR="004D1FCF" w:rsidRPr="000F5A76"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sleki Hizmetler Genel Müdürlüğü",</w:t>
            </w:r>
          </w:p>
        </w:tc>
      </w:tr>
      <w:tr w:rsidR="004D1FCF" w:rsidRPr="000F5A76"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slekî ve Teknik Eğitim Genel Müdürlüğü",</w:t>
            </w:r>
          </w:p>
        </w:tc>
      </w:tr>
      <w:tr w:rsidR="004D1FCF" w:rsidRPr="000F5A76"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sleki Yeterlilik Kurumu",</w:t>
            </w:r>
          </w:p>
        </w:tc>
      </w:tr>
      <w:tr w:rsidR="004D1FCF" w:rsidRPr="000F5A76"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teoroloji Genel Müdürlüğü",</w:t>
            </w:r>
          </w:p>
        </w:tc>
      </w:tr>
      <w:tr w:rsidR="004D1FCF" w:rsidRPr="000F5A76"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vzuatı Geliştirme ve Yayın Genel Müdürlüğü",</w:t>
            </w:r>
          </w:p>
        </w:tc>
      </w:tr>
      <w:tr w:rsidR="004D1FCF" w:rsidRPr="000F5A76"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enicom",</w:t>
            </w:r>
          </w:p>
        </w:tc>
      </w:tr>
      <w:tr w:rsidR="004D1FCF" w:rsidRPr="000F5A76"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Eğitim Bakanlığı",</w:t>
            </w:r>
          </w:p>
        </w:tc>
      </w:tr>
      <w:tr w:rsidR="004D1FCF" w:rsidRPr="000F5A76"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Emlak Genel Müdürlüğü",</w:t>
            </w:r>
          </w:p>
        </w:tc>
      </w:tr>
      <w:tr w:rsidR="004D1FCF" w:rsidRPr="000F5A76"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Güvenlik Kurulu Genel Sekreterliği",</w:t>
            </w:r>
          </w:p>
        </w:tc>
      </w:tr>
      <w:tr w:rsidR="004D1FCF" w:rsidRPr="000F5A76"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İstihbarat Teşkilatı Müsteşarlığı",</w:t>
            </w:r>
          </w:p>
        </w:tc>
      </w:tr>
      <w:tr w:rsidR="004D1FCF" w:rsidRPr="000F5A76"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Kütüphane Başkanlığı",</w:t>
            </w:r>
          </w:p>
        </w:tc>
      </w:tr>
      <w:tr w:rsidR="004D1FCF" w:rsidRPr="000F5A76"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Piyango İdaresi Genel Müdürlüğü",</w:t>
            </w:r>
          </w:p>
        </w:tc>
      </w:tr>
      <w:tr w:rsidR="004D1FCF" w:rsidRPr="000F5A76"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î Savunma Bakanlığı",</w:t>
            </w:r>
          </w:p>
        </w:tc>
      </w:tr>
      <w:tr w:rsidR="004D1FCF" w:rsidRPr="000F5A76"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Savunma Bakanlığı Seferberlik Dairesi Başkanlığı",</w:t>
            </w:r>
          </w:p>
        </w:tc>
      </w:tr>
      <w:tr w:rsidR="004D1FCF" w:rsidRPr="000F5A76"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uhasebat Genel Müdürlüğü",</w:t>
            </w:r>
          </w:p>
        </w:tc>
      </w:tr>
      <w:tr w:rsidR="004D1FCF" w:rsidRPr="000F5A76"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ecmettin Erbakan Üniversitesi",</w:t>
            </w:r>
          </w:p>
        </w:tc>
      </w:tr>
      <w:tr w:rsidR="004D1FCF" w:rsidRPr="000F5A76"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üfus ve Vatandaşlık İşleri Genel Müdürlüğü",</w:t>
            </w:r>
          </w:p>
        </w:tc>
      </w:tr>
      <w:tr w:rsidR="004D1FCF" w:rsidRPr="000F5A76"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kul İçi Beden Eğitimi Spor ve İzcilik Daire Başkanlığı",</w:t>
            </w:r>
          </w:p>
        </w:tc>
      </w:tr>
      <w:tr w:rsidR="004D1FCF" w:rsidRPr="000F5A76"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man Genel Müdürlüğü",</w:t>
            </w:r>
          </w:p>
        </w:tc>
      </w:tr>
      <w:tr w:rsidR="004D1FCF" w:rsidRPr="000F5A76"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man ve Su İşleri Bakanlığı",</w:t>
            </w:r>
          </w:p>
        </w:tc>
      </w:tr>
      <w:tr w:rsidR="004D1FCF" w:rsidRPr="000F5A76"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ta Anadolu İhracatçı Birlikleri Genel Sekreterliği",</w:t>
            </w:r>
          </w:p>
        </w:tc>
      </w:tr>
      <w:tr w:rsidR="004D1FCF" w:rsidRPr="000F5A76"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taöğretim Genel Müdürlüğü",</w:t>
            </w:r>
          </w:p>
        </w:tc>
      </w:tr>
      <w:tr w:rsidR="004D1FCF" w:rsidRPr="000F5A76"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smaniye Korkut Ata Üniversitesi",</w:t>
            </w:r>
          </w:p>
        </w:tc>
      </w:tr>
      <w:tr w:rsidR="004D1FCF" w:rsidRPr="000F5A76"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ğretmen Yetiştirme ve Geliştirme Genel Müdürlüğü",</w:t>
            </w:r>
          </w:p>
        </w:tc>
      </w:tr>
      <w:tr w:rsidR="004D1FCF" w:rsidRPr="000F5A76"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lçme, Seçme ve Yerleştirme Merkezi",</w:t>
            </w:r>
          </w:p>
        </w:tc>
      </w:tr>
      <w:tr w:rsidR="004D1FCF" w:rsidRPr="000F5A76"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SYM",</w:t>
            </w:r>
          </w:p>
        </w:tc>
      </w:tr>
      <w:tr w:rsidR="004D1FCF" w:rsidRPr="000F5A76"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lçüler ve Standartlar Genel Müdürlüğü ",</w:t>
            </w:r>
          </w:p>
        </w:tc>
      </w:tr>
      <w:tr w:rsidR="004D1FCF" w:rsidRPr="000F5A76"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mer Halisdemir Üniversitesi",</w:t>
            </w:r>
          </w:p>
        </w:tc>
      </w:tr>
      <w:tr w:rsidR="004D1FCF" w:rsidRPr="000F5A76"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 Eğitim ve Rehberlik Hizmetleri Genel Müdürlüğü",</w:t>
            </w:r>
          </w:p>
        </w:tc>
      </w:tr>
      <w:tr w:rsidR="004D1FCF" w:rsidRPr="000F5A76"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leştirme İdaresi Başkanlığı",</w:t>
            </w:r>
          </w:p>
        </w:tc>
      </w:tr>
      <w:tr w:rsidR="004D1FCF" w:rsidRPr="000F5A76"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 Öğretim Kurumları Genel Müdürlüğü",</w:t>
            </w:r>
          </w:p>
        </w:tc>
      </w:tr>
      <w:tr w:rsidR="004D1FCF" w:rsidRPr="000F5A76"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etrol İşleri Genel Müdürlüğü",</w:t>
            </w:r>
          </w:p>
        </w:tc>
      </w:tr>
      <w:tr w:rsidR="004D1FCF" w:rsidRPr="000F5A76"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lis Akademisi Başkanlığı",</w:t>
            </w:r>
          </w:p>
        </w:tc>
      </w:tr>
      <w:tr w:rsidR="004D1FCF" w:rsidRPr="000F5A76"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TT",</w:t>
            </w:r>
          </w:p>
        </w:tc>
      </w:tr>
      <w:tr w:rsidR="004D1FCF" w:rsidRPr="000F5A76"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adyo ve Televizyon Üst Kurulu",</w:t>
            </w:r>
          </w:p>
        </w:tc>
      </w:tr>
      <w:tr w:rsidR="004D1FCF" w:rsidRPr="000F5A76"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efik Saydam Hıfzısıhha Merkezi Başkanlığı",</w:t>
            </w:r>
          </w:p>
        </w:tc>
      </w:tr>
      <w:tr w:rsidR="004D1FCF" w:rsidRPr="000F5A76"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ekabet Kurumu",</w:t>
            </w:r>
          </w:p>
        </w:tc>
      </w:tr>
      <w:tr w:rsidR="004D1FCF" w:rsidRPr="000F5A76"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ğlık Bakanlığı",</w:t>
            </w:r>
          </w:p>
        </w:tc>
      </w:tr>
      <w:tr w:rsidR="004D1FCF" w:rsidRPr="000F5A76"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ğlık Bakanlığı Hudut ve Sahiller Sağlık Genel Müdürlüğü",</w:t>
            </w:r>
          </w:p>
        </w:tc>
      </w:tr>
      <w:tr w:rsidR="004D1FCF" w:rsidRPr="000F5A76"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ğlık Bakanlığı Personel Genel Müdürlüğü",</w:t>
            </w:r>
          </w:p>
        </w:tc>
      </w:tr>
      <w:tr w:rsidR="004D1FCF" w:rsidRPr="000F5A76"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hil Güvenlik Komutanlığı",</w:t>
            </w:r>
          </w:p>
        </w:tc>
      </w:tr>
      <w:tr w:rsidR="004D1FCF" w:rsidRPr="000F5A76"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nayi Bölgeleri Genel Müdürlüğü",</w:t>
            </w:r>
          </w:p>
        </w:tc>
      </w:tr>
      <w:tr w:rsidR="004D1FCF" w:rsidRPr="000F5A76"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nayi Genel Müdürlüğü",</w:t>
            </w:r>
          </w:p>
        </w:tc>
      </w:tr>
      <w:tr w:rsidR="004D1FCF" w:rsidRPr="000F5A76"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vunma Sanayii ve Teknoloji Eğitim Merkezi",</w:t>
            </w:r>
          </w:p>
        </w:tc>
      </w:tr>
      <w:tr w:rsidR="004D1FCF" w:rsidRPr="000F5A76"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TEM"</w:t>
            </w:r>
          </w:p>
        </w:tc>
      </w:tr>
      <w:tr w:rsidR="004D1FCF" w:rsidRPr="000F5A76"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vunma Sanayi Müsteşarlığı",</w:t>
            </w:r>
          </w:p>
        </w:tc>
      </w:tr>
      <w:tr w:rsidR="004D1FCF" w:rsidRPr="000F5A76"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TM",</w:t>
            </w:r>
          </w:p>
        </w:tc>
      </w:tr>
      <w:tr w:rsidR="004D1FCF" w:rsidRPr="000F5A76"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yıştay",</w:t>
            </w:r>
          </w:p>
        </w:tc>
      </w:tr>
      <w:tr w:rsidR="004D1FCF" w:rsidRPr="000F5A76"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ermaye Piyasası Kurulu",</w:t>
            </w:r>
          </w:p>
        </w:tc>
      </w:tr>
      <w:tr w:rsidR="004D1FCF" w:rsidRPr="000F5A76"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ıtma Savaş Dairesi Başkanlığı",</w:t>
            </w:r>
          </w:p>
        </w:tc>
      </w:tr>
      <w:tr w:rsidR="004D1FCF" w:rsidRPr="000F5A76"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gorta Bilgi ve Gözetim Merkezi",</w:t>
            </w:r>
          </w:p>
        </w:tc>
      </w:tr>
      <w:tr w:rsidR="004D1FCF" w:rsidRPr="000F5A76"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nema Genel Müdürlüğü",</w:t>
            </w:r>
          </w:p>
        </w:tc>
      </w:tr>
      <w:tr w:rsidR="004D1FCF" w:rsidRPr="000F5A76"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nop Üniversitesi",</w:t>
            </w:r>
          </w:p>
        </w:tc>
      </w:tr>
      <w:tr w:rsidR="004D1FCF" w:rsidRPr="000F5A76"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vil Havacılık Genel Müdürlüğü",</w:t>
            </w:r>
          </w:p>
        </w:tc>
      </w:tr>
      <w:tr w:rsidR="004D1FCF" w:rsidRPr="000F5A76"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osyal Güvenlik Kurumu",</w:t>
            </w:r>
          </w:p>
        </w:tc>
      </w:tr>
      <w:tr w:rsidR="004D1FCF" w:rsidRPr="000F5A76"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osyal Yardımlar Genel Müdürlüğü",</w:t>
            </w:r>
          </w:p>
        </w:tc>
      </w:tr>
      <w:tr w:rsidR="004D1FCF" w:rsidRPr="000F5A76"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por Genel Müdürlüğü",</w:t>
            </w:r>
          </w:p>
        </w:tc>
      </w:tr>
      <w:tr w:rsidR="004D1FCF" w:rsidRPr="000F5A76"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 Yönetimi Genel Müdürlüğü",</w:t>
            </w:r>
          </w:p>
        </w:tc>
      </w:tr>
      <w:tr w:rsidR="004D1FCF" w:rsidRPr="000F5A76"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ümer Halıcılık ve El Sanatları Sanayi ve Ticaret A.Ş.",</w:t>
            </w:r>
          </w:p>
        </w:tc>
      </w:tr>
      <w:tr w:rsidR="004D1FCF" w:rsidRPr="000F5A76"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Şeker Kurumu",</w:t>
            </w:r>
          </w:p>
        </w:tc>
      </w:tr>
      <w:tr w:rsidR="004D1FCF" w:rsidRPr="000F5A76"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biat Varlıklarını Koruma Genel Müdürlüğü",</w:t>
            </w:r>
          </w:p>
        </w:tc>
      </w:tr>
      <w:tr w:rsidR="004D1FCF" w:rsidRPr="000F5A76"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kasbank",</w:t>
            </w:r>
          </w:p>
        </w:tc>
      </w:tr>
      <w:tr w:rsidR="004D1FCF" w:rsidRPr="000F5A76"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lim ve Terbiye Kurulu Başkanlığı",</w:t>
            </w:r>
          </w:p>
        </w:tc>
      </w:tr>
      <w:tr w:rsidR="004D1FCF" w:rsidRPr="000F5A76"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nıtma Fonu Kurulu",</w:t>
            </w:r>
          </w:p>
        </w:tc>
      </w:tr>
      <w:tr w:rsidR="004D1FCF" w:rsidRPr="000F5A76"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nıtma Genel Müdürlüğü",</w:t>
            </w:r>
          </w:p>
        </w:tc>
      </w:tr>
      <w:tr w:rsidR="004D1FCF" w:rsidRPr="000F5A76"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pu ve Kadastro Genel Müdürlüğü",</w:t>
            </w:r>
          </w:p>
        </w:tc>
      </w:tr>
      <w:tr w:rsidR="004D1FCF" w:rsidRPr="000F5A76"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 İşletmeleri Genel Müdürlüğü",</w:t>
            </w:r>
          </w:p>
        </w:tc>
      </w:tr>
      <w:tr w:rsidR="004D1FCF" w:rsidRPr="000F5A76"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 Reformu Genel Müdürlüğü",</w:t>
            </w:r>
          </w:p>
        </w:tc>
      </w:tr>
      <w:tr w:rsidR="004D1FCF" w:rsidRPr="000F5A76"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sal Araştırmalar ve Politikalar Genel Müdürlüğü",</w:t>
            </w:r>
          </w:p>
        </w:tc>
      </w:tr>
      <w:tr w:rsidR="004D1FCF" w:rsidRPr="000F5A76"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sal Ekonomi ve Politika Geliştirme Enstitüsü",</w:t>
            </w:r>
          </w:p>
        </w:tc>
      </w:tr>
      <w:tr w:rsidR="004D1FCF" w:rsidRPr="000F5A76"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 Sigortaları Havuzu",</w:t>
            </w:r>
          </w:p>
        </w:tc>
      </w:tr>
      <w:tr w:rsidR="004D1FCF" w:rsidRPr="000F5A76"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 ve Kırsal Kalkınmayı Destekleme Kurumu Başkanlığı",</w:t>
            </w:r>
          </w:p>
        </w:tc>
      </w:tr>
      <w:tr w:rsidR="004D1FCF" w:rsidRPr="000F5A76"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sarruf Mevduatı Sigorta Fonu Başkanlığı",</w:t>
            </w:r>
          </w:p>
        </w:tc>
      </w:tr>
      <w:tr w:rsidR="004D1FCF" w:rsidRPr="000F5A76"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BMM",</w:t>
            </w:r>
          </w:p>
        </w:tc>
      </w:tr>
      <w:tr w:rsidR="004D1FCF" w:rsidRPr="000F5A76"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CDD",</w:t>
            </w:r>
          </w:p>
        </w:tc>
      </w:tr>
      <w:tr w:rsidR="004D1FCF" w:rsidRPr="000F5A76"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C. Mehmet Akif Ersoy Üniversitesi",</w:t>
            </w:r>
          </w:p>
        </w:tc>
      </w:tr>
      <w:tr w:rsidR="004D1FCF" w:rsidRPr="000F5A76"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lif Hakları Genel Müdürlüğü",</w:t>
            </w:r>
          </w:p>
        </w:tc>
      </w:tr>
      <w:tr w:rsidR="004D1FCF" w:rsidRPr="000F5A76"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mel Eğitim Genel Müdürlüğü",</w:t>
            </w:r>
          </w:p>
        </w:tc>
      </w:tr>
      <w:tr w:rsidR="004D1FCF" w:rsidRPr="000F5A76"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plu Konut İdaresi Başkanlığı",</w:t>
            </w:r>
          </w:p>
        </w:tc>
      </w:tr>
      <w:tr w:rsidR="004D1FCF" w:rsidRPr="000F5A76"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Kİ",</w:t>
            </w:r>
          </w:p>
        </w:tc>
      </w:tr>
      <w:tr w:rsidR="004D1FCF" w:rsidRPr="000F5A76"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prak Mahsulleri Ofisi",</w:t>
            </w:r>
          </w:p>
        </w:tc>
      </w:tr>
      <w:tr w:rsidR="004D1FCF" w:rsidRPr="000F5A76"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RT",</w:t>
            </w:r>
          </w:p>
        </w:tc>
      </w:tr>
      <w:tr w:rsidR="004D1FCF" w:rsidRPr="000F5A76"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keticinin Korunması ve Piyasa Gözetimi Genel Müdürlüğü",</w:t>
            </w:r>
          </w:p>
        </w:tc>
      </w:tr>
      <w:tr w:rsidR="004D1FCF" w:rsidRPr="000F5A76"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Akreditasyon Kurumu",</w:t>
            </w:r>
          </w:p>
        </w:tc>
      </w:tr>
      <w:tr w:rsidR="004D1FCF" w:rsidRPr="000F5A76"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Alman Üniversitesi",</w:t>
            </w:r>
          </w:p>
        </w:tc>
      </w:tr>
      <w:tr w:rsidR="004D1FCF" w:rsidRPr="000F5A76"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Dil Kurumu",</w:t>
            </w:r>
          </w:p>
        </w:tc>
      </w:tr>
      <w:tr w:rsidR="004D1FCF" w:rsidRPr="000F5A76"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İşbirliği ve Koordinasyon Ajansı Başkanlığı",</w:t>
            </w:r>
          </w:p>
        </w:tc>
      </w:tr>
      <w:tr w:rsidR="004D1FCF" w:rsidRPr="000F5A76"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Adalet Akademisi Başkanlığı",</w:t>
            </w:r>
          </w:p>
        </w:tc>
      </w:tr>
      <w:tr w:rsidR="004D1FCF" w:rsidRPr="000F5A76"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Atom Enerjisi Kurumu Başkanlığı",</w:t>
            </w:r>
          </w:p>
        </w:tc>
      </w:tr>
      <w:tr w:rsidR="004D1FCF" w:rsidRPr="000F5A76"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Bankalar Birliği",</w:t>
            </w:r>
          </w:p>
        </w:tc>
      </w:tr>
      <w:tr w:rsidR="004D1FCF" w:rsidRPr="000F5A76"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Bilimler Akademisi",</w:t>
            </w:r>
          </w:p>
        </w:tc>
      </w:tr>
      <w:tr w:rsidR="004D1FCF" w:rsidRPr="000F5A76"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BA",</w:t>
            </w:r>
          </w:p>
        </w:tc>
      </w:tr>
      <w:tr w:rsidR="004D1FCF" w:rsidRPr="000F5A76"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Bilimsel ve Teknolojik Araştırma Kurumu",</w:t>
            </w:r>
          </w:p>
        </w:tc>
      </w:tr>
      <w:tr w:rsidR="004D1FCF" w:rsidRPr="000F5A76"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BİTAK",</w:t>
            </w:r>
          </w:p>
        </w:tc>
      </w:tr>
      <w:tr w:rsidR="004D1FCF" w:rsidRPr="000F5A76"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Cumhuriyet Merkez Bankası",</w:t>
            </w:r>
          </w:p>
        </w:tc>
      </w:tr>
      <w:tr w:rsidR="004D1FCF" w:rsidRPr="000F5A76"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Demiryolu Makinaları Sanayii",</w:t>
            </w:r>
          </w:p>
        </w:tc>
      </w:tr>
      <w:tr w:rsidR="004D1FCF" w:rsidRPr="000F5A76"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DEMSAŞ"</w:t>
            </w:r>
          </w:p>
        </w:tc>
      </w:tr>
      <w:tr w:rsidR="004D1FCF" w:rsidRPr="000F5A76"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Elektrik Dağıtım A.Ş.",</w:t>
            </w:r>
          </w:p>
        </w:tc>
      </w:tr>
      <w:tr w:rsidR="004D1FCF" w:rsidRPr="000F5A76"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Elektrik İletim A.Ş.",</w:t>
            </w:r>
          </w:p>
        </w:tc>
      </w:tr>
      <w:tr w:rsidR="004D1FCF" w:rsidRPr="000F5A76"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İAŞ",</w:t>
            </w:r>
          </w:p>
        </w:tc>
      </w:tr>
      <w:tr w:rsidR="004D1FCF" w:rsidRPr="000F5A76"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Elektrik Ticaret ve Taahhüt A.Ş.",</w:t>
            </w:r>
          </w:p>
        </w:tc>
      </w:tr>
      <w:tr w:rsidR="004D1FCF" w:rsidRPr="000F5A76"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TAŞ",</w:t>
            </w:r>
          </w:p>
        </w:tc>
      </w:tr>
      <w:tr w:rsidR="004D1FCF" w:rsidRPr="000F5A76"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Elektromekanik Sanayii A.Ş. Genel Müdürlüğü",</w:t>
            </w:r>
          </w:p>
        </w:tc>
      </w:tr>
      <w:tr w:rsidR="004D1FCF" w:rsidRPr="000F5A76"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ximbank",</w:t>
            </w:r>
          </w:p>
        </w:tc>
      </w:tr>
      <w:tr w:rsidR="004D1FCF" w:rsidRPr="000F5A76"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İstatistik Kurumu Başkanlığı",</w:t>
            </w:r>
          </w:p>
        </w:tc>
      </w:tr>
      <w:tr w:rsidR="004D1FCF" w:rsidRPr="000F5A76"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İK",</w:t>
            </w:r>
          </w:p>
        </w:tc>
      </w:tr>
      <w:tr w:rsidR="004D1FCF" w:rsidRPr="000F5A76"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Kalkınma Bankası A.Ş. Genel Müdürlüğü",</w:t>
            </w:r>
          </w:p>
        </w:tc>
      </w:tr>
      <w:tr w:rsidR="004D1FCF" w:rsidRPr="000F5A76"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Kömür İşletmeleri Kurumu Genel Müdürlüğü",</w:t>
            </w:r>
          </w:p>
        </w:tc>
      </w:tr>
      <w:tr w:rsidR="004D1FCF" w:rsidRPr="000F5A76"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Lokomotif ve Motor Sanayii A.Ş.",</w:t>
            </w:r>
          </w:p>
        </w:tc>
      </w:tr>
      <w:tr w:rsidR="004D1FCF" w:rsidRPr="000F5A76"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Muhasebe Standartları Kurulu",</w:t>
            </w:r>
          </w:p>
        </w:tc>
      </w:tr>
      <w:tr w:rsidR="004D1FCF" w:rsidRPr="000F5A76"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Odalar ve Borsalar Birliği",</w:t>
            </w:r>
          </w:p>
        </w:tc>
      </w:tr>
      <w:tr w:rsidR="004D1FCF" w:rsidRPr="000F5A76"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BB",</w:t>
            </w:r>
          </w:p>
        </w:tc>
      </w:tr>
      <w:tr w:rsidR="004D1FCF" w:rsidRPr="000F5A76"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Petrolleri Anonim Ortaklığı Genel Müdürlüğü",</w:t>
            </w:r>
          </w:p>
        </w:tc>
      </w:tr>
      <w:tr w:rsidR="004D1FCF" w:rsidRPr="000F5A76"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Şeker Fabrikaları A. Ş.",</w:t>
            </w:r>
          </w:p>
        </w:tc>
      </w:tr>
      <w:tr w:rsidR="004D1FCF" w:rsidRPr="000F5A76"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Tarım Kredi Kooperatifleri Birliği",</w:t>
            </w:r>
          </w:p>
        </w:tc>
      </w:tr>
      <w:tr w:rsidR="004D1FCF" w:rsidRPr="000F5A76"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Taşkömürü Kurumu Genel Müdürlüğü",</w:t>
            </w:r>
          </w:p>
        </w:tc>
      </w:tr>
      <w:tr w:rsidR="004D1FCF" w:rsidRPr="000F5A76"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Ulusal Ajansı",</w:t>
            </w:r>
          </w:p>
        </w:tc>
      </w:tr>
      <w:tr w:rsidR="004D1FCF" w:rsidRPr="000F5A76"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Vagon Sanayii A.Ş.",</w:t>
            </w:r>
          </w:p>
        </w:tc>
      </w:tr>
      <w:tr w:rsidR="004D1FCF" w:rsidRPr="000F5A76"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ve Orta Doğu Amme İdaresi Enstitüsü ",</w:t>
            </w:r>
          </w:p>
        </w:tc>
      </w:tr>
      <w:tr w:rsidR="004D1FCF" w:rsidRPr="000F5A76"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Yatırım Destek ve Tanıtım Ajansı Başkanlığı", </w:t>
            </w:r>
          </w:p>
        </w:tc>
      </w:tr>
      <w:tr w:rsidR="004D1FCF" w:rsidRPr="000F5A76"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Patent ve Marka Kurumu",</w:t>
            </w:r>
          </w:p>
        </w:tc>
      </w:tr>
      <w:tr w:rsidR="004D1FCF" w:rsidRPr="000F5A76"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Standardları Enstitüsü",</w:t>
            </w:r>
          </w:p>
        </w:tc>
      </w:tr>
      <w:tr w:rsidR="004D1FCF" w:rsidRPr="000F5A76"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Tarih Kurumu",</w:t>
            </w:r>
          </w:p>
        </w:tc>
      </w:tr>
      <w:tr w:rsidR="004D1FCF" w:rsidRPr="000F5A76"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tün ve Alkol Piyasası Düzenleme Kurumu",</w:t>
            </w:r>
          </w:p>
        </w:tc>
      </w:tr>
      <w:tr w:rsidR="004D1FCF" w:rsidRPr="000F5A76"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laştırma, Denizcilik ve Haberleşme Bakanlığı",</w:t>
            </w:r>
          </w:p>
        </w:tc>
      </w:tr>
      <w:tr w:rsidR="004D1FCF" w:rsidRPr="000F5A76"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lusal Bor Araştırma Enstitüsü Başkanlığı",</w:t>
            </w:r>
          </w:p>
        </w:tc>
      </w:tr>
      <w:tr w:rsidR="004D1FCF" w:rsidRPr="000F5A76"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şak Üniversitesi",</w:t>
            </w:r>
          </w:p>
        </w:tc>
      </w:tr>
      <w:tr w:rsidR="004D1FCF" w:rsidRPr="000F5A76"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Üsküdar Üniversitesi",</w:t>
            </w:r>
          </w:p>
        </w:tc>
      </w:tr>
      <w:tr w:rsidR="004D1FCF" w:rsidRPr="000F5A76"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akıflar Genel Müdürlüğü",</w:t>
            </w:r>
          </w:p>
        </w:tc>
      </w:tr>
      <w:tr w:rsidR="004D1FCF" w:rsidRPr="000F5A76"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ergi Denetim Kurulu Başkanlığı",</w:t>
            </w:r>
          </w:p>
        </w:tc>
      </w:tr>
      <w:tr w:rsidR="004D1FCF" w:rsidRPr="000F5A76"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erimlilik Genel Müdürlüğü",</w:t>
            </w:r>
          </w:p>
        </w:tc>
      </w:tr>
      <w:tr w:rsidR="004D1FCF" w:rsidRPr="000F5A76"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apı İşleri Genel Müdürlüğü",</w:t>
            </w:r>
          </w:p>
        </w:tc>
      </w:tr>
      <w:tr w:rsidR="004D1FCF" w:rsidRPr="000F5A76"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argıtay",</w:t>
            </w:r>
          </w:p>
        </w:tc>
      </w:tr>
      <w:tr w:rsidR="004D1FCF" w:rsidRPr="000F5A76"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enilik ve Eğitim Teknolojileri Genel Müdürlüğü",</w:t>
            </w:r>
          </w:p>
        </w:tc>
      </w:tr>
      <w:tr w:rsidR="004D1FCF" w:rsidRPr="000F5A76"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ıldırım Beyazıt Üniversitesi",</w:t>
            </w:r>
          </w:p>
        </w:tc>
      </w:tr>
      <w:tr w:rsidR="004D1FCF" w:rsidRPr="000F5A76"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urt Dışı Türkler ve Akraba Topluluklar Başkanlığı",</w:t>
            </w:r>
          </w:p>
        </w:tc>
      </w:tr>
      <w:tr w:rsidR="004D1FCF" w:rsidRPr="000F5A76"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üksek Öğrenim Kredi ve Yurtlar Kurumu Genel Müdürlüğü",</w:t>
            </w:r>
          </w:p>
        </w:tc>
      </w:tr>
      <w:tr w:rsidR="004D1FCF" w:rsidRPr="000F5A76"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ükseköğretim Kurulu Başkanlığı",</w:t>
            </w:r>
          </w:p>
        </w:tc>
      </w:tr>
      <w:tr w:rsidR="004D1FCF" w:rsidRPr="000F5A76"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ÖK",</w:t>
            </w:r>
          </w:p>
        </w:tc>
      </w:tr>
      <w:tr w:rsidR="004D1FCF" w:rsidRPr="000F5A76"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üksek Seçim Kurulu Başkanlığı"</w:t>
            </w:r>
          </w:p>
        </w:tc>
      </w:tr>
      <w:tr w:rsidR="004D1FCF" w:rsidRPr="000F5A76"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SK",</w:t>
            </w:r>
          </w:p>
        </w:tc>
      </w:tr>
    </w:tbl>
    <w:p w14:paraId="3EEBD95A" w14:textId="79ED40D4" w:rsidR="00EF5469" w:rsidRPr="007E1CF6" w:rsidRDefault="00EF5469">
      <w:pPr>
        <w:spacing w:after="0"/>
        <w:rPr>
          <w:smallCaps/>
          <w:noProof/>
        </w:rPr>
      </w:pPr>
      <w:r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70" w:name="_Toc10579817"/>
      <w:r w:rsidRPr="007E1CF6">
        <w:rPr>
          <w:noProof/>
        </w:rPr>
        <w:t>APPENDIX B</w:t>
      </w:r>
      <w:bookmarkEnd w:id="170"/>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81"/>
      <w:pgSz w:w="12240" w:h="15840" w:code="1"/>
      <w:pgMar w:top="1985"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Cengiz Acarturk" w:date="2019-05-28T12:57:00Z" w:initials="CA">
    <w:p w14:paraId="5CD8E1F9" w14:textId="32367861" w:rsidR="00776768" w:rsidRDefault="00776768">
      <w:pPr>
        <w:pStyle w:val="AklamaMetni"/>
      </w:pPr>
      <w:r>
        <w:rPr>
          <w:rStyle w:val="AklamaBavurusu"/>
        </w:rPr>
        <w:annotationRef/>
      </w:r>
      <w:r>
        <w:t>n.d. gibi ifadeler olmasın. APA style guide’a bak. Oradaki bilgilere göre uygun citation verelim. Dipnot da kullanabilirsin.</w:t>
      </w:r>
    </w:p>
  </w:comment>
  <w:comment w:id="29" w:author="Cengiz Acarturk" w:date="2019-05-28T12:58:00Z" w:initials="CA">
    <w:p w14:paraId="16AA8749" w14:textId="4E2C062E" w:rsidR="00776768" w:rsidRDefault="00776768">
      <w:pPr>
        <w:pStyle w:val="AklamaMetni"/>
      </w:pPr>
      <w:r>
        <w:rPr>
          <w:rStyle w:val="AklamaBavurusu"/>
        </w:rPr>
        <w:annotationRef/>
      </w:r>
      <w:r>
        <w:t>Mesela burada web sayfası bilgisini (dergi yazısı bilgisini) dipnot olarak ver.</w:t>
      </w:r>
    </w:p>
  </w:comment>
  <w:comment w:id="30" w:author="Cengiz Acarturk" w:date="2019-05-28T13:01:00Z" w:initials="CA">
    <w:p w14:paraId="042A14C9" w14:textId="3EC5E32C" w:rsidR="00776768" w:rsidRDefault="00776768">
      <w:pPr>
        <w:pStyle w:val="AklamaMetni"/>
      </w:pPr>
      <w:r>
        <w:rPr>
          <w:rStyle w:val="AklamaBavurusu"/>
        </w:rPr>
        <w:annotationRef/>
      </w:r>
      <w:r>
        <w:t>Parantez öncesi boşlukları metin genelinde düzeltelim.</w:t>
      </w:r>
    </w:p>
  </w:comment>
  <w:comment w:id="35" w:author="Cengiz Acarturk" w:date="2019-05-28T13:03:00Z" w:initials="CA">
    <w:p w14:paraId="2D25ABCE" w14:textId="44A4571E" w:rsidR="00776768" w:rsidRDefault="00776768">
      <w:pPr>
        <w:pStyle w:val="AklamaMetni"/>
      </w:pPr>
      <w:r>
        <w:rPr>
          <w:rStyle w:val="AklamaBavurusu"/>
        </w:rPr>
        <w:annotationRef/>
      </w:r>
      <w:r>
        <w:t>Bunları düzeltelim.</w:t>
      </w:r>
    </w:p>
  </w:comment>
  <w:comment w:id="56" w:author="Cengiz Acarturk" w:date="2019-05-28T13:05:00Z" w:initials="CA">
    <w:p w14:paraId="546DB7DC" w14:textId="7486E007" w:rsidR="00776768" w:rsidRDefault="00776768">
      <w:pPr>
        <w:pStyle w:val="AklamaMetni"/>
      </w:pPr>
      <w:r>
        <w:rPr>
          <w:rStyle w:val="AklamaBavurusu"/>
        </w:rPr>
        <w:annotationRef/>
      </w:r>
      <w:r>
        <w:t>Her section bir paper yerine konulara bölelim.</w:t>
      </w:r>
    </w:p>
  </w:comment>
  <w:comment w:id="61" w:author="Cengiz Acarturk" w:date="2019-05-28T13:04:00Z" w:initials="CA">
    <w:p w14:paraId="5446D882" w14:textId="083AD799" w:rsidR="00776768" w:rsidRDefault="00776768">
      <w:pPr>
        <w:pStyle w:val="AklamaMetni"/>
      </w:pPr>
      <w:r>
        <w:rPr>
          <w:rStyle w:val="AklamaBavurusu"/>
        </w:rPr>
        <w:annotationRef/>
      </w:r>
      <w:r>
        <w:t>Figürler bulanık, düzeltelim.</w:t>
      </w:r>
    </w:p>
  </w:comment>
  <w:comment w:id="94" w:author="Cengiz Acarturk" w:date="2019-05-28T13:12:00Z" w:initials="CA">
    <w:p w14:paraId="2557126F" w14:textId="6D16AA2D" w:rsidR="00776768" w:rsidRDefault="00776768">
      <w:pPr>
        <w:pStyle w:val="AklamaMetni"/>
      </w:pPr>
      <w:r>
        <w:rPr>
          <w:rStyle w:val="AklamaBavurusu"/>
        </w:rPr>
        <w:annotationRef/>
      </w:r>
      <w:r>
        <w:t>Figürler okunmyor, sayfayı landscape yaparak büyütebiliriz ya da küçük bir kısmını sunabiliriz.</w:t>
      </w:r>
    </w:p>
  </w:comment>
  <w:comment w:id="111" w:author="Cengiz Acarturk" w:date="2019-05-28T13:14:00Z" w:initials="CA">
    <w:p w14:paraId="66136833" w14:textId="57F74745" w:rsidR="00776768" w:rsidRDefault="00776768">
      <w:pPr>
        <w:pStyle w:val="AklamaMetni"/>
      </w:pPr>
      <w:r>
        <w:rPr>
          <w:rStyle w:val="AklamaBavurusu"/>
        </w:rPr>
        <w:annotationRef/>
      </w:r>
      <w:r>
        <w:t>Dosya adı ve kod parçaları için Courier fonlarından kullanabiliriz.</w:t>
      </w:r>
    </w:p>
  </w:comment>
  <w:comment w:id="114" w:author="Cengiz Acarturk" w:date="2019-05-28T13:15:00Z" w:initials="CA">
    <w:p w14:paraId="7A86E60E" w14:textId="05869D6A" w:rsidR="00776768" w:rsidRDefault="00776768">
      <w:pPr>
        <w:pStyle w:val="AklamaMetni"/>
      </w:pPr>
      <w:r>
        <w:rPr>
          <w:rStyle w:val="AklamaBavurusu"/>
        </w:rPr>
        <w:annotationRef/>
      </w:r>
      <w:r>
        <w:t>Aşağıdaki tabloyu appendix’e koyalım.</w:t>
      </w:r>
    </w:p>
  </w:comment>
  <w:comment w:id="123" w:author="Cengiz Acarturk" w:date="2019-05-28T13:15:00Z" w:initials="CA">
    <w:p w14:paraId="1851B145" w14:textId="529D7B93" w:rsidR="00776768" w:rsidRDefault="00776768">
      <w:pPr>
        <w:pStyle w:val="AklamaMetni"/>
      </w:pPr>
      <w:r>
        <w:rPr>
          <w:rStyle w:val="AklamaBavurusu"/>
        </w:rPr>
        <w:annotationRef/>
      </w:r>
      <w:r>
        <w:t>Bu chapter sonuna bir summary section’da ne anlattığımızı özetleyelim.</w:t>
      </w:r>
    </w:p>
  </w:comment>
  <w:comment w:id="160" w:author="Cengiz Acarturk" w:date="2019-05-28T13:17:00Z" w:initials="CA">
    <w:p w14:paraId="4FF6BD1C" w14:textId="280CA868" w:rsidR="00776768" w:rsidRDefault="00776768">
      <w:pPr>
        <w:pStyle w:val="AklamaMetni"/>
      </w:pPr>
      <w:r>
        <w:rPr>
          <w:rStyle w:val="AklamaBavurusu"/>
        </w:rPr>
        <w:annotationRef/>
      </w:r>
      <w:r>
        <w:t>Bu kısa kalmış</w:t>
      </w:r>
    </w:p>
  </w:comment>
  <w:comment w:id="162" w:author="Cengiz Acarturk" w:date="2019-05-28T13:16:00Z" w:initials="CA">
    <w:p w14:paraId="0FC38B62" w14:textId="6D64D2C5" w:rsidR="00776768" w:rsidRDefault="00776768">
      <w:pPr>
        <w:pStyle w:val="AklamaMetni"/>
      </w:pPr>
      <w:r>
        <w:rPr>
          <w:rStyle w:val="AklamaBavurusu"/>
        </w:rPr>
        <w:annotationRef/>
      </w:r>
      <w:r>
        <w:t>“</w:t>
      </w:r>
      <w:bookmarkStart w:id="163" w:name="_Hlk10580137"/>
      <w:r>
        <w:t>Evaluation of the Results</w:t>
      </w:r>
      <w:bookmarkEnd w:id="163"/>
      <w:r>
        <w:t>” isimli bir section açalım. Veriler ile ilgili istatistikler olsun, son kısımda da verbal bir değerlendirme yapalı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D8E1F9" w15:done="0"/>
  <w15:commentEx w15:paraId="16AA8749" w15:done="0"/>
  <w15:commentEx w15:paraId="042A14C9" w15:done="0"/>
  <w15:commentEx w15:paraId="2D25ABCE" w15:done="0"/>
  <w15:commentEx w15:paraId="546DB7DC" w15:done="0"/>
  <w15:commentEx w15:paraId="5446D882" w15:done="1"/>
  <w15:commentEx w15:paraId="2557126F" w15:done="0"/>
  <w15:commentEx w15:paraId="66136833" w15:done="0"/>
  <w15:commentEx w15:paraId="7A86E60E" w15:done="0"/>
  <w15:commentEx w15:paraId="1851B145" w15:done="0"/>
  <w15:commentEx w15:paraId="4FF6BD1C" w15:done="1"/>
  <w15:commentEx w15:paraId="0FC38B6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D8E1F9" w16cid:durableId="2097AEA3"/>
  <w16cid:commentId w16cid:paraId="16AA8749" w16cid:durableId="2097AF04"/>
  <w16cid:commentId w16cid:paraId="042A14C9" w16cid:durableId="2097AF96"/>
  <w16cid:commentId w16cid:paraId="2D25ABCE" w16cid:durableId="2097B01A"/>
  <w16cid:commentId w16cid:paraId="546DB7DC" w16cid:durableId="2097B0A3"/>
  <w16cid:commentId w16cid:paraId="5446D882" w16cid:durableId="2097B062"/>
  <w16cid:commentId w16cid:paraId="2557126F" w16cid:durableId="2097B23F"/>
  <w16cid:commentId w16cid:paraId="66136833" w16cid:durableId="2097B29D"/>
  <w16cid:commentId w16cid:paraId="7A86E60E" w16cid:durableId="2097B2D8"/>
  <w16cid:commentId w16cid:paraId="1851B145" w16cid:durableId="209D64F8"/>
  <w16cid:commentId w16cid:paraId="4FF6BD1C" w16cid:durableId="2097B370"/>
  <w16cid:commentId w16cid:paraId="0FC38B62" w16cid:durableId="2097B3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0FA41" w14:textId="77777777" w:rsidR="007A016E" w:rsidRDefault="007A016E" w:rsidP="00B13939">
      <w:r>
        <w:separator/>
      </w:r>
    </w:p>
  </w:endnote>
  <w:endnote w:type="continuationSeparator" w:id="0">
    <w:p w14:paraId="03E9DD4D" w14:textId="77777777" w:rsidR="007A016E" w:rsidRDefault="007A016E"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5376466"/>
      <w:docPartObj>
        <w:docPartGallery w:val="Page Numbers (Bottom of Page)"/>
        <w:docPartUnique/>
      </w:docPartObj>
    </w:sdtPr>
    <w:sdtContent>
      <w:p w14:paraId="3EEBD9DA" w14:textId="1E067614" w:rsidR="00776768" w:rsidRDefault="00776768"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76768" w:rsidRDefault="0077676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776768" w:rsidRDefault="00776768"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76768" w:rsidRDefault="0077676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B3048" w14:textId="77777777" w:rsidR="007A016E" w:rsidRDefault="007A016E" w:rsidP="00B13939">
      <w:pPr>
        <w:pBdr>
          <w:bottom w:val="single" w:sz="6" w:space="1" w:color="auto"/>
        </w:pBdr>
        <w:rPr>
          <w:lang w:val="tr-TR"/>
        </w:rPr>
      </w:pPr>
    </w:p>
  </w:footnote>
  <w:footnote w:type="continuationSeparator" w:id="0">
    <w:p w14:paraId="505D6992" w14:textId="77777777" w:rsidR="007A016E" w:rsidRDefault="007A016E" w:rsidP="00B13939">
      <w:r>
        <w:continuationSeparator/>
      </w:r>
    </w:p>
  </w:footnote>
  <w:footnote w:id="1">
    <w:p w14:paraId="6E96EF07" w14:textId="6352BB5F" w:rsidR="00776768" w:rsidRPr="005330C4" w:rsidRDefault="00776768" w:rsidP="005330C4">
      <w:pPr>
        <w:pStyle w:val="DipnotMetni"/>
      </w:pPr>
      <w:r>
        <w:rPr>
          <w:rStyle w:val="DipnotBavurusu"/>
        </w:rPr>
        <w:footnoteRef/>
      </w:r>
      <w: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fldChar w:fldCharType="begin" w:fldLock="1"/>
      </w:r>
      <w: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plainTextFormattedCitation":"(“Differences between a security event vs incident vs non-compliance,” n.d.)"},"properties":{"noteIndex":0},"schema":"https://github.com/citation-style-language/schema/raw/master/csl-citation.json"}</w:instrText>
      </w:r>
      <w:r>
        <w:fldChar w:fldCharType="separate"/>
      </w:r>
      <w:r w:rsidRPr="00B96C65">
        <w:rPr>
          <w:noProof/>
        </w:rPr>
        <w:t>(“Differences between a security event vs incident vs non-compliance,” n.d.)</w:t>
      </w:r>
      <w:r>
        <w:fldChar w:fldCharType="end"/>
      </w:r>
      <w:r>
        <w:t xml:space="preserve"> The present thesis, we use event term, because it is more suitable for our study.</w:t>
      </w:r>
    </w:p>
  </w:footnote>
  <w:footnote w:id="2">
    <w:p w14:paraId="5A9630AB" w14:textId="191A6839" w:rsidR="00776768" w:rsidRPr="00135EB0" w:rsidRDefault="00776768">
      <w:pPr>
        <w:pStyle w:val="DipnotMetni"/>
        <w:rPr>
          <w:lang w:val="tr-TR"/>
        </w:rPr>
      </w:pPr>
      <w:r>
        <w:rPr>
          <w:rStyle w:val="DipnotBavurusu"/>
        </w:rPr>
        <w:footnoteRef/>
      </w:r>
      <w:r>
        <w:t xml:space="preserve"> </w:t>
      </w:r>
      <w:r>
        <w:rPr>
          <w:lang w:val="tr-TR"/>
        </w:rPr>
        <w:t>www.linkedin.com</w:t>
      </w:r>
    </w:p>
  </w:footnote>
  <w:footnote w:id="3">
    <w:p w14:paraId="66240380" w14:textId="30E46F98" w:rsidR="00776768" w:rsidRPr="00135EB0" w:rsidRDefault="00776768">
      <w:pPr>
        <w:pStyle w:val="DipnotMetni"/>
        <w:rPr>
          <w:lang w:val="tr-TR"/>
        </w:rPr>
      </w:pPr>
      <w:r>
        <w:rPr>
          <w:rStyle w:val="DipnotBavurusu"/>
        </w:rPr>
        <w:footnoteRef/>
      </w:r>
      <w:r>
        <w:t xml:space="preserve"> </w:t>
      </w:r>
      <w:r>
        <w:rPr>
          <w:lang w:val="tr-TR"/>
        </w:rPr>
        <w:t>www.facebook.com</w:t>
      </w:r>
    </w:p>
  </w:footnote>
  <w:footnote w:id="4">
    <w:p w14:paraId="1B0B0700" w14:textId="5828046A" w:rsidR="00776768" w:rsidRPr="00135EB0" w:rsidRDefault="00776768">
      <w:pPr>
        <w:pStyle w:val="DipnotMetni"/>
        <w:rPr>
          <w:lang w:val="tr-TR"/>
        </w:rPr>
      </w:pPr>
      <w:r>
        <w:rPr>
          <w:rStyle w:val="DipnotBavurusu"/>
        </w:rPr>
        <w:footnoteRef/>
      </w:r>
      <w:r>
        <w:t xml:space="preserve"> </w:t>
      </w:r>
      <w:r>
        <w:rPr>
          <w:lang w:val="tr-TR"/>
        </w:rPr>
        <w:t>www.eksisozluk.com</w:t>
      </w:r>
    </w:p>
  </w:footnote>
  <w:footnote w:id="5">
    <w:p w14:paraId="65A6B8E7" w14:textId="1A416536" w:rsidR="00776768" w:rsidRPr="00951DED" w:rsidRDefault="00776768" w:rsidP="003B2EA9">
      <w:pPr>
        <w:pStyle w:val="DipnotMetni"/>
        <w:jc w:val="both"/>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6">
    <w:p w14:paraId="124A779A" w14:textId="6C1EAD3A" w:rsidR="00776768" w:rsidRPr="000C5AA6" w:rsidRDefault="00776768">
      <w:pPr>
        <w:pStyle w:val="DipnotMetni"/>
        <w:rPr>
          <w:lang w:val="tr-TR"/>
        </w:rPr>
      </w:pPr>
      <w:r>
        <w:rPr>
          <w:rStyle w:val="DipnotBavurusu"/>
        </w:rPr>
        <w:footnoteRef/>
      </w:r>
      <w:r>
        <w:t xml:space="preserve"> </w:t>
      </w:r>
      <w:r w:rsidR="00450B44">
        <w:rPr>
          <w:lang w:val="tr-TR"/>
        </w:rPr>
        <w:t xml:space="preserve">The </w:t>
      </w:r>
      <w:r>
        <w:rPr>
          <w:lang w:val="tr-TR"/>
        </w:rPr>
        <w:t>GitHub repository</w:t>
      </w:r>
      <w:r w:rsidR="00450B44">
        <w:rPr>
          <w:lang w:val="tr-TR"/>
        </w:rPr>
        <w:t xml:space="preserve"> of the present thesis</w:t>
      </w:r>
      <w:r>
        <w:rPr>
          <w:lang w:val="tr-TR"/>
        </w:rPr>
        <w:t xml:space="preserve"> </w:t>
      </w:r>
      <w:r w:rsidR="00FE740C">
        <w:rPr>
          <w:lang w:val="tr-TR"/>
        </w:rPr>
        <w:t xml:space="preserve">software project </w:t>
      </w:r>
      <w:r>
        <w:rPr>
          <w:lang w:val="tr-TR"/>
        </w:rPr>
        <w:t>is available upon request.</w:t>
      </w:r>
    </w:p>
  </w:footnote>
  <w:footnote w:id="7">
    <w:p w14:paraId="446128C3" w14:textId="4717810A" w:rsidR="00776768" w:rsidRPr="00201737" w:rsidRDefault="00776768">
      <w:pPr>
        <w:pStyle w:val="DipnotMetni"/>
        <w:rPr>
          <w:sz w:val="20"/>
          <w:lang w:val="tr-TR"/>
        </w:rPr>
      </w:pPr>
      <w:r w:rsidRPr="00201737">
        <w:rPr>
          <w:rStyle w:val="DipnotBavurusu"/>
        </w:rPr>
        <w:footnoteRef/>
      </w:r>
      <w:r w:rsidRPr="00201737">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201737">
        <w:fldChar w:fldCharType="begin" w:fldLock="1"/>
      </w:r>
      <w:r w:rsidRPr="00201737">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rsidRPr="00201737">
        <w:fldChar w:fldCharType="separate"/>
      </w:r>
      <w:r w:rsidRPr="00201737">
        <w:rPr>
          <w:noProof/>
        </w:rPr>
        <w:t>(“What is Named-entity recognition (NER)? - WordLift,” n.d.)</w:t>
      </w:r>
      <w:r w:rsidRPr="0020173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87C29B6A"/>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ngiz Acarturk">
    <w15:presenceInfo w15:providerId="Windows Live" w15:userId="cc19e81179689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q8FALtAx5M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535"/>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E7B"/>
    <w:rsid w:val="001E6A50"/>
    <w:rsid w:val="001E7250"/>
    <w:rsid w:val="001F0488"/>
    <w:rsid w:val="001F0911"/>
    <w:rsid w:val="001F147D"/>
    <w:rsid w:val="001F175E"/>
    <w:rsid w:val="001F2B3A"/>
    <w:rsid w:val="001F45DB"/>
    <w:rsid w:val="001F5634"/>
    <w:rsid w:val="001F7343"/>
    <w:rsid w:val="001F73BD"/>
    <w:rsid w:val="001F7DCC"/>
    <w:rsid w:val="00200301"/>
    <w:rsid w:val="00201225"/>
    <w:rsid w:val="00201260"/>
    <w:rsid w:val="00201737"/>
    <w:rsid w:val="0020188F"/>
    <w:rsid w:val="00201A4C"/>
    <w:rsid w:val="00201C2E"/>
    <w:rsid w:val="002025E6"/>
    <w:rsid w:val="002049A1"/>
    <w:rsid w:val="002063C0"/>
    <w:rsid w:val="0020694D"/>
    <w:rsid w:val="00206A8B"/>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3E"/>
    <w:rsid w:val="002B11FE"/>
    <w:rsid w:val="002B1237"/>
    <w:rsid w:val="002B21DA"/>
    <w:rsid w:val="002B241C"/>
    <w:rsid w:val="002B2441"/>
    <w:rsid w:val="002B31A1"/>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7803"/>
    <w:rsid w:val="004308DB"/>
    <w:rsid w:val="00433144"/>
    <w:rsid w:val="004331FB"/>
    <w:rsid w:val="00434A8B"/>
    <w:rsid w:val="00435679"/>
    <w:rsid w:val="004362AB"/>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61D"/>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F94"/>
    <w:rsid w:val="005963A9"/>
    <w:rsid w:val="005974B9"/>
    <w:rsid w:val="00597BCB"/>
    <w:rsid w:val="005A1A1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323"/>
    <w:rsid w:val="005E3723"/>
    <w:rsid w:val="005E4DCD"/>
    <w:rsid w:val="005E5F03"/>
    <w:rsid w:val="005E68CA"/>
    <w:rsid w:val="005E7B8D"/>
    <w:rsid w:val="005F2969"/>
    <w:rsid w:val="005F3298"/>
    <w:rsid w:val="005F395B"/>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2BF5"/>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3FA"/>
    <w:rsid w:val="006B0C61"/>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3604"/>
    <w:rsid w:val="00725FF5"/>
    <w:rsid w:val="007263C3"/>
    <w:rsid w:val="00731986"/>
    <w:rsid w:val="00731B1F"/>
    <w:rsid w:val="00732724"/>
    <w:rsid w:val="00732834"/>
    <w:rsid w:val="007339C7"/>
    <w:rsid w:val="00733A67"/>
    <w:rsid w:val="00733B36"/>
    <w:rsid w:val="00734181"/>
    <w:rsid w:val="00734A53"/>
    <w:rsid w:val="00735AED"/>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6A1"/>
    <w:rsid w:val="007457EE"/>
    <w:rsid w:val="00746779"/>
    <w:rsid w:val="00746B2F"/>
    <w:rsid w:val="00747CE7"/>
    <w:rsid w:val="00747E26"/>
    <w:rsid w:val="0075052D"/>
    <w:rsid w:val="007505F9"/>
    <w:rsid w:val="00751395"/>
    <w:rsid w:val="007521D3"/>
    <w:rsid w:val="0075304C"/>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70825"/>
    <w:rsid w:val="0077118B"/>
    <w:rsid w:val="00771478"/>
    <w:rsid w:val="00771C1A"/>
    <w:rsid w:val="00773445"/>
    <w:rsid w:val="00773D7B"/>
    <w:rsid w:val="00773D87"/>
    <w:rsid w:val="0077467D"/>
    <w:rsid w:val="007746C2"/>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016E"/>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57A3"/>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2EBD"/>
    <w:rsid w:val="00885B3F"/>
    <w:rsid w:val="008861A5"/>
    <w:rsid w:val="0088678A"/>
    <w:rsid w:val="0089042D"/>
    <w:rsid w:val="008913E5"/>
    <w:rsid w:val="008922D4"/>
    <w:rsid w:val="00893D28"/>
    <w:rsid w:val="00894C74"/>
    <w:rsid w:val="00895252"/>
    <w:rsid w:val="00895E2B"/>
    <w:rsid w:val="00896DB2"/>
    <w:rsid w:val="00897AC0"/>
    <w:rsid w:val="008A127B"/>
    <w:rsid w:val="008A2C7D"/>
    <w:rsid w:val="008A3617"/>
    <w:rsid w:val="008A376C"/>
    <w:rsid w:val="008A39EE"/>
    <w:rsid w:val="008A3B25"/>
    <w:rsid w:val="008A4A98"/>
    <w:rsid w:val="008A4C1D"/>
    <w:rsid w:val="008A72EB"/>
    <w:rsid w:val="008B0ABC"/>
    <w:rsid w:val="008B0FB9"/>
    <w:rsid w:val="008B19D5"/>
    <w:rsid w:val="008B28EE"/>
    <w:rsid w:val="008B3155"/>
    <w:rsid w:val="008B4276"/>
    <w:rsid w:val="008B4DFF"/>
    <w:rsid w:val="008B4EBA"/>
    <w:rsid w:val="008B5823"/>
    <w:rsid w:val="008B5F26"/>
    <w:rsid w:val="008B70A5"/>
    <w:rsid w:val="008C0B70"/>
    <w:rsid w:val="008C2ABB"/>
    <w:rsid w:val="008C401A"/>
    <w:rsid w:val="008C4B23"/>
    <w:rsid w:val="008C5952"/>
    <w:rsid w:val="008C5D4E"/>
    <w:rsid w:val="008C66B5"/>
    <w:rsid w:val="008C7A41"/>
    <w:rsid w:val="008D0754"/>
    <w:rsid w:val="008D2165"/>
    <w:rsid w:val="008D3273"/>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7E30"/>
    <w:rsid w:val="009303D9"/>
    <w:rsid w:val="00932697"/>
    <w:rsid w:val="00933C64"/>
    <w:rsid w:val="00934F4A"/>
    <w:rsid w:val="00935836"/>
    <w:rsid w:val="00935E16"/>
    <w:rsid w:val="0093692E"/>
    <w:rsid w:val="00936AE3"/>
    <w:rsid w:val="00936C53"/>
    <w:rsid w:val="00937962"/>
    <w:rsid w:val="00942C6B"/>
    <w:rsid w:val="00942E3C"/>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3F6C"/>
    <w:rsid w:val="00994DF0"/>
    <w:rsid w:val="00995717"/>
    <w:rsid w:val="009A00CE"/>
    <w:rsid w:val="009A1E3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5503"/>
    <w:rsid w:val="00A47D16"/>
    <w:rsid w:val="00A51531"/>
    <w:rsid w:val="00A52BE5"/>
    <w:rsid w:val="00A5506C"/>
    <w:rsid w:val="00A56643"/>
    <w:rsid w:val="00A57395"/>
    <w:rsid w:val="00A574E4"/>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B30"/>
    <w:rsid w:val="00B54FBE"/>
    <w:rsid w:val="00B57A7A"/>
    <w:rsid w:val="00B57F23"/>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5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32"/>
    <w:rsid w:val="00BF0581"/>
    <w:rsid w:val="00BF0968"/>
    <w:rsid w:val="00BF1933"/>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E0"/>
    <w:rsid w:val="00C637DA"/>
    <w:rsid w:val="00C63993"/>
    <w:rsid w:val="00C639A0"/>
    <w:rsid w:val="00C64C61"/>
    <w:rsid w:val="00C669F0"/>
    <w:rsid w:val="00C66D7A"/>
    <w:rsid w:val="00C72D31"/>
    <w:rsid w:val="00C73568"/>
    <w:rsid w:val="00C7479D"/>
    <w:rsid w:val="00C7527E"/>
    <w:rsid w:val="00C753C3"/>
    <w:rsid w:val="00C75480"/>
    <w:rsid w:val="00C75755"/>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4720"/>
    <w:rsid w:val="00CD57A9"/>
    <w:rsid w:val="00CD619D"/>
    <w:rsid w:val="00CD62B0"/>
    <w:rsid w:val="00CE0950"/>
    <w:rsid w:val="00CE1132"/>
    <w:rsid w:val="00CE29FB"/>
    <w:rsid w:val="00CE39A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010"/>
    <w:rsid w:val="00DB7BE2"/>
    <w:rsid w:val="00DC1044"/>
    <w:rsid w:val="00DC4377"/>
    <w:rsid w:val="00DC46CB"/>
    <w:rsid w:val="00DC5A28"/>
    <w:rsid w:val="00DC5B07"/>
    <w:rsid w:val="00DC68F9"/>
    <w:rsid w:val="00DC73E4"/>
    <w:rsid w:val="00DC7C72"/>
    <w:rsid w:val="00DD040F"/>
    <w:rsid w:val="00DD4909"/>
    <w:rsid w:val="00DD4AB7"/>
    <w:rsid w:val="00DD5CB1"/>
    <w:rsid w:val="00DD5DEC"/>
    <w:rsid w:val="00DD70D3"/>
    <w:rsid w:val="00DD71A6"/>
    <w:rsid w:val="00DE0180"/>
    <w:rsid w:val="00DE08E5"/>
    <w:rsid w:val="00DE249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B0BBA"/>
    <w:rsid w:val="00EB1B24"/>
    <w:rsid w:val="00EB1BD1"/>
    <w:rsid w:val="00EB47CB"/>
    <w:rsid w:val="00EB7294"/>
    <w:rsid w:val="00EC0060"/>
    <w:rsid w:val="00EC0B00"/>
    <w:rsid w:val="00EC1155"/>
    <w:rsid w:val="00EC1A1D"/>
    <w:rsid w:val="00EC21C6"/>
    <w:rsid w:val="00EC2850"/>
    <w:rsid w:val="00EC47F8"/>
    <w:rsid w:val="00EC57A8"/>
    <w:rsid w:val="00EC67A5"/>
    <w:rsid w:val="00ED0125"/>
    <w:rsid w:val="00ED0149"/>
    <w:rsid w:val="00ED062D"/>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067"/>
    <w:rsid w:val="00EF0C0B"/>
    <w:rsid w:val="00EF1EB3"/>
    <w:rsid w:val="00EF2A04"/>
    <w:rsid w:val="00EF31D4"/>
    <w:rsid w:val="00EF49B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5DB3"/>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40C"/>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D11D65"/>
    <w:pPr>
      <w:numPr>
        <w:ilvl w:val="2"/>
        <w:numId w:val="7"/>
      </w:numPr>
      <w:spacing w:before="120" w:after="0" w:line="240" w:lineRule="exact"/>
      <w:outlineLvl w:val="2"/>
    </w:pPr>
    <w:rPr>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D11D65"/>
    <w:rPr>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microsoft.com/office/2011/relationships/commentsExtended" Target="commentsExtended.xml"/><Relationship Id="rId39" Type="http://schemas.openxmlformats.org/officeDocument/2006/relationships/image" Target="media/image10.png"/><Relationship Id="rId21" Type="http://schemas.openxmlformats.org/officeDocument/2006/relationships/footer" Target="footer1.xml"/><Relationship Id="rId34" Type="http://schemas.microsoft.com/office/2007/relationships/hdphoto" Target="media/hdphoto3.wdp"/><Relationship Id="rId42" Type="http://schemas.microsoft.com/office/2007/relationships/hdphoto" Target="media/hdphoto7.wdp"/><Relationship Id="rId47" Type="http://schemas.openxmlformats.org/officeDocument/2006/relationships/image" Target="media/image14.png"/><Relationship Id="rId50" Type="http://schemas.openxmlformats.org/officeDocument/2006/relationships/image" Target="media/image17.png"/><Relationship Id="rId55" Type="http://schemas.microsoft.com/office/2007/relationships/hdphoto" Target="media/hdphoto11.wdp"/><Relationship Id="rId63" Type="http://schemas.openxmlformats.org/officeDocument/2006/relationships/image" Target="media/image27.png"/><Relationship Id="rId68" Type="http://schemas.openxmlformats.org/officeDocument/2006/relationships/image" Target="media/image32.png"/><Relationship Id="rId76" Type="http://schemas.openxmlformats.org/officeDocument/2006/relationships/image" Target="media/image40.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4.png"/><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9.png"/><Relationship Id="rId40" Type="http://schemas.microsoft.com/office/2007/relationships/hdphoto" Target="media/hdphoto6.wdp"/><Relationship Id="rId45" Type="http://schemas.openxmlformats.org/officeDocument/2006/relationships/image" Target="media/image13.png"/><Relationship Id="rId53" Type="http://schemas.microsoft.com/office/2007/relationships/hdphoto" Target="media/hdphoto10.wdp"/><Relationship Id="rId58" Type="http://schemas.openxmlformats.org/officeDocument/2006/relationships/image" Target="media/image22.png"/><Relationship Id="rId66" Type="http://schemas.openxmlformats.org/officeDocument/2006/relationships/image" Target="media/image30.png"/><Relationship Id="rId74" Type="http://schemas.openxmlformats.org/officeDocument/2006/relationships/image" Target="media/image38.png"/><Relationship Id="rId79" Type="http://schemas.openxmlformats.org/officeDocument/2006/relationships/image" Target="media/image43.png"/><Relationship Id="rId5" Type="http://schemas.openxmlformats.org/officeDocument/2006/relationships/webSettings" Target="webSettings.xml"/><Relationship Id="rId61" Type="http://schemas.openxmlformats.org/officeDocument/2006/relationships/image" Target="media/image25.png"/><Relationship Id="rId82" Type="http://schemas.openxmlformats.org/officeDocument/2006/relationships/fontTable" Target="fontTable.xml"/><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6.png"/><Relationship Id="rId44" Type="http://schemas.microsoft.com/office/2007/relationships/hdphoto" Target="media/hdphoto8.wdp"/><Relationship Id="rId52" Type="http://schemas.openxmlformats.org/officeDocument/2006/relationships/image" Target="media/image19.png"/><Relationship Id="rId60" Type="http://schemas.openxmlformats.org/officeDocument/2006/relationships/image" Target="media/image24.png"/><Relationship Id="rId65" Type="http://schemas.openxmlformats.org/officeDocument/2006/relationships/image" Target="media/image29.png"/><Relationship Id="rId73" Type="http://schemas.openxmlformats.org/officeDocument/2006/relationships/image" Target="media/image37.png"/><Relationship Id="rId78" Type="http://schemas.openxmlformats.org/officeDocument/2006/relationships/image" Target="media/image42.pn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microsoft.com/office/2016/09/relationships/commentsIds" Target="commentsIds.xml"/><Relationship Id="rId30" Type="http://schemas.openxmlformats.org/officeDocument/2006/relationships/image" Target="media/image5.png"/><Relationship Id="rId35" Type="http://schemas.openxmlformats.org/officeDocument/2006/relationships/image" Target="media/image8.png"/><Relationship Id="rId43" Type="http://schemas.openxmlformats.org/officeDocument/2006/relationships/image" Target="media/image12.png"/><Relationship Id="rId48" Type="http://schemas.openxmlformats.org/officeDocument/2006/relationships/image" Target="media/image15.png"/><Relationship Id="rId56" Type="http://schemas.openxmlformats.org/officeDocument/2006/relationships/image" Target="media/image21.png"/><Relationship Id="rId64" Type="http://schemas.openxmlformats.org/officeDocument/2006/relationships/image" Target="media/image28.png"/><Relationship Id="rId69" Type="http://schemas.openxmlformats.org/officeDocument/2006/relationships/image" Target="media/image33.png"/><Relationship Id="rId77" Type="http://schemas.openxmlformats.org/officeDocument/2006/relationships/image" Target="media/image41.png"/><Relationship Id="rId8" Type="http://schemas.openxmlformats.org/officeDocument/2006/relationships/hyperlink" Target="file:///C:\Users\Ozgur\source\repos\MSThesis\thesis\ozgur_ural_cybersecurity_thesis.docx" TargetMode="External"/><Relationship Id="rId51" Type="http://schemas.openxmlformats.org/officeDocument/2006/relationships/image" Target="media/image18.png"/><Relationship Id="rId72" Type="http://schemas.openxmlformats.org/officeDocument/2006/relationships/image" Target="media/image36.png"/><Relationship Id="rId80"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comments" Target="comments.xml"/><Relationship Id="rId33" Type="http://schemas.openxmlformats.org/officeDocument/2006/relationships/image" Target="media/image7.png"/><Relationship Id="rId38" Type="http://schemas.microsoft.com/office/2007/relationships/hdphoto" Target="media/hdphoto5.wdp"/><Relationship Id="rId46" Type="http://schemas.microsoft.com/office/2007/relationships/hdphoto" Target="media/hdphoto9.wdp"/><Relationship Id="rId59" Type="http://schemas.openxmlformats.org/officeDocument/2006/relationships/image" Target="media/image23.png"/><Relationship Id="rId67" Type="http://schemas.openxmlformats.org/officeDocument/2006/relationships/image" Target="media/image31.png"/><Relationship Id="rId20" Type="http://schemas.openxmlformats.org/officeDocument/2006/relationships/hyperlink" Target="file:///C:\Users\Ozgur\source\repos\MSThesis\thesis\ozgur_ural_cybersecurity_thesis.docx" TargetMode="External"/><Relationship Id="rId41" Type="http://schemas.openxmlformats.org/officeDocument/2006/relationships/image" Target="media/image11.png"/><Relationship Id="rId54" Type="http://schemas.openxmlformats.org/officeDocument/2006/relationships/image" Target="media/image20.png"/><Relationship Id="rId62" Type="http://schemas.openxmlformats.org/officeDocument/2006/relationships/image" Target="media/image26.png"/><Relationship Id="rId70" Type="http://schemas.openxmlformats.org/officeDocument/2006/relationships/image" Target="media/image34.png"/><Relationship Id="rId75" Type="http://schemas.openxmlformats.org/officeDocument/2006/relationships/image" Target="media/image39.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docx" TargetMode="External"/><Relationship Id="rId23" Type="http://schemas.microsoft.com/office/2007/relationships/hdphoto" Target="media/hdphoto1.wdp"/><Relationship Id="rId28" Type="http://schemas.openxmlformats.org/officeDocument/2006/relationships/image" Target="media/image3.png"/><Relationship Id="rId36" Type="http://schemas.microsoft.com/office/2007/relationships/hdphoto" Target="media/hdphoto4.wdp"/><Relationship Id="rId49" Type="http://schemas.openxmlformats.org/officeDocument/2006/relationships/image" Target="media/image16.png"/><Relationship Id="rId57" Type="http://schemas.microsoft.com/office/2007/relationships/hdphoto" Target="media/hdphoto1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2D7EBF33-DBFF-4EE1-BE4A-15F5C181C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4</TotalTime>
  <Pages>80</Pages>
  <Words>21074</Words>
  <Characters>120125</Characters>
  <Application>Microsoft Office Word</Application>
  <DocSecurity>0</DocSecurity>
  <Lines>1001</Lines>
  <Paragraphs>28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40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330</cp:revision>
  <cp:lastPrinted>2017-07-13T13:25:00Z</cp:lastPrinted>
  <dcterms:created xsi:type="dcterms:W3CDTF">2019-04-26T11:24:00Z</dcterms:created>
  <dcterms:modified xsi:type="dcterms:W3CDTF">2019-06-06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